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3DC00A3" w14:textId="5790F158" w:rsidR="0084205B" w:rsidRDefault="0084205B" w:rsidP="008B4B4A">
      <w:pPr>
        <w:pStyle w:val="Title"/>
        <w:spacing w:after="0" w:line="276" w:lineRule="auto"/>
        <w:jc w:val="both"/>
      </w:pPr>
      <w:bookmarkStart w:id="0" w:name="_Hlk2088139"/>
      <w:commentRangeStart w:id="1"/>
      <w:del w:id="2" w:author="Trevor Branch" w:date="2019-07-17T16:22:00Z">
        <w:r w:rsidDel="002D6827">
          <w:delText>Data driven approach</w:delText>
        </w:r>
        <w:commentRangeEnd w:id="1"/>
        <w:r w:rsidR="00471BD5" w:rsidDel="002D6827">
          <w:rPr>
            <w:rStyle w:val="CommentReference"/>
            <w:b w:val="0"/>
          </w:rPr>
          <w:commentReference w:id="1"/>
        </w:r>
        <w:r w:rsidDel="002D6827">
          <w:delText xml:space="preserve"> reveals o</w:delText>
        </w:r>
      </w:del>
      <w:ins w:id="3" w:author="Trevor Branch" w:date="2019-07-17T16:22:00Z">
        <w:r w:rsidR="002D6827">
          <w:t>O</w:t>
        </w:r>
      </w:ins>
      <w:r>
        <w:t xml:space="preserve">ceanographic features delineate growth zonation in </w:t>
      </w:r>
      <w:del w:id="4" w:author="Trevor Branch" w:date="2019-07-17T16:22:00Z">
        <w:r w:rsidR="00AB4FA7" w:rsidDel="002D6827">
          <w:delText>northeast</w:delText>
        </w:r>
        <w:r w:rsidDel="002D6827">
          <w:delText xml:space="preserve"> </w:delText>
        </w:r>
      </w:del>
      <w:ins w:id="5" w:author="Trevor Branch" w:date="2019-07-17T16:22:00Z">
        <w:r w:rsidR="002D6827">
          <w:t xml:space="preserve">Northeast </w:t>
        </w:r>
      </w:ins>
      <w:del w:id="6" w:author="Trevor Branch" w:date="2019-07-17T16:22:00Z">
        <w:r w:rsidDel="002D6827">
          <w:delText>p</w:delText>
        </w:r>
      </w:del>
      <w:ins w:id="7" w:author="Trevor Branch" w:date="2019-07-17T16:22:00Z">
        <w:r w:rsidR="002D6827">
          <w:t>P</w:t>
        </w:r>
      </w:ins>
      <w:r>
        <w:t>acific sablefish</w:t>
      </w:r>
    </w:p>
    <w:p w14:paraId="179BC0BE" w14:textId="77777777" w:rsidR="00AD45C5" w:rsidRPr="00AD45C5" w:rsidRDefault="00AD45C5" w:rsidP="008B4B4A">
      <w:pPr>
        <w:spacing w:line="276" w:lineRule="auto"/>
        <w:jc w:val="both"/>
      </w:pPr>
    </w:p>
    <w:p w14:paraId="146DD023" w14:textId="43BF1954" w:rsidR="00F502D0" w:rsidRDefault="00F502D0" w:rsidP="008B4B4A">
      <w:pPr>
        <w:spacing w:after="0" w:line="276" w:lineRule="auto"/>
        <w:jc w:val="both"/>
        <w:rPr>
          <w:vertAlign w:val="superscript"/>
        </w:rPr>
      </w:pPr>
      <w:proofErr w:type="spellStart"/>
      <w:r w:rsidRPr="0010075F">
        <w:t>Kapur</w:t>
      </w:r>
      <w:proofErr w:type="spellEnd"/>
      <w:r w:rsidRPr="0010075F">
        <w:t>, M.</w:t>
      </w:r>
      <w:r w:rsidR="00857677">
        <w:rPr>
          <w:vertAlign w:val="superscript"/>
        </w:rPr>
        <w:t>1</w:t>
      </w:r>
      <w:r w:rsidRPr="0010075F">
        <w:t xml:space="preserve">, </w:t>
      </w:r>
      <w:proofErr w:type="spellStart"/>
      <w:r w:rsidRPr="0010075F">
        <w:t>Haltuch</w:t>
      </w:r>
      <w:proofErr w:type="spellEnd"/>
      <w:r w:rsidRPr="0010075F">
        <w:t>, M.</w:t>
      </w:r>
      <w:r w:rsidR="00857677">
        <w:rPr>
          <w:vertAlign w:val="superscript"/>
        </w:rPr>
        <w:t>2</w:t>
      </w:r>
      <w:r w:rsidRPr="0010075F">
        <w:t xml:space="preserve">, </w:t>
      </w:r>
      <w:r w:rsidR="0075052F">
        <w:rPr>
          <w:color w:val="222222"/>
          <w:shd w:val="clear" w:color="auto" w:fill="FFFFFF"/>
        </w:rPr>
        <w:t>Connors, B.</w:t>
      </w:r>
      <w:r w:rsidR="00857677">
        <w:rPr>
          <w:color w:val="222222"/>
          <w:shd w:val="clear" w:color="auto" w:fill="FFFFFF"/>
          <w:vertAlign w:val="superscript"/>
        </w:rPr>
        <w:t>3</w:t>
      </w:r>
      <w:r w:rsidR="0075052F">
        <w:rPr>
          <w:color w:val="222222"/>
          <w:shd w:val="clear" w:color="auto" w:fill="FFFFFF"/>
        </w:rPr>
        <w:t>, Rogers, L.</w:t>
      </w:r>
      <w:r w:rsidR="003141F0">
        <w:rPr>
          <w:color w:val="222222"/>
          <w:shd w:val="clear" w:color="auto" w:fill="FFFFFF"/>
          <w:vertAlign w:val="superscript"/>
        </w:rPr>
        <w:t>4</w:t>
      </w:r>
      <w:r w:rsidR="0075052F">
        <w:rPr>
          <w:color w:val="222222"/>
          <w:shd w:val="clear" w:color="auto" w:fill="FFFFFF"/>
        </w:rPr>
        <w:t>, Berger, A.</w:t>
      </w:r>
      <w:r w:rsidR="00857677">
        <w:rPr>
          <w:color w:val="222222"/>
          <w:shd w:val="clear" w:color="auto" w:fill="FFFFFF"/>
          <w:vertAlign w:val="superscript"/>
        </w:rPr>
        <w:t>2</w:t>
      </w:r>
      <w:r w:rsidR="0075052F">
        <w:rPr>
          <w:color w:val="222222"/>
          <w:shd w:val="clear" w:color="auto" w:fill="FFFFFF"/>
        </w:rPr>
        <w:t>, Koontz, E.</w:t>
      </w:r>
      <w:r w:rsidR="003141F0">
        <w:rPr>
          <w:color w:val="222222"/>
          <w:shd w:val="clear" w:color="auto" w:fill="FFFFFF"/>
          <w:vertAlign w:val="superscript"/>
        </w:rPr>
        <w:t>5</w:t>
      </w:r>
      <w:proofErr w:type="gramStart"/>
      <w:r w:rsidR="0075052F">
        <w:rPr>
          <w:color w:val="222222"/>
          <w:shd w:val="clear" w:color="auto" w:fill="FFFFFF"/>
        </w:rPr>
        <w:t>,  Cope</w:t>
      </w:r>
      <w:proofErr w:type="gramEnd"/>
      <w:r w:rsidR="0075052F">
        <w:rPr>
          <w:color w:val="222222"/>
          <w:shd w:val="clear" w:color="auto" w:fill="FFFFFF"/>
        </w:rPr>
        <w:t>, J.</w:t>
      </w:r>
      <w:r w:rsidR="00857677">
        <w:rPr>
          <w:color w:val="222222"/>
          <w:shd w:val="clear" w:color="auto" w:fill="FFFFFF"/>
          <w:vertAlign w:val="superscript"/>
        </w:rPr>
        <w:t>2</w:t>
      </w:r>
      <w:r w:rsidR="0075052F" w:rsidRPr="0075052F">
        <w:rPr>
          <w:color w:val="222222"/>
          <w:shd w:val="clear" w:color="auto" w:fill="FFFFFF"/>
        </w:rPr>
        <w:t>,</w:t>
      </w:r>
      <w:r w:rsidR="0075052F">
        <w:rPr>
          <w:color w:val="222222"/>
          <w:shd w:val="clear" w:color="auto" w:fill="FFFFFF"/>
        </w:rPr>
        <w:t xml:space="preserve"> </w:t>
      </w:r>
      <w:proofErr w:type="spellStart"/>
      <w:r w:rsidR="0075052F">
        <w:rPr>
          <w:color w:val="222222"/>
          <w:shd w:val="clear" w:color="auto" w:fill="FFFFFF"/>
        </w:rPr>
        <w:t>Echave</w:t>
      </w:r>
      <w:proofErr w:type="spellEnd"/>
      <w:r w:rsidR="0075052F">
        <w:rPr>
          <w:color w:val="222222"/>
          <w:shd w:val="clear" w:color="auto" w:fill="FFFFFF"/>
        </w:rPr>
        <w:t>, K.</w:t>
      </w:r>
      <w:r w:rsidR="003141F0">
        <w:rPr>
          <w:color w:val="222222"/>
          <w:shd w:val="clear" w:color="auto" w:fill="FFFFFF"/>
          <w:vertAlign w:val="superscript"/>
        </w:rPr>
        <w:t>6</w:t>
      </w:r>
      <w:r w:rsidR="0075052F" w:rsidRPr="0075052F">
        <w:rPr>
          <w:color w:val="222222"/>
          <w:shd w:val="clear" w:color="auto" w:fill="FFFFFF"/>
        </w:rPr>
        <w:t>,</w:t>
      </w:r>
      <w:r w:rsidR="0075052F">
        <w:rPr>
          <w:color w:val="222222"/>
          <w:shd w:val="clear" w:color="auto" w:fill="FFFFFF"/>
        </w:rPr>
        <w:t xml:space="preserve"> Fenske, K.</w:t>
      </w:r>
      <w:r w:rsidR="003141F0">
        <w:rPr>
          <w:color w:val="222222"/>
          <w:shd w:val="clear" w:color="auto" w:fill="FFFFFF"/>
          <w:vertAlign w:val="superscript"/>
        </w:rPr>
        <w:t>6</w:t>
      </w:r>
      <w:r w:rsidR="0075052F">
        <w:rPr>
          <w:color w:val="222222"/>
          <w:shd w:val="clear" w:color="auto" w:fill="FFFFFF"/>
        </w:rPr>
        <w:t xml:space="preserve">, </w:t>
      </w:r>
      <w:proofErr w:type="spellStart"/>
      <w:r w:rsidR="0075052F">
        <w:rPr>
          <w:color w:val="222222"/>
          <w:shd w:val="clear" w:color="auto" w:fill="FFFFFF"/>
        </w:rPr>
        <w:t>Hanselman</w:t>
      </w:r>
      <w:proofErr w:type="spellEnd"/>
      <w:r w:rsidR="0075052F">
        <w:rPr>
          <w:color w:val="222222"/>
          <w:shd w:val="clear" w:color="auto" w:fill="FFFFFF"/>
        </w:rPr>
        <w:t>, D.</w:t>
      </w:r>
      <w:r w:rsidR="003141F0">
        <w:rPr>
          <w:color w:val="222222"/>
          <w:shd w:val="clear" w:color="auto" w:fill="FFFFFF"/>
          <w:vertAlign w:val="superscript"/>
        </w:rPr>
        <w:t>6</w:t>
      </w:r>
      <w:r w:rsidR="0075052F">
        <w:rPr>
          <w:color w:val="222222"/>
          <w:shd w:val="clear" w:color="auto" w:fill="FFFFFF"/>
        </w:rPr>
        <w:t xml:space="preserve">, </w:t>
      </w:r>
      <w:r w:rsidRPr="0010075F">
        <w:t>Punt, A.</w:t>
      </w:r>
      <w:r w:rsidR="00B35BCB">
        <w:t>E.</w:t>
      </w:r>
      <w:r w:rsidR="00857677">
        <w:rPr>
          <w:vertAlign w:val="superscript"/>
        </w:rPr>
        <w:t>1</w:t>
      </w:r>
    </w:p>
    <w:p w14:paraId="5DC19CA9" w14:textId="77777777" w:rsidR="00B82719" w:rsidRDefault="00B82719" w:rsidP="008B4B4A">
      <w:pPr>
        <w:spacing w:after="0" w:line="276" w:lineRule="auto"/>
        <w:jc w:val="both"/>
        <w:rPr>
          <w:vertAlign w:val="superscript"/>
        </w:rPr>
      </w:pPr>
    </w:p>
    <w:p w14:paraId="2A736301" w14:textId="0510A483" w:rsidR="00857677" w:rsidRPr="00B82719" w:rsidRDefault="00857677" w:rsidP="008B4B4A">
      <w:pPr>
        <w:spacing w:after="0" w:line="276" w:lineRule="auto"/>
        <w:jc w:val="both"/>
        <w:rPr>
          <w:sz w:val="20"/>
          <w:szCs w:val="20"/>
        </w:rPr>
      </w:pPr>
      <w:r w:rsidRPr="00B82719">
        <w:rPr>
          <w:sz w:val="20"/>
          <w:szCs w:val="20"/>
          <w:vertAlign w:val="superscript"/>
        </w:rPr>
        <w:t xml:space="preserve">1 </w:t>
      </w:r>
      <w:r w:rsidRPr="00B82719">
        <w:rPr>
          <w:sz w:val="20"/>
          <w:szCs w:val="20"/>
        </w:rPr>
        <w:t>University of Washington, School of Aquatic and Fisheries Sciences. 1122 NE Boat St, Seattle WA 98105</w:t>
      </w:r>
    </w:p>
    <w:p w14:paraId="76DC0E83" w14:textId="4D082EF4" w:rsidR="00857677" w:rsidRPr="00B82719" w:rsidRDefault="00857677" w:rsidP="008B4B4A">
      <w:pPr>
        <w:spacing w:after="0" w:line="276" w:lineRule="auto"/>
        <w:jc w:val="both"/>
        <w:rPr>
          <w:sz w:val="20"/>
          <w:szCs w:val="20"/>
        </w:rPr>
      </w:pPr>
      <w:r w:rsidRPr="00B82719">
        <w:rPr>
          <w:sz w:val="20"/>
          <w:szCs w:val="20"/>
          <w:vertAlign w:val="superscript"/>
        </w:rPr>
        <w:t>2</w:t>
      </w:r>
      <w:r w:rsidRPr="00B82719">
        <w:rPr>
          <w:sz w:val="20"/>
          <w:szCs w:val="20"/>
        </w:rPr>
        <w:t xml:space="preserve"> Fisheries Resource and Monitoring Division, Northwest Fisheries Science Center, National Marine Fisheries Service National Oceanic and Atmospheric Administration.</w:t>
      </w:r>
      <w:r w:rsidR="003141F0">
        <w:rPr>
          <w:sz w:val="20"/>
          <w:szCs w:val="20"/>
        </w:rPr>
        <w:t xml:space="preserve"> </w:t>
      </w:r>
      <w:r w:rsidRPr="00B82719">
        <w:rPr>
          <w:sz w:val="20"/>
          <w:szCs w:val="20"/>
        </w:rPr>
        <w:t>2725 Montlake Blvd. E. Seattle, WA 98112</w:t>
      </w:r>
    </w:p>
    <w:p w14:paraId="562662B2" w14:textId="2F44AD2F" w:rsidR="00857677" w:rsidRPr="00B82719" w:rsidRDefault="00857677" w:rsidP="008B4B4A">
      <w:pPr>
        <w:spacing w:after="0" w:line="276" w:lineRule="auto"/>
        <w:jc w:val="both"/>
        <w:rPr>
          <w:sz w:val="20"/>
          <w:szCs w:val="20"/>
        </w:rPr>
      </w:pPr>
      <w:r w:rsidRPr="00B82719">
        <w:rPr>
          <w:sz w:val="20"/>
          <w:szCs w:val="20"/>
          <w:vertAlign w:val="superscript"/>
        </w:rPr>
        <w:t xml:space="preserve">3 </w:t>
      </w:r>
      <w:r w:rsidRPr="00B82719">
        <w:rPr>
          <w:sz w:val="20"/>
          <w:szCs w:val="20"/>
        </w:rPr>
        <w:t>Institute of Ocean Sciences, Fisheries and Oceans Canada. 9860 W. Saanich Rd. Sidney, B.C. Canada V8L 5T5</w:t>
      </w:r>
    </w:p>
    <w:p w14:paraId="55EDBC3A" w14:textId="13AFB11E" w:rsidR="003141F0" w:rsidRPr="003141F0" w:rsidRDefault="00857677" w:rsidP="008B4B4A">
      <w:pPr>
        <w:shd w:val="clear" w:color="auto" w:fill="FFFFFF"/>
        <w:spacing w:after="0" w:line="276" w:lineRule="auto"/>
        <w:jc w:val="both"/>
        <w:rPr>
          <w:rFonts w:eastAsia="Times New Roman"/>
          <w:sz w:val="20"/>
          <w:szCs w:val="20"/>
        </w:rPr>
      </w:pPr>
      <w:r w:rsidRPr="003141F0">
        <w:rPr>
          <w:sz w:val="20"/>
          <w:szCs w:val="20"/>
          <w:vertAlign w:val="superscript"/>
        </w:rPr>
        <w:t>4</w:t>
      </w:r>
      <w:r w:rsidR="00740A0C">
        <w:rPr>
          <w:sz w:val="20"/>
          <w:szCs w:val="20"/>
          <w:vertAlign w:val="superscript"/>
        </w:rPr>
        <w:t xml:space="preserve"> </w:t>
      </w:r>
      <w:r w:rsidR="003141F0" w:rsidRPr="003141F0">
        <w:rPr>
          <w:rFonts w:eastAsia="Times New Roman"/>
          <w:sz w:val="20"/>
          <w:szCs w:val="20"/>
        </w:rPr>
        <w:t>Fisheries and Oceans Canada,</w:t>
      </w:r>
      <w:r w:rsidR="003141F0">
        <w:rPr>
          <w:rFonts w:eastAsia="Times New Roman"/>
          <w:sz w:val="20"/>
          <w:szCs w:val="20"/>
        </w:rPr>
        <w:t xml:space="preserve"> </w:t>
      </w:r>
      <w:r w:rsidR="003141F0" w:rsidRPr="003141F0">
        <w:rPr>
          <w:rFonts w:eastAsia="Times New Roman"/>
          <w:sz w:val="20"/>
          <w:szCs w:val="20"/>
          <w:shd w:val="clear" w:color="auto" w:fill="FFFFFF"/>
        </w:rPr>
        <w:t>School of Resource and Environmental Management,</w:t>
      </w:r>
      <w:r w:rsidR="003141F0">
        <w:rPr>
          <w:rFonts w:eastAsia="Times New Roman"/>
          <w:sz w:val="20"/>
          <w:szCs w:val="20"/>
        </w:rPr>
        <w:t xml:space="preserve"> </w:t>
      </w:r>
      <w:r w:rsidR="003141F0" w:rsidRPr="003141F0">
        <w:rPr>
          <w:rFonts w:eastAsia="Times New Roman"/>
          <w:sz w:val="20"/>
          <w:szCs w:val="20"/>
          <w:shd w:val="clear" w:color="auto" w:fill="FFFFFF"/>
        </w:rPr>
        <w:t>Simon Fraser University</w:t>
      </w:r>
      <w:r w:rsidR="003141F0">
        <w:rPr>
          <w:rFonts w:eastAsia="Times New Roman"/>
          <w:sz w:val="20"/>
          <w:szCs w:val="20"/>
          <w:shd w:val="clear" w:color="auto" w:fill="FFFFFF"/>
        </w:rPr>
        <w:t xml:space="preserve">. </w:t>
      </w:r>
      <w:r w:rsidR="003141F0" w:rsidRPr="003141F0">
        <w:rPr>
          <w:rFonts w:eastAsia="Times New Roman"/>
          <w:sz w:val="20"/>
          <w:szCs w:val="20"/>
        </w:rPr>
        <w:t>8888 University Drive, Burnaby, British Columbia, Canada, V5A 1S6</w:t>
      </w:r>
    </w:p>
    <w:p w14:paraId="76CB990A" w14:textId="11BEA4AF" w:rsidR="00232621" w:rsidRPr="002102C6" w:rsidRDefault="003141F0" w:rsidP="008B4B4A">
      <w:pPr>
        <w:spacing w:after="0" w:line="276" w:lineRule="auto"/>
        <w:jc w:val="both"/>
        <w:rPr>
          <w:sz w:val="20"/>
          <w:szCs w:val="20"/>
        </w:rPr>
      </w:pPr>
      <w:r w:rsidRPr="002102C6">
        <w:rPr>
          <w:sz w:val="20"/>
          <w:szCs w:val="20"/>
          <w:vertAlign w:val="superscript"/>
        </w:rPr>
        <w:t>5</w:t>
      </w:r>
      <w:r w:rsidR="00740A0C" w:rsidRPr="002102C6">
        <w:rPr>
          <w:sz w:val="20"/>
          <w:szCs w:val="20"/>
          <w:vertAlign w:val="superscript"/>
        </w:rPr>
        <w:t xml:space="preserve"> </w:t>
      </w:r>
      <w:r w:rsidR="002102C6" w:rsidRPr="002102C6">
        <w:rPr>
          <w:sz w:val="20"/>
          <w:szCs w:val="20"/>
        </w:rPr>
        <w:t>Center for Quantitative Science, Ocean Teaching Building, Suite 300, Box 357941, Seattle, WA 98195.</w:t>
      </w:r>
    </w:p>
    <w:p w14:paraId="4AECCAD4" w14:textId="3A7904BB" w:rsidR="00857677" w:rsidRPr="00B82719" w:rsidRDefault="003141F0" w:rsidP="008B4B4A">
      <w:pPr>
        <w:spacing w:after="0" w:line="276" w:lineRule="auto"/>
        <w:jc w:val="both"/>
        <w:rPr>
          <w:sz w:val="20"/>
          <w:szCs w:val="20"/>
        </w:rPr>
      </w:pPr>
      <w:r>
        <w:rPr>
          <w:sz w:val="20"/>
          <w:szCs w:val="20"/>
          <w:vertAlign w:val="superscript"/>
        </w:rPr>
        <w:t>6</w:t>
      </w:r>
      <w:r w:rsidR="00232621">
        <w:rPr>
          <w:sz w:val="20"/>
          <w:szCs w:val="20"/>
          <w:vertAlign w:val="superscript"/>
        </w:rPr>
        <w:t xml:space="preserve"> </w:t>
      </w:r>
      <w:r w:rsidR="00857677" w:rsidRPr="00B82719">
        <w:rPr>
          <w:sz w:val="20"/>
          <w:szCs w:val="20"/>
        </w:rPr>
        <w:t>Auke Bay Laboratories, Alaska Fisheries Science Center, National Marine Fisheries Service National Oceanic and Atmospheric Administration. 17101 Pt. Lena Loop Rd. Juneau, AK 99801</w:t>
      </w:r>
    </w:p>
    <w:p w14:paraId="389218C3" w14:textId="77777777" w:rsidR="00B82719" w:rsidRPr="00857677" w:rsidRDefault="00B82719" w:rsidP="008B4B4A">
      <w:pPr>
        <w:spacing w:after="0" w:line="276" w:lineRule="auto"/>
        <w:jc w:val="both"/>
      </w:pPr>
    </w:p>
    <w:p w14:paraId="61B35DDE" w14:textId="76CBBE05" w:rsidR="00857677" w:rsidRPr="00857677" w:rsidRDefault="00857677" w:rsidP="008B4B4A">
      <w:pPr>
        <w:spacing w:after="0" w:line="276" w:lineRule="auto"/>
        <w:jc w:val="both"/>
      </w:pPr>
      <w:r>
        <w:t xml:space="preserve">Corresponding author: </w:t>
      </w:r>
      <w:hyperlink r:id="rId11" w:history="1">
        <w:r w:rsidR="00D873DD" w:rsidRPr="00AE73A9">
          <w:rPr>
            <w:rStyle w:val="Hyperlink"/>
          </w:rPr>
          <w:t>kapurm@uw.edu</w:t>
        </w:r>
      </w:hyperlink>
      <w:r w:rsidR="00D873DD">
        <w:t xml:space="preserve"> </w:t>
      </w:r>
    </w:p>
    <w:p w14:paraId="4C37DF5F" w14:textId="77777777" w:rsidR="00AD45C5" w:rsidRPr="004906F5" w:rsidRDefault="00AD45C5" w:rsidP="008B4B4A">
      <w:pPr>
        <w:spacing w:after="0" w:line="276" w:lineRule="auto"/>
        <w:jc w:val="both"/>
      </w:pPr>
    </w:p>
    <w:p w14:paraId="53D67B4C" w14:textId="29BD2344" w:rsidR="00F502D0" w:rsidRDefault="00F502D0" w:rsidP="008B4B4A">
      <w:pPr>
        <w:spacing w:after="0" w:line="276" w:lineRule="auto"/>
        <w:jc w:val="both"/>
      </w:pPr>
      <w:r w:rsidRPr="004906F5">
        <w:t xml:space="preserve">Keywords: growth, von </w:t>
      </w:r>
      <w:r>
        <w:t>B</w:t>
      </w:r>
      <w:r w:rsidRPr="004906F5">
        <w:t xml:space="preserve">ertalanffy, </w:t>
      </w:r>
      <w:r w:rsidR="00AB2804">
        <w:t>ecosystem-based fisheries management</w:t>
      </w:r>
      <w:r w:rsidRPr="004906F5">
        <w:t xml:space="preserve">, sablefish, </w:t>
      </w:r>
      <w:r w:rsidR="00F946EC">
        <w:t>spatiotemporal</w:t>
      </w:r>
      <w:r w:rsidRPr="004906F5">
        <w:t xml:space="preserve"> </w:t>
      </w:r>
    </w:p>
    <w:p w14:paraId="384714B4" w14:textId="77777777" w:rsidR="00161E13" w:rsidRDefault="00161E13" w:rsidP="008B4B4A">
      <w:pPr>
        <w:spacing w:line="276" w:lineRule="auto"/>
        <w:jc w:val="both"/>
      </w:pPr>
    </w:p>
    <w:p w14:paraId="6644EF5E" w14:textId="1B44C505" w:rsidR="00F502D0" w:rsidRDefault="00F502D0" w:rsidP="008B4B4A">
      <w:pPr>
        <w:pStyle w:val="Heading1"/>
        <w:spacing w:after="0" w:line="276" w:lineRule="auto"/>
        <w:jc w:val="both"/>
      </w:pPr>
      <w:r>
        <w:t>Abstract</w:t>
      </w:r>
    </w:p>
    <w:bookmarkEnd w:id="0"/>
    <w:p w14:paraId="0E0DCB3D" w14:textId="4A1436B8" w:rsidR="00924E93" w:rsidRDefault="00924E93" w:rsidP="008B4B4A">
      <w:pPr>
        <w:spacing w:after="0" w:line="276" w:lineRule="auto"/>
        <w:jc w:val="both"/>
        <w:rPr>
          <w:rFonts w:cstheme="minorHAnsi"/>
          <w:iCs/>
        </w:rPr>
      </w:pPr>
      <w:r>
        <w:rPr>
          <w:rFonts w:cstheme="minorHAnsi"/>
        </w:rPr>
        <w:t>Renewed interest in the estimation of spatial and temporal variation</w:t>
      </w:r>
      <w:r w:rsidR="00331A46">
        <w:rPr>
          <w:rFonts w:cstheme="minorHAnsi"/>
        </w:rPr>
        <w:t xml:space="preserve"> in</w:t>
      </w:r>
      <w:r w:rsidR="00B10712" w:rsidRPr="00B10712">
        <w:rPr>
          <w:rFonts w:cstheme="minorHAnsi"/>
        </w:rPr>
        <w:t xml:space="preserve"> </w:t>
      </w:r>
      <w:r w:rsidR="00331A46">
        <w:rPr>
          <w:rFonts w:cstheme="minorHAnsi"/>
        </w:rPr>
        <w:t xml:space="preserve">fish </w:t>
      </w:r>
      <w:r w:rsidR="00B10712">
        <w:rPr>
          <w:rFonts w:cstheme="minorHAnsi"/>
        </w:rPr>
        <w:t>traits, such as</w:t>
      </w:r>
      <w:r>
        <w:rPr>
          <w:rFonts w:cstheme="minorHAnsi"/>
        </w:rPr>
        <w:t xml:space="preserve"> body size</w:t>
      </w:r>
      <w:r w:rsidR="002E5AEF">
        <w:rPr>
          <w:rFonts w:cstheme="minorHAnsi"/>
        </w:rPr>
        <w:t>,</w:t>
      </w:r>
      <w:r>
        <w:rPr>
          <w:rFonts w:cstheme="minorHAnsi"/>
        </w:rPr>
        <w:t xml:space="preserve"> is a result of computing advances and the development of spatially-explicit management frameworks. However, many attempts to quantify spatial structure or the distribution of traits utilize </w:t>
      </w:r>
      <w:r>
        <w:rPr>
          <w:rFonts w:cstheme="minorHAnsi"/>
          <w:i/>
        </w:rPr>
        <w:t>a priori</w:t>
      </w:r>
      <w:r>
        <w:rPr>
          <w:rFonts w:cstheme="minorHAnsi"/>
        </w:rPr>
        <w:t xml:space="preserve"> approaches, which involve pre-designated geographic regions and thus cannot detect unanticipated spatial patterns.  We developed a new, data-driven method that uses the first derivative of the spatial smoothing term of a generalized additive model to identify spatial</w:t>
      </w:r>
      <w:r w:rsidR="007C0AAA">
        <w:rPr>
          <w:rFonts w:cstheme="minorHAnsi"/>
        </w:rPr>
        <w:t xml:space="preserve"> zones of variation</w:t>
      </w:r>
      <w:r>
        <w:rPr>
          <w:rFonts w:cstheme="minorHAnsi"/>
        </w:rPr>
        <w:t xml:space="preserve"> in fish length-at-age. We use </w:t>
      </w:r>
      <w:r>
        <w:rPr>
          <w:rFonts w:cstheme="minorHAnsi"/>
          <w:iCs/>
        </w:rPr>
        <w:t xml:space="preserve">simulation testing </w:t>
      </w:r>
      <w:r w:rsidR="0020519A">
        <w:rPr>
          <w:rFonts w:cstheme="minorHAnsi"/>
          <w:iCs/>
        </w:rPr>
        <w:t xml:space="preserve">to </w:t>
      </w:r>
      <w:r w:rsidR="00331A46">
        <w:rPr>
          <w:rFonts w:cstheme="minorHAnsi"/>
          <w:iCs/>
        </w:rPr>
        <w:t xml:space="preserve">evaluate </w:t>
      </w:r>
      <w:r>
        <w:rPr>
          <w:rFonts w:cstheme="minorHAnsi"/>
          <w:iCs/>
        </w:rPr>
        <w:t xml:space="preserve">the method </w:t>
      </w:r>
      <w:r w:rsidR="00827AF5">
        <w:rPr>
          <w:rFonts w:cstheme="minorHAnsi"/>
          <w:iCs/>
        </w:rPr>
        <w:t>across a variety of synthetic, stratified age and length datasets</w:t>
      </w:r>
      <w:r>
        <w:rPr>
          <w:rFonts w:cstheme="minorHAnsi"/>
          <w:iCs/>
        </w:rPr>
        <w:t>, and then apply it to survey data for Northeast</w:t>
      </w:r>
      <w:del w:id="8" w:author="Trevor Branch" w:date="2019-07-17T16:30:00Z">
        <w:r w:rsidDel="00024351">
          <w:rPr>
            <w:rFonts w:cstheme="minorHAnsi"/>
            <w:iCs/>
          </w:rPr>
          <w:delText xml:space="preserve"> (NE)</w:delText>
        </w:r>
      </w:del>
      <w:r>
        <w:rPr>
          <w:rFonts w:cstheme="minorHAnsi"/>
          <w:iCs/>
        </w:rPr>
        <w:t xml:space="preserve"> Pacific sablefish (</w:t>
      </w:r>
      <w:r>
        <w:rPr>
          <w:rFonts w:cstheme="minorHAnsi"/>
          <w:i/>
          <w:iCs/>
        </w:rPr>
        <w:t>Anoplopoma fimbria</w:t>
      </w:r>
      <w:r>
        <w:rPr>
          <w:rFonts w:cstheme="minorHAnsi"/>
          <w:iCs/>
        </w:rPr>
        <w:t>).</w:t>
      </w:r>
      <w:r w:rsidR="007C0AAA">
        <w:rPr>
          <w:rFonts w:cstheme="minorHAnsi"/>
          <w:iCs/>
        </w:rPr>
        <w:t xml:space="preserve"> Simulation testing illustrates the robustness of the method across a variety of scenarios related to </w:t>
      </w:r>
      <w:r w:rsidR="00DF580A">
        <w:rPr>
          <w:rFonts w:cstheme="minorHAnsi"/>
          <w:iCs/>
        </w:rPr>
        <w:t>spatially or temporally</w:t>
      </w:r>
      <w:r w:rsidR="007C0AAA">
        <w:rPr>
          <w:rFonts w:cstheme="minorHAnsi"/>
          <w:iCs/>
        </w:rPr>
        <w:t xml:space="preserve"> </w:t>
      </w:r>
      <w:r w:rsidR="005B6C7D">
        <w:rPr>
          <w:rFonts w:cstheme="minorHAnsi"/>
          <w:iCs/>
        </w:rPr>
        <w:t>stratified</w:t>
      </w:r>
      <w:r w:rsidR="007C0AAA">
        <w:rPr>
          <w:rFonts w:cstheme="minorHAnsi"/>
          <w:iCs/>
        </w:rPr>
        <w:t xml:space="preserve"> </w:t>
      </w:r>
      <w:r w:rsidR="005B6C7D">
        <w:rPr>
          <w:rFonts w:cstheme="minorHAnsi"/>
          <w:iCs/>
        </w:rPr>
        <w:t>length-at-age</w:t>
      </w:r>
      <w:r w:rsidR="007C0AAA">
        <w:rPr>
          <w:rFonts w:cstheme="minorHAnsi"/>
          <w:iCs/>
        </w:rPr>
        <w:t xml:space="preserve"> data, including strict boundaries, overlapping zones and changes at the extreme of the range</w:t>
      </w:r>
      <w:r w:rsidR="005D7596">
        <w:rPr>
          <w:rFonts w:cstheme="minorHAnsi"/>
          <w:iCs/>
        </w:rPr>
        <w:t xml:space="preserve">. </w:t>
      </w:r>
      <w:r>
        <w:rPr>
          <w:rFonts w:cstheme="minorHAnsi"/>
          <w:iCs/>
        </w:rPr>
        <w:t xml:space="preserve">Results indicate that length-at-age </w:t>
      </w:r>
      <w:r w:rsidR="00B35BCB">
        <w:rPr>
          <w:rFonts w:cstheme="minorHAnsi"/>
          <w:iCs/>
        </w:rPr>
        <w:t xml:space="preserve">for </w:t>
      </w:r>
      <w:ins w:id="9" w:author="Trevor Branch" w:date="2019-07-17T16:30:00Z">
        <w:r w:rsidR="00024351">
          <w:rPr>
            <w:rFonts w:cstheme="minorHAnsi"/>
            <w:iCs/>
          </w:rPr>
          <w:t>Northeast</w:t>
        </w:r>
      </w:ins>
      <w:del w:id="10" w:author="Trevor Branch" w:date="2019-07-17T16:30:00Z">
        <w:r w:rsidR="00B35BCB" w:rsidDel="00024351">
          <w:rPr>
            <w:rFonts w:cstheme="minorHAnsi"/>
            <w:iCs/>
          </w:rPr>
          <w:delText>NE</w:delText>
        </w:r>
      </w:del>
      <w:r w:rsidR="00B35BCB">
        <w:rPr>
          <w:rFonts w:cstheme="minorHAnsi"/>
          <w:iCs/>
        </w:rPr>
        <w:t xml:space="preserve"> Pacific sablefish </w:t>
      </w:r>
      <w:r>
        <w:rPr>
          <w:rFonts w:cstheme="minorHAnsi"/>
          <w:iCs/>
        </w:rPr>
        <w:t xml:space="preserve">increases with latitude, which is consistent with </w:t>
      </w:r>
      <w:r w:rsidR="00E93218">
        <w:rPr>
          <w:rFonts w:cstheme="minorHAnsi"/>
          <w:iCs/>
        </w:rPr>
        <w:t xml:space="preserve">previous </w:t>
      </w:r>
      <w:r>
        <w:rPr>
          <w:rFonts w:cstheme="minorHAnsi"/>
          <w:iCs/>
        </w:rPr>
        <w:t>work from the western United States</w:t>
      </w:r>
      <w:r w:rsidR="0050070A">
        <w:rPr>
          <w:rFonts w:cstheme="minorHAnsi"/>
          <w:iCs/>
        </w:rPr>
        <w:t>. M</w:t>
      </w:r>
      <w:r w:rsidR="005D7596">
        <w:rPr>
          <w:rFonts w:cstheme="minorHAnsi"/>
          <w:iCs/>
        </w:rPr>
        <w:t xml:space="preserve">odel-detected </w:t>
      </w:r>
      <w:r w:rsidR="007C0AAA">
        <w:rPr>
          <w:rFonts w:cstheme="minorHAnsi"/>
          <w:iCs/>
        </w:rPr>
        <w:t>spatial breakpoints correspond</w:t>
      </w:r>
      <w:r w:rsidR="0050070A">
        <w:rPr>
          <w:rFonts w:cstheme="minorHAnsi"/>
          <w:iCs/>
        </w:rPr>
        <w:t>ed</w:t>
      </w:r>
      <w:r w:rsidR="007C0AAA">
        <w:rPr>
          <w:rFonts w:cstheme="minorHAnsi"/>
          <w:iCs/>
        </w:rPr>
        <w:t xml:space="preserve"> to major oceanographic features</w:t>
      </w:r>
      <w:r w:rsidR="005B6C7D">
        <w:rPr>
          <w:rFonts w:cstheme="minorHAnsi"/>
          <w:iCs/>
        </w:rPr>
        <w:t>, including the northern end of the Southern California Bight and the bifurcation of the North Pacific Current</w:t>
      </w:r>
      <w:r w:rsidR="000C10D1">
        <w:rPr>
          <w:rFonts w:cstheme="minorHAnsi"/>
          <w:iCs/>
        </w:rPr>
        <w:t>.</w:t>
      </w:r>
      <w:r>
        <w:rPr>
          <w:rFonts w:cstheme="minorHAnsi"/>
          <w:iCs/>
        </w:rPr>
        <w:t xml:space="preserve"> This method has the potential to improve detection of large-scale patterns in fish growth, and aid in the development of </w:t>
      </w:r>
      <w:r w:rsidR="004144D9">
        <w:rPr>
          <w:rFonts w:cstheme="minorHAnsi"/>
          <w:iCs/>
        </w:rPr>
        <w:t>spatiotemporally</w:t>
      </w:r>
      <w:r>
        <w:rPr>
          <w:rFonts w:cstheme="minorHAnsi"/>
          <w:iCs/>
        </w:rPr>
        <w:t xml:space="preserve"> structured population dynamics models to inform</w:t>
      </w:r>
      <w:r w:rsidR="007D7911">
        <w:rPr>
          <w:rFonts w:cstheme="minorHAnsi"/>
          <w:iCs/>
        </w:rPr>
        <w:t xml:space="preserve"> ecosystem-based</w:t>
      </w:r>
      <w:r>
        <w:rPr>
          <w:rFonts w:cstheme="minorHAnsi"/>
          <w:iCs/>
        </w:rPr>
        <w:t xml:space="preserve"> fisheries management. </w:t>
      </w:r>
    </w:p>
    <w:p w14:paraId="423A8E78" w14:textId="77777777" w:rsidR="00924E93" w:rsidRDefault="00924E93" w:rsidP="008B4B4A">
      <w:pPr>
        <w:spacing w:after="0" w:line="276" w:lineRule="auto"/>
        <w:jc w:val="both"/>
        <w:rPr>
          <w:rFonts w:cstheme="minorHAnsi"/>
          <w:iCs/>
        </w:rPr>
        <w:sectPr w:rsidR="00924E93">
          <w:footerReference w:type="default" r:id="rId12"/>
          <w:pgSz w:w="12240" w:h="15840"/>
          <w:pgMar w:top="1440" w:right="1440" w:bottom="1440" w:left="1440" w:header="720" w:footer="720" w:gutter="0"/>
          <w:lnNumType w:countBy="1" w:restart="continuous"/>
          <w:cols w:space="720"/>
        </w:sectPr>
      </w:pPr>
    </w:p>
    <w:p w14:paraId="7A0A3BE6" w14:textId="4E41D4AC" w:rsidR="00F502D0" w:rsidRPr="004906F5" w:rsidRDefault="0023745F" w:rsidP="008B4B4A">
      <w:pPr>
        <w:pStyle w:val="Heading1"/>
        <w:spacing w:before="240" w:after="0" w:line="276" w:lineRule="auto"/>
        <w:jc w:val="both"/>
      </w:pPr>
      <w:r>
        <w:lastRenderedPageBreak/>
        <w:t xml:space="preserve">1 </w:t>
      </w:r>
      <w:r w:rsidR="00F502D0" w:rsidRPr="004906F5">
        <w:t>Introduction</w:t>
      </w:r>
    </w:p>
    <w:p w14:paraId="1AE5C16B" w14:textId="77777777" w:rsidR="00C240B4" w:rsidRPr="009D5078" w:rsidRDefault="00C240B4" w:rsidP="008B4B4A">
      <w:pPr>
        <w:spacing w:after="0" w:line="276" w:lineRule="auto"/>
        <w:ind w:firstLine="360"/>
        <w:jc w:val="both"/>
      </w:pPr>
    </w:p>
    <w:p w14:paraId="59B55C1D" w14:textId="03BD849B" w:rsidR="00C240B4" w:rsidRPr="001142BC" w:rsidRDefault="00724656" w:rsidP="008B4B4A">
      <w:pPr>
        <w:pStyle w:val="CommentText"/>
        <w:spacing w:after="0" w:line="276" w:lineRule="auto"/>
        <w:jc w:val="both"/>
        <w:rPr>
          <w:sz w:val="24"/>
          <w:szCs w:val="24"/>
        </w:rPr>
      </w:pPr>
      <w:commentRangeStart w:id="11"/>
      <w:r w:rsidRPr="001142BC">
        <w:rPr>
          <w:sz w:val="24"/>
          <w:szCs w:val="24"/>
        </w:rPr>
        <w:t xml:space="preserve">Fish populations can display spatial patterns in their traits </w:t>
      </w:r>
      <w:r w:rsidR="00E93218">
        <w:rPr>
          <w:sz w:val="24"/>
          <w:szCs w:val="24"/>
        </w:rPr>
        <w:t>that</w:t>
      </w:r>
      <w:r w:rsidR="00E93218" w:rsidRPr="001142BC">
        <w:rPr>
          <w:sz w:val="24"/>
          <w:szCs w:val="24"/>
        </w:rPr>
        <w:t xml:space="preserve"> </w:t>
      </w:r>
      <w:r w:rsidRPr="001142BC">
        <w:rPr>
          <w:sz w:val="24"/>
          <w:szCs w:val="24"/>
        </w:rPr>
        <w:t>often do not match the scale</w:t>
      </w:r>
      <w:r w:rsidR="0050070A">
        <w:rPr>
          <w:sz w:val="24"/>
          <w:szCs w:val="24"/>
        </w:rPr>
        <w:t xml:space="preserve"> or boundaries</w:t>
      </w:r>
      <w:r w:rsidRPr="001142BC">
        <w:rPr>
          <w:sz w:val="24"/>
          <w:szCs w:val="24"/>
        </w:rPr>
        <w:t xml:space="preserve"> of management </w:t>
      </w:r>
      <w:r w:rsidR="00CA48E9">
        <w:rPr>
          <w:sz w:val="24"/>
          <w:szCs w:val="24"/>
        </w:rPr>
        <w:fldChar w:fldCharType="begin" w:fldLock="1"/>
      </w:r>
      <w:r w:rsidR="002E5AEF">
        <w:rPr>
          <w:sz w:val="24"/>
          <w:szCs w:val="24"/>
        </w:rPr>
        <w:instrText>ADDIN CSL_CITATION {"citationItems":[{"id":"ITEM-1","itemData":{"DOI":"10.1016/j.fishres.2019.01.014","ISSN":"01657836","abstract":"Spatial stock assessments have been developed to address violations of the dynamic pool assumption that the region to be assessed contains a single homogeneous stock. The possibility of such violation is often evident in data that suggest different trends in abundance or catch / survey age- / size-structure among areas that cannot be explained simply by the fishing history among areas. Currently, most stock assessments account for spatial structure using the ‘areas-as-fleets’ approach in which fishery or survey selectivity and catchability are assumed to differ spatially. However, several simulation studies suggest that adopting spatial approaches to stock assessment will improve estimation performance compared to the areas-as-fleets approach or ignoring spatial structure when conducting stock assessments, although at the cost of a larger number of estimable parameters. Spatial approaches to stock assessment and the provision of management advice have been available since the 1950s. However, spatial stock assessments only became adopted for management purposes in the 1990s, with the widespread adoption of the “integrated approach” to stock assessment, which allowed the use of multiple data sets for parameter estimation. The number of spatial stock assessments is now increasing rapidly. This paper outlines some of the key decisions that need to be made when conducting a spatial stock assessment (number of areas, how to model recruitment, movement, growth and dispersal, and model parameterization).","author":[{"dropping-particle":"","family":"Punt","given":"André E.","non-dropping-particle":"","parse-names":false,"suffix":""}],"container-title":"Fisheries Research","id":"ITEM-1","issued":{"date-parts":[["2019"]]},"title":"Spatial stock assessment methods: A viewpoint on current issues and assumptions","type":"article-journal"},"uris":["http://www.mendeley.com/documents/?uuid=9c71f35b-24f4-4589-be48-319a0dd978b9"]},{"id":"ITEM-2","itemData":{"DOI":"10.1139/cjfas-2016-0277","ISSN":"0706-652X","abstract":"This study uses a simulation experiment to demonstrate that bias in estimates of spawning biomass is influenced by the spatial configuration of a stock assessment model, whether survey data are used or not and whether an environmental index is available to inform the spatial distribution of recruitment. Stocks with limited movement of postsettlement fish may be spatially structured due to environmental forces that affect larval dispersal and recruitment distribution or from nonuniform spatial exploitation. Data are frequently aggregated across space in stock assessments, thus disregarding this complex spatial structure and possibly introducing bias into estimates of stock status. An operating model (OM) is created that simulates data that are used in a set of estimation models to assess bias. The following experimental factors are considered: (i) using survey data and environmental indices in the assessment; (ii) using disaggregated data (two regions, as generated by the OM) or aggregated data (one region...","author":[{"dropping-particle":"","family":"Denson","given":"LaTreese S.","non-dropping-particle":"","parse-names":false,"suffix":""},{"dropping-particle":"","family":"Sampson","given":"David B.","non-dropping-particle":"","parse-names":false,"suffix":""},{"dropping-particle":"","family":"Stephens","given":"Andi","non-dropping-particle":"","parse-names":false,"suffix":""}],"container-title":"Canadian Journal of Fisheries and Aquatic Sciences","id":"ITEM-2","issue":"11","issued":{"date-parts":[["2017"]]},"page":"1918-1929","title":"Data needs and spatial structure considerations in stock assessments with regional differences in recruitment and exploitation","type":"article-journal","volume":"74"},"uris":["http://www.mendeley.com/documents/?uuid=48994340-b238-41b8-b30f-235a98d702b7"]}],"mendeley":{"formattedCitation":"(Denson et al., 2017; Punt, 2019)","plainTextFormattedCitation":"(Denson et al., 2017; Punt, 2019)","previouslyFormattedCitation":"(Denson et al., 2017; Punt, 2019)"},"properties":{"noteIndex":0},"schema":"https://github.com/citation-style-language/schema/raw/master/csl-citation.json"}</w:instrText>
      </w:r>
      <w:r w:rsidR="00CA48E9">
        <w:rPr>
          <w:sz w:val="24"/>
          <w:szCs w:val="24"/>
        </w:rPr>
        <w:fldChar w:fldCharType="separate"/>
      </w:r>
      <w:r w:rsidR="009364BC" w:rsidRPr="009364BC">
        <w:rPr>
          <w:noProof/>
          <w:sz w:val="24"/>
          <w:szCs w:val="24"/>
        </w:rPr>
        <w:t>(Denson et al., 2017; Punt, 2019)</w:t>
      </w:r>
      <w:r w:rsidR="00CA48E9">
        <w:rPr>
          <w:sz w:val="24"/>
          <w:szCs w:val="24"/>
        </w:rPr>
        <w:fldChar w:fldCharType="end"/>
      </w:r>
      <w:r w:rsidR="00CA48E9">
        <w:rPr>
          <w:sz w:val="24"/>
          <w:szCs w:val="24"/>
        </w:rPr>
        <w:t>.</w:t>
      </w:r>
      <w:r w:rsidR="008262D4" w:rsidRPr="001142BC">
        <w:rPr>
          <w:sz w:val="24"/>
          <w:szCs w:val="24"/>
        </w:rPr>
        <w:t xml:space="preserve"> </w:t>
      </w:r>
      <w:r w:rsidR="00C240B4" w:rsidRPr="003F6D4D">
        <w:rPr>
          <w:sz w:val="24"/>
          <w:szCs w:val="24"/>
        </w:rPr>
        <w:t xml:space="preserve">Spatially and temporally explicit management frameworks promise to reduce decision uncertainty by resolving population heterogeneity </w:t>
      </w:r>
      <w:r w:rsidR="0081558E" w:rsidRPr="001142BC">
        <w:rPr>
          <w:noProof/>
          <w:sz w:val="24"/>
          <w:szCs w:val="24"/>
        </w:rPr>
        <w:fldChar w:fldCharType="begin" w:fldLock="1"/>
      </w:r>
      <w:r w:rsidR="0081558E" w:rsidRPr="001142BC">
        <w:rPr>
          <w:noProof/>
          <w:sz w:val="24"/>
          <w:szCs w:val="24"/>
        </w:rPr>
        <w:instrText>ADDIN CSL_CITATION {"citationItems":[{"id":"ITEM-1","itemData":{"DOI":"10.1093/icesjms/fsu243","abstract":"Indices of abundance are the bedrock for stock assessments or empirical management procedures used to manage fishery catches for fish popula- tions worldwide, and are generally obtained by processing catch-rate data. Recent research suggests that geostatistical models can explain a sub- stantial portion of variability in catch rates via the location of samples (i.e. whether located in high- or low-density habitats), and thus use available catch-rate data more efficiently than conventional “design-based” or stratified estimators. However, the generality of this conclusion is currently unknownbecause geostatistical models are computationally challenging to simulation-test and have not previously been evaluated using multiple species.Wedevelop a new maximum likelihood estimator for geostatistical index standardization, which uses recent improvements in estimation for Gaussian random fields.Weapply the model to data for 28 groundfish species off the U.S. West Coast and compare results to a previous “strati- fied” index standardization model, which accounts for spatial variation using post-stratification of available data. This demonstrates that the strati- fied model generates a relative index with 60% larger estimation intervals than the geostatistical model. We also apply both models to simulated data and demonstrate (i) that the geostatistical model has well-calibrated confidence intervals (they include the true value at approximately the nominal rate), (ii) that neither model on average under- or overestimates changes in abundance, and (iii) that the geostatistical model has on average 20% lower estimation errors than a stratified model.Wetherefore conclude that the geostatistical model uses survey data more efficiently than the stratified model, and therefore provides a more cost-efficient treatment for historical and ongoing fish sampling data. Keywords:","author":[{"dropping-particle":"","family":"Thorson","given":"James T.","non-dropping-particle":"","parse-names":false,"suffix":""},{"dropping-particle":"","family":"Shelton","given":"Andrew O","non-dropping-particle":"","parse-names":false,"suffix":""},{"dropping-particle":"","family":"Ward","given":"Eric J","non-dropping-particle":"","parse-names":false,"suffix":""},{"dropping-particle":"","family":"Skaug","given":"Hans J","non-dropping-particle":"","parse-names":false,"suffix":""}],"container-title":"ICES Journal of Marine Science","id":"ITEM-1","issue":"5","issued":{"date-parts":[["2015"]]},"page":"1297-1310","title":"Geostatistical delta-generalized linear mixed models improve precision for estimated abundance indices for West Coast groundfishes.","type":"article-journal","volume":"72"},"uris":["http://www.mendeley.com/documents/?uuid=ae3974c2-31d5-4578-93bd-6cc08b742496"]}],"mendeley":{"formattedCitation":"(Thorson et al., 2015)","plainTextFormattedCitation":"(Thorson et al., 2015)","previouslyFormattedCitation":"(Thorson et al., 2015)"},"properties":{"noteIndex":0},"schema":"https://github.com/citation-style-language/schema/raw/master/csl-citation.json"}</w:instrText>
      </w:r>
      <w:r w:rsidR="0081558E" w:rsidRPr="001142BC">
        <w:rPr>
          <w:noProof/>
          <w:sz w:val="24"/>
          <w:szCs w:val="24"/>
        </w:rPr>
        <w:fldChar w:fldCharType="separate"/>
      </w:r>
      <w:r w:rsidR="0081558E" w:rsidRPr="001142BC">
        <w:rPr>
          <w:noProof/>
          <w:sz w:val="24"/>
          <w:szCs w:val="24"/>
        </w:rPr>
        <w:t>(Thorson et al., 2015)</w:t>
      </w:r>
      <w:r w:rsidR="0081558E" w:rsidRPr="001142BC">
        <w:rPr>
          <w:noProof/>
          <w:sz w:val="24"/>
          <w:szCs w:val="24"/>
        </w:rPr>
        <w:fldChar w:fldCharType="end"/>
      </w:r>
      <w:r w:rsidR="009D5078" w:rsidRPr="001142BC">
        <w:rPr>
          <w:noProof/>
          <w:sz w:val="24"/>
          <w:szCs w:val="24"/>
        </w:rPr>
        <w:t xml:space="preserve">. </w:t>
      </w:r>
      <w:r w:rsidR="00C240B4" w:rsidRPr="003F6D4D">
        <w:rPr>
          <w:sz w:val="24"/>
          <w:szCs w:val="24"/>
        </w:rPr>
        <w:t xml:space="preserve">Computational limitations long prevented widespread adoption of these </w:t>
      </w:r>
      <w:r w:rsidR="008262D4" w:rsidRPr="003F6D4D">
        <w:rPr>
          <w:sz w:val="24"/>
          <w:szCs w:val="24"/>
        </w:rPr>
        <w:t>tools, but</w:t>
      </w:r>
      <w:r w:rsidR="00C240B4" w:rsidRPr="003F6D4D">
        <w:rPr>
          <w:sz w:val="24"/>
          <w:szCs w:val="24"/>
        </w:rPr>
        <w:t xml:space="preserve"> recent advances have driven renewed interest</w:t>
      </w:r>
      <w:r w:rsidR="00AB4FA7">
        <w:rPr>
          <w:sz w:val="24"/>
          <w:szCs w:val="24"/>
        </w:rPr>
        <w:t xml:space="preserve"> in implementing such frameworks to examine fish population traits</w:t>
      </w:r>
      <w:r w:rsidR="00C240B4" w:rsidRPr="003F6D4D">
        <w:rPr>
          <w:sz w:val="24"/>
          <w:szCs w:val="24"/>
        </w:rPr>
        <w:t xml:space="preserve"> </w:t>
      </w:r>
      <w:r w:rsidR="0081558E" w:rsidRPr="003F6D4D">
        <w:rPr>
          <w:sz w:val="24"/>
          <w:szCs w:val="24"/>
        </w:rPr>
        <w:fldChar w:fldCharType="begin" w:fldLock="1"/>
      </w:r>
      <w:r w:rsidR="00E273B9">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id":"ITEM-2","itemData":{"DOI":"10.1016/j.fishres.2019.03.006","ISSN":"01657836","abstract":"Summer flounder (Paralichthys dentatus) are an economically and ecologically important fish on the Northeast U.S. shelf. There is evidence that their spatial distribution has shifted over time. However, there are conflicting reports on the importance of various potential drivers of the shift. Here, we investigate whether the stock has shifted and the extent to which this can be attributed to changes in abundance, size-structure, environmental variables, and fishing. We do so using a vector-autoregressive spatio-temporal model that incorporates data from two seasonal bottom trawl surveys that together span the nearshore and offshore Northeast US shelf over the past 41 years. We find that the summer flounder distribution has shifted north and east in both the spring and fall. The shift is observed in both recruits and spawners, with recruits shifting northward faster than spawners, suggesting that increased spawner abundance may not be driving the shift in recruits. We find that only a small portion of the variability in distribution can be attributed to changes in abundance, fishing, or environmental covariates. Instead, the shift is most strongly attributed to unidentified factors.","author":[{"dropping-particle":"","family":"Perretti","given":"Charles T.","non-dropping-particle":"","parse-names":false,"suffix":""},{"dropping-particle":"","family":"Thorson","given":"James T.","non-dropping-particle":"","parse-names":false,"suffix":""}],"container-title":"Fisheries Research","id":"ITEM-2","issue":"November 2018","issued":{"date-parts":[["2019"]]},"page":"62-68","publisher":"Elsevier","title":"Spatio-temporal dynamics of summer flounder (Paralichthys dentatus) on the Northeast US shelf","type":"article-journal","volume":"215"},"uris":["http://www.mendeley.com/documents/?uuid=e7f479e5-5f8f-4080-a0fe-5fbef4720d1e"]}],"mendeley":{"formattedCitation":"(Perretti and Thorson, 2019; Thorson, 2019a)","plainTextFormattedCitation":"(Perretti and Thorson, 2019; Thorson, 2019a)","previouslyFormattedCitation":"(Perretti and Thorson, 2019; Thorson, 2019a)"},"properties":{"noteIndex":0},"schema":"https://github.com/citation-style-language/schema/raw/master/csl-citation.json"}</w:instrText>
      </w:r>
      <w:r w:rsidR="0081558E" w:rsidRPr="003F6D4D">
        <w:rPr>
          <w:sz w:val="24"/>
          <w:szCs w:val="24"/>
        </w:rPr>
        <w:fldChar w:fldCharType="separate"/>
      </w:r>
      <w:r w:rsidR="002E5AEF" w:rsidRPr="002E5AEF">
        <w:rPr>
          <w:noProof/>
          <w:sz w:val="24"/>
          <w:szCs w:val="24"/>
        </w:rPr>
        <w:t>(Perretti and Thorson, 2019; Thorson, 2019a)</w:t>
      </w:r>
      <w:r w:rsidR="0081558E" w:rsidRPr="003F6D4D">
        <w:rPr>
          <w:sz w:val="24"/>
          <w:szCs w:val="24"/>
        </w:rPr>
        <w:fldChar w:fldCharType="end"/>
      </w:r>
      <w:r w:rsidR="00C240B4" w:rsidRPr="003F6D4D">
        <w:rPr>
          <w:sz w:val="24"/>
          <w:szCs w:val="24"/>
        </w:rPr>
        <w:t>.</w:t>
      </w:r>
      <w:r w:rsidR="003F6D4D">
        <w:rPr>
          <w:sz w:val="24"/>
          <w:szCs w:val="24"/>
        </w:rPr>
        <w:t xml:space="preserve"> </w:t>
      </w:r>
      <w:r w:rsidR="00C240B4" w:rsidRPr="003F6D4D">
        <w:rPr>
          <w:sz w:val="24"/>
          <w:szCs w:val="24"/>
        </w:rPr>
        <w:t xml:space="preserve">Quantifying spatial </w:t>
      </w:r>
      <w:r w:rsidR="004477B5">
        <w:rPr>
          <w:sz w:val="24"/>
          <w:szCs w:val="24"/>
        </w:rPr>
        <w:t xml:space="preserve">and/or temporal </w:t>
      </w:r>
      <w:r w:rsidR="00C240B4" w:rsidRPr="003F6D4D">
        <w:rPr>
          <w:sz w:val="24"/>
          <w:szCs w:val="24"/>
        </w:rPr>
        <w:t xml:space="preserve">variability in fish </w:t>
      </w:r>
      <w:r w:rsidR="00411364">
        <w:rPr>
          <w:sz w:val="24"/>
          <w:szCs w:val="24"/>
        </w:rPr>
        <w:t>length</w:t>
      </w:r>
      <w:r w:rsidR="00E93218">
        <w:rPr>
          <w:sz w:val="24"/>
          <w:szCs w:val="24"/>
        </w:rPr>
        <w:t>-</w:t>
      </w:r>
      <w:r w:rsidR="0050070A">
        <w:rPr>
          <w:sz w:val="24"/>
          <w:szCs w:val="24"/>
        </w:rPr>
        <w:t>at</w:t>
      </w:r>
      <w:r w:rsidR="00E93218">
        <w:rPr>
          <w:sz w:val="24"/>
          <w:szCs w:val="24"/>
        </w:rPr>
        <w:t>-</w:t>
      </w:r>
      <w:r w:rsidR="0050070A">
        <w:rPr>
          <w:sz w:val="24"/>
          <w:szCs w:val="24"/>
        </w:rPr>
        <w:t xml:space="preserve">age </w:t>
      </w:r>
      <w:r w:rsidR="00C240B4" w:rsidRPr="003F6D4D">
        <w:rPr>
          <w:sz w:val="24"/>
          <w:szCs w:val="24"/>
        </w:rPr>
        <w:t>is particularly relevant</w:t>
      </w:r>
      <w:r w:rsidR="002D6E05" w:rsidRPr="003F6D4D">
        <w:rPr>
          <w:sz w:val="24"/>
          <w:szCs w:val="24"/>
        </w:rPr>
        <w:t xml:space="preserve"> to </w:t>
      </w:r>
      <w:r w:rsidR="002D6E05" w:rsidRPr="001142BC">
        <w:rPr>
          <w:sz w:val="24"/>
          <w:szCs w:val="24"/>
        </w:rPr>
        <w:t>understanding demographic variation of this key trait</w:t>
      </w:r>
      <w:r w:rsidR="00E93218">
        <w:rPr>
          <w:sz w:val="24"/>
          <w:szCs w:val="24"/>
        </w:rPr>
        <w:t>,</w:t>
      </w:r>
      <w:r w:rsidR="002D6E05" w:rsidRPr="001142BC">
        <w:rPr>
          <w:sz w:val="24"/>
          <w:szCs w:val="24"/>
        </w:rPr>
        <w:t xml:space="preserve"> and can improve the precision of</w:t>
      </w:r>
      <w:r w:rsidR="003F6D4D">
        <w:rPr>
          <w:sz w:val="24"/>
          <w:szCs w:val="24"/>
        </w:rPr>
        <w:t xml:space="preserve"> reference points in</w:t>
      </w:r>
      <w:r w:rsidR="002D6E05" w:rsidRPr="001142BC">
        <w:rPr>
          <w:sz w:val="24"/>
          <w:szCs w:val="24"/>
        </w:rPr>
        <w:t xml:space="preserve"> fisheries</w:t>
      </w:r>
      <w:r w:rsidR="004477B5">
        <w:rPr>
          <w:sz w:val="24"/>
          <w:szCs w:val="24"/>
        </w:rPr>
        <w:t xml:space="preserve"> stock</w:t>
      </w:r>
      <w:r w:rsidR="002D6E05" w:rsidRPr="001142BC">
        <w:rPr>
          <w:sz w:val="24"/>
          <w:szCs w:val="24"/>
        </w:rPr>
        <w:t xml:space="preserve"> assessments </w:t>
      </w:r>
      <w:r w:rsidR="002D6E05" w:rsidRPr="001142BC">
        <w:rPr>
          <w:sz w:val="24"/>
          <w:szCs w:val="24"/>
        </w:rPr>
        <w:fldChar w:fldCharType="begin" w:fldLock="1"/>
      </w:r>
      <w:r w:rsidR="00C94EBC">
        <w:rPr>
          <w:sz w:val="24"/>
          <w:szCs w:val="24"/>
        </w:rPr>
        <w:instrText>ADDIN CSL_CITATION {"citationItems":[{"id":"ITEM-1","itemData":{"DOI":"10.1016/j.fishres.2019.01.004","ISSN":"01657836","author":[{"dropping-particle":"","family":"Stawitz","given":"Christine C","non-dropping-particle":"","parse-names":false,"suffix":""},{"dropping-particle":"","family":"Haltuch","given":"Melissa A","non-dropping-particle":"","parse-names":false,"suffix":""},{"dropping-particle":"","family":"Johnson","given":"Kelli F","non-dropping-particle":"","parse-names":false,"suffix":""},{"dropping-particle":"","family":"Sciences","given":"Fishery","non-dropping-particle":"","parse-names":false,"suffix":""},{"dropping-particle":"","family":"Fisheries","given":"Northwest","non-dropping-particle":"","parse-names":false,"suffix":""},{"dropping-particle":"","family":"Marine","given":"National","non-dropping-particle":"","parse-names":false,"suffix":""},{"dropping-particle":"","family":"Service","given":"Fisheries","non-dropping-particle":"","parse-names":false,"suffix":""},{"dropping-particle":"","family":"Oceanographic","given":"National","non-dropping-particle":"","parse-names":false,"suffix":""}],"container-title":"Fisheries Research","id":"ITEM-1","issue":"January","issued":{"date-parts":[["2019"]]},"page":"12-21","publisher":"Elsevier","title":"How does growth misspecification affect management advice derived from an integrated fisheries stock assessment model ?","type":"article-journal","volume":"213"},"uris":["http://www.mendeley.com/documents/?uuid=80daa89d-660c-40ad-95d7-8799cf46d2cf"]},{"id":"ITEM-2","itemData":{"DOI":"10.1016/j.fishres.2003.09.028","ISBN":"1206221631","ISSN":"01657836","abstract":"Monte Carlo simulation is used to assess the performance of a size-structured stock assessment method of the type commonly employed to assess rock lobster populations in Australia and New Zealand. The simulations consider the impact of measurement error and process error in catchability and the length at 50% selectivity, as well as the implications of pooling data across populations that differ in terms of growth rate. The ability to estimate the virgin biomass depends critically on having catch-rate or size-composition data for earliest years of exploitation; in the absence of such data the estimates can be highly biased and imprecise. Several of the reference points commonly reported for assessment purposes (e.g. the biomass at which maximum sustainable yield is achieved) are, however, based on the estimate of the virgin biomass. Estimation performance (bias and precision of estimated quantities) deteriorates with increasing process error. For most of the scenarios examined, the expected benefits of increased precision arising from pooling data across spatial zones are not realized and better performance can be achieved by conducting assessments at the level of population and subsequently aggregating results spatially. ©2003 Elsevier B.V. All rights reserved.","author":[{"dropping-particle":"","family":"Punt","given":"André E","non-dropping-particle":"","parse-names":false,"suffix":""}],"container-title":"Fisheries Research","id":"ITEM-2","issue":"1-3","issued":{"date-parts":[["2003"]]},"page":"391-409","title":"The performance of a size-structured stock assessment method in the face of spatial heterogeneity in growth","type":"article-journal","volume":"65"},"uris":["http://www.mendeley.com/documents/?uuid=af340c36-4895-4550-94c9-ce34b316b4b7"]},{"id":"ITEM-3","itemData":{"DOI":"10.1139/cjfas-2016-0290","ISSN":"0706-652X","abstract":"Misidentifying spatial population structure may result in harvest levels that are unable to achieve management goals. We developed a spatially explicit simulation model to determine how biological reference points differ among common population structures and to investigate the performance of management quantities that were calculated assuming incorrect spatial population dynamics. Simulated reference points were compared across a range of population structures and connectivity scenarios demonstrating the influence of spatial assumptions on management benchmarks. Simulations also illustrated that applying a harvest level based on misdiagnosed spatial structure leads to biased stock status indicators, overharvesting, or foregone yield. Across the scenarios examined, incorrectly specifying the connectivity dynamics (particularly misdiagnosing source–sink dynamics) was often more detrimental than ignoring spatial structure altogether. However, when the true dynamics exhibited spatial structure, incorrectly a...","author":[{"dropping-particle":"","family":"Goethel","given":"Daniel R.","non-dropping-particle":"","parse-names":false,"suffix":""},{"dropping-particle":"","family":"Berger","given":"Aaron M.","non-dropping-particle":"","parse-names":false,"suffix":""}],"container-title":"Canadian Journal of Fisheries and Aquatic Sciences","id":"ITEM-3","issue":"11","issued":{"date-parts":[["2017"]]},"page":"1878-1894","title":"Accounting for spatial complexities in the calculation of biological reference points: effects of misdiagnosing population structure for stock status indicators","type":"article-journal","volume":"74"},"uris":["http://www.mendeley.com/documents/?uuid=cd46ee98-5bc6-4610-9c97-955a299e5ce2"]}],"mendeley":{"formattedCitation":"(Goethel and Berger, 2017; Punt, 2003; Stawitz et al., 2019)","plainTextFormattedCitation":"(Goethel and Berger, 2017; Punt, 2003; Stawitz et al., 2019)","previouslyFormattedCitation":"(Goethel and Berger, 2017; Punt, 2003; Stawitz et al., 2019)"},"properties":{"noteIndex":0},"schema":"https://github.com/citation-style-language/schema/raw/master/csl-citation.json"}</w:instrText>
      </w:r>
      <w:r w:rsidR="002D6E05" w:rsidRPr="001142BC">
        <w:rPr>
          <w:sz w:val="24"/>
          <w:szCs w:val="24"/>
        </w:rPr>
        <w:fldChar w:fldCharType="separate"/>
      </w:r>
      <w:r w:rsidR="00C94EBC" w:rsidRPr="00C94EBC">
        <w:rPr>
          <w:noProof/>
          <w:sz w:val="24"/>
          <w:szCs w:val="24"/>
        </w:rPr>
        <w:t>(Goethel and Berger, 2017; Punt, 2003; Stawitz et al., 2019)</w:t>
      </w:r>
      <w:r w:rsidR="002D6E05" w:rsidRPr="001142BC">
        <w:rPr>
          <w:sz w:val="24"/>
          <w:szCs w:val="24"/>
        </w:rPr>
        <w:fldChar w:fldCharType="end"/>
      </w:r>
      <w:r w:rsidR="0081558E" w:rsidRPr="003F6D4D">
        <w:rPr>
          <w:sz w:val="24"/>
          <w:szCs w:val="24"/>
        </w:rPr>
        <w:t>.</w:t>
      </w:r>
      <w:r w:rsidR="00C5570A">
        <w:rPr>
          <w:sz w:val="24"/>
          <w:szCs w:val="24"/>
        </w:rPr>
        <w:t xml:space="preserve"> </w:t>
      </w:r>
      <w:r w:rsidR="007C7C5C" w:rsidRPr="003F6D4D">
        <w:rPr>
          <w:sz w:val="24"/>
          <w:szCs w:val="24"/>
        </w:rPr>
        <w:t xml:space="preserve">Typically, spatial and/or </w:t>
      </w:r>
      <w:r w:rsidR="00F946EC">
        <w:rPr>
          <w:sz w:val="24"/>
          <w:szCs w:val="24"/>
        </w:rPr>
        <w:t>spatiotemporal</w:t>
      </w:r>
      <w:r w:rsidR="007C7C5C" w:rsidRPr="003F6D4D">
        <w:rPr>
          <w:sz w:val="24"/>
          <w:szCs w:val="24"/>
        </w:rPr>
        <w:t xml:space="preserve"> investigations of variation in fish traits are either exploratory (identifying correlations between traits and environmental phenomena such as temperature, </w:t>
      </w:r>
      <w:r w:rsidR="008262D4" w:rsidRPr="003F6D4D">
        <w:rPr>
          <w:sz w:val="24"/>
          <w:szCs w:val="24"/>
        </w:rPr>
        <w:t>or a proxy</w:t>
      </w:r>
      <w:r w:rsidR="00AB4FA7">
        <w:rPr>
          <w:sz w:val="24"/>
          <w:szCs w:val="24"/>
        </w:rPr>
        <w:t xml:space="preserve"> for these phenomena,</w:t>
      </w:r>
      <w:r w:rsidR="008262D4" w:rsidRPr="003F6D4D">
        <w:rPr>
          <w:sz w:val="24"/>
          <w:szCs w:val="24"/>
        </w:rPr>
        <w:t xml:space="preserve"> such as latitude </w:t>
      </w:r>
      <w:r w:rsidR="007C7C5C" w:rsidRPr="003F6D4D">
        <w:rPr>
          <w:sz w:val="24"/>
          <w:szCs w:val="24"/>
        </w:rPr>
        <w:fldChar w:fldCharType="begin" w:fldLock="1"/>
      </w:r>
      <w:r w:rsidR="00C5570A">
        <w:rPr>
          <w:sz w:val="24"/>
          <w:szCs w:val="24"/>
        </w:rPr>
        <w:instrText>ADDIN CSL_CITATION {"citationItems":[{"id":"ITEM-1","itemData":{"DOI":"10.3354/meps07755","ISBN":"0171-8630","ISSN":"01718630","abstract":"The surgeonfish Ctenochaetus striatus is abundant and widely distributed on reefs throughout the Indian and Pacific Oceans. Population samples at 15 sites that spanned 158 degrees of longitude and 40 degrees of latitude across both hemispheres of the Indian and Pacific oceans allowed us to examine geographic variation in longevity, growth rate and adult size of this species. Samples from 5 sites in the Indian Ocean, 6 in the western Pacific and 4 in the central Pacific provided otolith-based estimates of size-at-age for 1537 individuals. All populations displayed rapid growth to a distinct asymptotic size, a pattern characteristic of many acanthuroid fishes. In both oceans, fish lived longer at higher latitudes; in addition, Indian Ocean populations tended to be shorter-lived than those in the Pacific Ocean. In contrast, growth rate and adult size did not differ between the 2 oceans, and were not related to temperature (as a proxy for latitude) in either the Pacific or the Indian Ocean. Further, we found no relationship between fishing pressure and longevity, growth or adult size across our set of sampling sites, among which fishing pressure on this species varied from intense to zero. We hypothesize that (1) growth and adult size are most responsive to local environmental features unrelated to latitudinal (temperature) effects; and (2) variation in longevity reflects a combination of responses to latitudinal (temperature) gradients and as yet unidentified environmental differences between the Indian and Pacific oceans.","author":[{"dropping-particle":"","family":"Trip","given":"Elizabeth L.","non-dropping-particle":"","parse-names":false,"suffix":""},{"dropping-particle":"","family":"Choat","given":"John H.","non-dropping-particle":"","parse-names":false,"suffix":""},{"dropping-particle":"","family":"Wilson","given":"David T.","non-dropping-particle":"","parse-names":false,"suffix":""},{"dropping-particle":"","family":"Robertson","given":"D. Ross","non-dropping-particle":"","parse-names":false,"suffix":""}],"container-title":"Marine Ecology Progress Series","id":"ITEM-1","issued":{"date-parts":[["2008"]]},"page":"97-109","title":"Inter-oceanic analysis of demographic variation in a widely distributed Indo-Pacific coral reef fish","type":"article-journal","volume":"373"},"uris":["http://www.mendeley.com/documents/?uuid=db3d0d81-8a0d-46d3-af9a-02b217183970"]},{"id":"ITEM-2","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2","issue":"3","issued":{"date-parts":[["2018"]]},"page":"642-651","title":"Bottom-up processes mediated by social systems drive demographic traits of coral-reef fishes","type":"article-journal","volume":"99"},"uris":["http://www.mendeley.com/documents/?uuid=efeb5820-e46f-42d4-ac02-bc3acca7939b"]},{"id":"ITEM-3","itemData":{"DOI":"10.1007/s10750-009-9762-4","ISBN":"0018-8158","ISSN":"00188158","abstract":"Both fisheries exploitation and increased nutrient loadings strongly affect fish and shellfish abundance and production in estuaries. These stressors do not act independently; instead, they jointly influence food webs, and each affects the sensitivity of species and ecosystems to the other. Nutrient enrichment and the habitat degradation it sometimes causes can affect sustainable yields of fisheries, and fisheries exploitation can affect the ability of estuarine systems to process nutrients. The total biomass of fisheries landings in estuaries and semi-enclosed seas tends to increase with nitrogen loadings in spite of hypoxia, but hypoxia and other negative effects of nutrient over-enrichment cause declines in individual species and in parts of systems most severely affected. More thoroughly integrated management of nutrients and fisheries will permit more effective management responses to systems affected by both stressors, including the application of fisheries regulations to rebuild stocks negatively affected by eutrophication. Reducing fishing mortality may lead to the recovery of depressed populations even when eutrophication contributes to population declines if actions are taken while the population retains sufficient reproductive potential. New advances in modeling, statistics, and technology promise to provide the information needed to improve the understanding and management of systems subject to both nutrient enrichment and fisheries exploitation.","author":[{"dropping-particle":"","family":"Breitburg","given":"D","non-dropping-particle":"","parse-names":false,"suffix":""},{"dropping-particle":"","family":"Craig","given":"J. Kevin","non-dropping-particle":"","parse-names":false,"suffix":""},{"dropping-particle":"","family":"Fulford","given":"R","non-dropping-particle":"","parse-names":false,"suffix":""},{"dropping-particle":"","family":"Rose","given":"K","non-dropping-particle":"","parse-names":false,"suffix":""},{"dropping-particle":"","family":"Boynton","given":"W","non-dropping-particle":"","parse-names":false,"suffix":""},{"dropping-particle":"","family":"Brady","given":"D","non-dropping-particle":"","parse-names":false,"suffix":""},{"dropping-particle":"","family":"Ciotti","given":"B","non-dropping-particle":"","parse-names":false,"suffix":""},{"dropping-particle":"","family":"Diaz","given":"R","non-dropping-particle":"","parse-names":false,"suffix":""},{"dropping-particle":"","family":"Friedland","given":"K","non-dropping-particle":"","parse-names":false,"suffix":""},{"dropping-particle":"","family":"Hagy","given":"J","non-dropping-particle":"","parse-names":false,"suffix":""},{"dropping-particle":"","family":"Hart","given":"D","non-dropping-particle":"","parse-names":false,"suffix":""},{"dropping-particle":"","family":"Hines","given":"A","non-dropping-particle":"","parse-names":false,"suffix":""},{"dropping-particle":"","family":"Houde","given":"E","non-dropping-particle":"","parse-names":false,"suffix":""},{"dropping-particle":"","family":"Kolesar","given":"S","non-dropping-particle":"","parse-names":false,"suffix":""},{"dropping-particle":"","family":"Nixon","given":"S","non-dropping-particle":"","parse-names":false,"suffix":""},{"dropping-particle":"","family":"Rice","given":"J","non-dropping-particle":"","parse-names":false,"suffix":""},{"dropping-particle":"","family":"Secor","given":"D","non-dropping-particle":"","parse-names":false,"suffix":""},{"dropping-particle":"","family":"Targett","given":"T","non-dropping-particle":"","parse-names":false,"suffix":""}],"container-title":"Hydrobiologia","id":"ITEM-3","issue":"1","issued":{"date-parts":[["2009"]]},"page":"31-47","title":"Nutrient enrichment and fisheries exploitation: interactive effects on estuarine living resources and their management","type":"article-journal","volume":"629"},"uris":["http://www.mendeley.com/documents/?uuid=e28347db-c7a1-4322-9731-7436d0700922"]},{"id":"ITEM-4","itemData":{"DOI":"10.1006/jfbi.1999.1159","ISSN":"00221112","abstract":"Higher growth capacity and food conversion efficiency was observed in populations of juvenile halibut from high Hippoglossus hippoglossus compared lower latitudes. In addition, temperature adaptation shown by the lower temperature optimum for growth in the Norwegian population (mean ± S.E. 12.9 ± 0.1°C) compared with the Icelandic and Canadian populations (14.2 ± 0.2 and 13.9 ± 0.3°C respectively), seems to occur. Overall the data support the hypothesis of countergradient variation in growth. These results have implications firstly for selection focusing on growth performance in halibut culture; and secondly, for safe prediction of growth, since if countergradient variation in growth performance occurs one cannot assume automatically that a species will respond to the same set of physiological parameters in the same way throughout its range. (C) 2000 The Fisheries Society of the British Isles.","author":[{"dropping-particle":"","family":"Jonassen","given":"T. M.","non-dropping-particle":"","parse-names":false,"suffix":""},{"dropping-particle":"","family":"Imsland","given":"A. K.","non-dropping-particle":"","parse-names":false,"suffix":""},{"dropping-particle":"","family":"Fitzgerald","given":"R.","non-dropping-particle":"","parse-names":false,"suffix":""},{"dropping-particle":"","family":"Bonga","given":"S. W.","non-dropping-particle":"","parse-names":false,"suffix":""},{"dropping-particle":"V.","family":"Ham","given":"E.","non-dropping-particle":"","parse-names":false,"suffix":""},{"dropping-particle":"","family":"Nævdal","given":"G.","non-dropping-particle":"","parse-names":false,"suffix":""},{"dropping-particle":"","family":"Stefánsson","given":"M. O.","non-dropping-particle":"","parse-names":false,"suffix":""},{"dropping-particle":"","family":"Stefansson","given":"S. O.","non-dropping-particle":"","parse-names":false,"suffix":""}],"container-title":"Journal of Fish Biology","id":"ITEM-4","issue":"2","issued":{"date-parts":[["2000"]]},"page":"279-294","title":"Geographic variation in growth and food conversion efficiency of juvenile Atlantic halibut related to latitude","type":"article-journal","volume":"56"},"uris":["http://www.mendeley.com/documents/?uuid=2f5d33c2-d567-40da-9e3d-0a1ea4f43953"]},{"id":"ITEM-5","itemData":{"ISSN":"00900656","abstract":"Vital rates and energetics of marine fish larvae were examined in relation to tempera- ture to determine if recruitment potential and spawning strategies might vary as a consequence of differences in these traits among species. Litera- ture-derived values of growth rates, mortality rates. larval stage durations, gross growth efficien- cies, and oxygen uptakes were considered. Results were presumed to reflect latitudinal variation among species. Instantaneous daily growth and mortality rates each increased approximately 0.01 per °C increase in temperature. But. there was no significant regression of gross growth efficiency on temperature (mean K) = 0.29), indicating no lati- tudinal relationship. The large increases in growth rate at high temperatures must be supported by increased food consumption, not increased growth efficiency. Oxygen uptakes also increased signifi- cantly in relation to temperature. but relatively slowly compared to growth rates. Larval stage duration was inversely related to growth rate. The potential variability in growth rate was observed to increase with temperature, but the opposite trend was observed for stage duration. Thus. stage dura- tions tended to be both long and potentially vari- able in high latitudes. Because of these characteris- tics it is suggested that early life. density-depen- dent regulation is more probable in high than in low latitudes. The required ingestion to su","author":[{"dropping-particle":"","family":"Houde","given":"E. D.","non-dropping-particle":"","parse-names":false,"suffix":""}],"container-title":"Fishery Bulletin","id":"ITEM-5","issue":"3","issued":{"date-parts":[["1989"]]},"page":"471-495","title":"Comparative growth, mortality, and energetics of marine fish larvae: temperature and implied latitudinal effects","type":"article-journal","volume":"87"},"uris":["http://www.mendeley.com/documents/?uuid=8a2dad14-8fdf-4f8f-b3c8-58751d706977"]}],"mendeley":{"formattedCitation":"(Breitburg et al., 2009; Houde, 1989; Jonassen et al., 2000; Taylor et al., 2018; Trip et al., 2008)","manualFormatting":"[Breitburg et al., 2009; Houde, 1989; Jonassen et al., 2000; Taylor et al., 2018; Trip et al., 2008]","plainTextFormattedCitation":"(Breitburg et al., 2009; Houde, 1989; Jonassen et al., 2000; Taylor et al., 2018; Trip et al., 2008)","previouslyFormattedCitation":"(Breitburg et al., 2009; Houde, 1989; Jonassen et al., 2000; Taylor et al., 2018; Trip et al., 2008)"},"properties":{"noteIndex":0},"schema":"https://github.com/citation-style-language/schema/raw/master/csl-citation.json"}</w:instrText>
      </w:r>
      <w:r w:rsidR="007C7C5C" w:rsidRPr="003F6D4D">
        <w:rPr>
          <w:sz w:val="24"/>
          <w:szCs w:val="24"/>
        </w:rPr>
        <w:fldChar w:fldCharType="separate"/>
      </w:r>
      <w:r w:rsidR="00C5570A">
        <w:rPr>
          <w:noProof/>
          <w:sz w:val="24"/>
          <w:szCs w:val="24"/>
        </w:rPr>
        <w:t>[</w:t>
      </w:r>
      <w:r w:rsidR="008262D4" w:rsidRPr="003F6D4D">
        <w:rPr>
          <w:noProof/>
          <w:sz w:val="24"/>
          <w:szCs w:val="24"/>
        </w:rPr>
        <w:t>Breitburg et al., 2009; Houde, 1989; Jonassen et al., 2000; Taylor et al., 2018; Trip et al., 2008</w:t>
      </w:r>
      <w:r w:rsidR="00C5570A">
        <w:rPr>
          <w:noProof/>
          <w:sz w:val="24"/>
          <w:szCs w:val="24"/>
        </w:rPr>
        <w:t>]</w:t>
      </w:r>
      <w:r w:rsidR="007C7C5C" w:rsidRPr="003F6D4D">
        <w:rPr>
          <w:sz w:val="24"/>
          <w:szCs w:val="24"/>
        </w:rPr>
        <w:fldChar w:fldCharType="end"/>
      </w:r>
      <w:r w:rsidR="007C7C5C" w:rsidRPr="003F6D4D">
        <w:rPr>
          <w:sz w:val="24"/>
          <w:szCs w:val="24"/>
        </w:rPr>
        <w:t xml:space="preserve">) or comparative (determining whether fish traits </w:t>
      </w:r>
      <w:r w:rsidR="0050070A">
        <w:rPr>
          <w:sz w:val="24"/>
          <w:szCs w:val="24"/>
        </w:rPr>
        <w:t>differ</w:t>
      </w:r>
      <w:r w:rsidR="007C7C5C" w:rsidRPr="003F6D4D">
        <w:rPr>
          <w:sz w:val="24"/>
          <w:szCs w:val="24"/>
        </w:rPr>
        <w:t xml:space="preserve"> between </w:t>
      </w:r>
      <w:r w:rsidR="008262D4" w:rsidRPr="003F6D4D">
        <w:rPr>
          <w:sz w:val="24"/>
          <w:szCs w:val="24"/>
        </w:rPr>
        <w:t>two or more</w:t>
      </w:r>
      <w:r w:rsidR="007C7C5C" w:rsidRPr="003F6D4D">
        <w:rPr>
          <w:sz w:val="24"/>
          <w:szCs w:val="24"/>
        </w:rPr>
        <w:t xml:space="preserve"> pre-defined regions or time periods</w:t>
      </w:r>
      <w:r w:rsidR="008262D4" w:rsidRPr="003F6D4D">
        <w:rPr>
          <w:sz w:val="24"/>
          <w:szCs w:val="24"/>
        </w:rPr>
        <w:t xml:space="preserve"> </w:t>
      </w:r>
      <w:r w:rsidR="008262D4" w:rsidRPr="003F6D4D">
        <w:rPr>
          <w:sz w:val="24"/>
          <w:szCs w:val="24"/>
        </w:rPr>
        <w:fldChar w:fldCharType="begin" w:fldLock="1"/>
      </w:r>
      <w:r w:rsidR="00C5570A">
        <w:rPr>
          <w:sz w:val="24"/>
          <w:szCs w:val="24"/>
        </w:rPr>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2","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id":"ITEM-3","itemData":{"DOI":"10.1111/j.0022-1112.2006.00985.x","ISBN":"0022-1112","ISSN":"00221112","abstract":"The possibility of prey limitations on the growth performance of age-0 year northern rock sole Lepidopsetta polyxystra was evaluated at three sites along the north-east coast of Kodiak Island, Alaska, U.S.A., by comparison of observed to potential growth rates. Growth potential was measured in the laboratory across the range of temperatures encountered by this species during the first summer of life. Growth potential (g(L), mm day(-1)) increased with water temperature (T) between 2 and 13 degrees C, according to: g(L) = 0.0151 + 0.3673.log(10)(T). There were significant differences in growth rate between the three field sites such that Holiday Beach fish were 7.1 mm longer than Shakmanof Beach fish by mid-September, with Pillar Creek Cove fish of intermediate size. Temperature differences between sites accounted for less than half of this variation. The remainder may have been related to differences in prey availability among the sites in association with observed differences in sediment characteristics. In addition to the spatial variability, there was significant monthly variation in growth performance. Realized growth rates between July and August were in excess of 85% of potential. Between August and September, however, realized growth fell to 43-71% of potential indicating a decline in conditions for growth. The spatial variation in growth rates was not density-dependent as the site with the highest fish densities (Holiday Beach) also supported the highest growth rates. The available data indicates that for this subtidal species, interannual variation in growth may be more important than site variation. (c) 2006 The Fisheries Society of the British Isles.","author":[{"dropping-particle":"","family":"Hurst","given":"T. P.","non-dropping-particle":"","parse-names":false,"suffix":""},{"dropping-particle":"","family":"Abookire","given":"A. A.","non-dropping-particle":"","parse-names":false,"suffix":""}],"container-title":"Journal of Fish Biology","id":"ITEM-3","issue":"3","issued":{"date-parts":[["2006"]]},"page":"905-919","title":"Temporal and spatial variation in potential and realized growth rates of age-0 year northern rock sole","type":"article-journal","volume":"68"},"uris":["http://www.mendeley.com/documents/?uuid=4281a74d-8016-4b7c-92f2-37e29a7374ea"]}],"mendeley":{"formattedCitation":"(Adams et al., 2018; Gertseva et al., 2017; Hurst and Abookire, 2006)","manualFormatting":"[Adams et al., 2018; Gertseva et al., 2017; Hurst and Abookire, 2006]","plainTextFormattedCitation":"(Adams et al., 2018; Gertseva et al., 2017; Hurst and Abookire, 2006)","previouslyFormattedCitation":"(Adams et al., 2018; Gertseva et al., 2017; Hurst and Abookire, 2006)"},"properties":{"noteIndex":0},"schema":"https://github.com/citation-style-language/schema/raw/master/csl-citation.json"}</w:instrText>
      </w:r>
      <w:r w:rsidR="008262D4" w:rsidRPr="003F6D4D">
        <w:rPr>
          <w:sz w:val="24"/>
          <w:szCs w:val="24"/>
        </w:rPr>
        <w:fldChar w:fldCharType="separate"/>
      </w:r>
      <w:r w:rsidR="00C5570A">
        <w:rPr>
          <w:noProof/>
          <w:sz w:val="24"/>
          <w:szCs w:val="24"/>
        </w:rPr>
        <w:t>[</w:t>
      </w:r>
      <w:r w:rsidR="008262D4" w:rsidRPr="003F6D4D">
        <w:rPr>
          <w:noProof/>
          <w:sz w:val="24"/>
          <w:szCs w:val="24"/>
        </w:rPr>
        <w:t>Adams et al., 2018; Gertseva et al., 2017; Hurst and Abookire, 2006</w:t>
      </w:r>
      <w:r w:rsidR="00C5570A">
        <w:rPr>
          <w:noProof/>
          <w:sz w:val="24"/>
          <w:szCs w:val="24"/>
        </w:rPr>
        <w:t>]</w:t>
      </w:r>
      <w:r w:rsidR="008262D4" w:rsidRPr="003F6D4D">
        <w:rPr>
          <w:sz w:val="24"/>
          <w:szCs w:val="24"/>
        </w:rPr>
        <w:fldChar w:fldCharType="end"/>
      </w:r>
      <w:r w:rsidR="008262D4" w:rsidRPr="003F6D4D">
        <w:rPr>
          <w:sz w:val="24"/>
          <w:szCs w:val="24"/>
        </w:rPr>
        <w:t>)</w:t>
      </w:r>
      <w:r w:rsidR="007C7C5C" w:rsidRPr="003F6D4D">
        <w:rPr>
          <w:sz w:val="24"/>
          <w:szCs w:val="24"/>
        </w:rPr>
        <w:t xml:space="preserve">. We </w:t>
      </w:r>
      <w:r w:rsidR="00B35BCB">
        <w:rPr>
          <w:sz w:val="24"/>
          <w:szCs w:val="24"/>
        </w:rPr>
        <w:t>aimed</w:t>
      </w:r>
      <w:r w:rsidR="007C7C5C" w:rsidRPr="003F6D4D">
        <w:rPr>
          <w:sz w:val="24"/>
          <w:szCs w:val="24"/>
        </w:rPr>
        <w:t xml:space="preserve"> to develop a </w:t>
      </w:r>
      <w:r w:rsidR="00C5570A">
        <w:rPr>
          <w:sz w:val="24"/>
          <w:szCs w:val="24"/>
        </w:rPr>
        <w:t xml:space="preserve">data-driven </w:t>
      </w:r>
      <w:r w:rsidR="007C7C5C" w:rsidRPr="003F6D4D">
        <w:rPr>
          <w:sz w:val="24"/>
          <w:szCs w:val="24"/>
        </w:rPr>
        <w:t xml:space="preserve">method </w:t>
      </w:r>
      <w:r w:rsidR="00E93218">
        <w:rPr>
          <w:sz w:val="24"/>
          <w:szCs w:val="24"/>
        </w:rPr>
        <w:t>that</w:t>
      </w:r>
      <w:r w:rsidR="00E93218" w:rsidRPr="003F6D4D">
        <w:rPr>
          <w:sz w:val="24"/>
          <w:szCs w:val="24"/>
        </w:rPr>
        <w:t xml:space="preserve"> </w:t>
      </w:r>
      <w:r w:rsidR="007C7C5C" w:rsidRPr="003F6D4D">
        <w:rPr>
          <w:sz w:val="24"/>
          <w:szCs w:val="24"/>
        </w:rPr>
        <w:t xml:space="preserve">would </w:t>
      </w:r>
      <w:r w:rsidR="0050070A" w:rsidRPr="003F6D4D">
        <w:rPr>
          <w:sz w:val="24"/>
          <w:szCs w:val="24"/>
        </w:rPr>
        <w:t xml:space="preserve">simultaneously </w:t>
      </w:r>
      <w:r w:rsidR="008262D4" w:rsidRPr="003F6D4D">
        <w:rPr>
          <w:sz w:val="24"/>
          <w:szCs w:val="24"/>
        </w:rPr>
        <w:t xml:space="preserve">identify spatiotemporal zones between which fish </w:t>
      </w:r>
      <w:r w:rsidR="0050070A">
        <w:rPr>
          <w:sz w:val="24"/>
          <w:szCs w:val="24"/>
        </w:rPr>
        <w:t>length-at-age</w:t>
      </w:r>
      <w:r w:rsidR="008262D4" w:rsidRPr="003F6D4D">
        <w:rPr>
          <w:sz w:val="24"/>
          <w:szCs w:val="24"/>
        </w:rPr>
        <w:t xml:space="preserve"> varies, </w:t>
      </w:r>
      <w:r w:rsidR="0050070A">
        <w:rPr>
          <w:sz w:val="24"/>
          <w:szCs w:val="24"/>
        </w:rPr>
        <w:t>and</w:t>
      </w:r>
      <w:r w:rsidR="008262D4" w:rsidRPr="003F6D4D">
        <w:rPr>
          <w:sz w:val="24"/>
          <w:szCs w:val="24"/>
        </w:rPr>
        <w:t xml:space="preserve"> illustrat</w:t>
      </w:r>
      <w:r w:rsidR="0050070A">
        <w:rPr>
          <w:sz w:val="24"/>
          <w:szCs w:val="24"/>
        </w:rPr>
        <w:t>e</w:t>
      </w:r>
      <w:r w:rsidR="008262D4" w:rsidRPr="003F6D4D">
        <w:rPr>
          <w:sz w:val="24"/>
          <w:szCs w:val="24"/>
        </w:rPr>
        <w:t xml:space="preserve"> correlations </w:t>
      </w:r>
      <w:r w:rsidR="0050070A">
        <w:rPr>
          <w:sz w:val="24"/>
          <w:szCs w:val="24"/>
        </w:rPr>
        <w:t>between</w:t>
      </w:r>
      <w:r w:rsidR="008262D4" w:rsidRPr="003F6D4D">
        <w:rPr>
          <w:sz w:val="24"/>
          <w:szCs w:val="24"/>
        </w:rPr>
        <w:t xml:space="preserve"> growth </w:t>
      </w:r>
      <w:r w:rsidR="0050070A">
        <w:rPr>
          <w:sz w:val="24"/>
          <w:szCs w:val="24"/>
        </w:rPr>
        <w:t>and</w:t>
      </w:r>
      <w:r w:rsidR="008262D4" w:rsidRPr="003F6D4D">
        <w:rPr>
          <w:sz w:val="24"/>
          <w:szCs w:val="24"/>
        </w:rPr>
        <w:t xml:space="preserve"> </w:t>
      </w:r>
      <w:r w:rsidR="00F946EC">
        <w:rPr>
          <w:sz w:val="24"/>
          <w:szCs w:val="24"/>
        </w:rPr>
        <w:t>spatiotemporal</w:t>
      </w:r>
      <w:r w:rsidR="008262D4" w:rsidRPr="003F6D4D">
        <w:rPr>
          <w:sz w:val="24"/>
          <w:szCs w:val="24"/>
        </w:rPr>
        <w:t xml:space="preserve"> covariates (such as an increase with latitude). A method to identify </w:t>
      </w:r>
      <w:r w:rsidR="004477B5">
        <w:rPr>
          <w:sz w:val="24"/>
          <w:szCs w:val="24"/>
        </w:rPr>
        <w:t>such</w:t>
      </w:r>
      <w:r w:rsidR="008262D4" w:rsidRPr="003F6D4D">
        <w:rPr>
          <w:sz w:val="24"/>
          <w:szCs w:val="24"/>
        </w:rPr>
        <w:t xml:space="preserve"> patterns in important population traits can help researchers determine whether current management scale</w:t>
      </w:r>
      <w:r w:rsidR="00AB4FA7">
        <w:rPr>
          <w:sz w:val="24"/>
          <w:szCs w:val="24"/>
        </w:rPr>
        <w:t>s</w:t>
      </w:r>
      <w:r w:rsidR="008262D4" w:rsidRPr="003F6D4D">
        <w:rPr>
          <w:sz w:val="24"/>
          <w:szCs w:val="24"/>
        </w:rPr>
        <w:t xml:space="preserve"> </w:t>
      </w:r>
      <w:r w:rsidR="00AB4FA7">
        <w:rPr>
          <w:sz w:val="24"/>
          <w:szCs w:val="24"/>
        </w:rPr>
        <w:t>are</w:t>
      </w:r>
      <w:r w:rsidR="00AB4FA7" w:rsidRPr="003F6D4D">
        <w:rPr>
          <w:sz w:val="24"/>
          <w:szCs w:val="24"/>
        </w:rPr>
        <w:t xml:space="preserve"> </w:t>
      </w:r>
      <w:r w:rsidR="008262D4" w:rsidRPr="003F6D4D">
        <w:rPr>
          <w:sz w:val="24"/>
          <w:szCs w:val="24"/>
        </w:rPr>
        <w:t xml:space="preserve">appropriate </w:t>
      </w:r>
      <w:r w:rsidR="00AB4FA7">
        <w:rPr>
          <w:sz w:val="24"/>
          <w:szCs w:val="24"/>
        </w:rPr>
        <w:t>given</w:t>
      </w:r>
      <w:r w:rsidR="00AB4FA7" w:rsidRPr="003F6D4D">
        <w:rPr>
          <w:sz w:val="24"/>
          <w:szCs w:val="24"/>
        </w:rPr>
        <w:t xml:space="preserve"> </w:t>
      </w:r>
      <w:r w:rsidR="008262D4" w:rsidRPr="003F6D4D">
        <w:rPr>
          <w:sz w:val="24"/>
          <w:szCs w:val="24"/>
        </w:rPr>
        <w:t xml:space="preserve">the dynamics present in the </w:t>
      </w:r>
      <w:r w:rsidR="00F07D97" w:rsidRPr="003F6D4D">
        <w:rPr>
          <w:sz w:val="24"/>
          <w:szCs w:val="24"/>
        </w:rPr>
        <w:t>population</w:t>
      </w:r>
      <w:r w:rsidR="008262D4" w:rsidRPr="003F6D4D">
        <w:rPr>
          <w:sz w:val="24"/>
          <w:szCs w:val="24"/>
        </w:rPr>
        <w:t xml:space="preserve">. Because these dynamics are potentially environmentally linked, such a method can also uncover whether </w:t>
      </w:r>
      <w:r w:rsidR="00F946EC">
        <w:rPr>
          <w:sz w:val="24"/>
          <w:szCs w:val="24"/>
        </w:rPr>
        <w:t>spatiotemporal</w:t>
      </w:r>
      <w:r w:rsidR="008262D4" w:rsidRPr="003F6D4D">
        <w:rPr>
          <w:sz w:val="24"/>
          <w:szCs w:val="24"/>
        </w:rPr>
        <w:t xml:space="preserve"> patterns in </w:t>
      </w:r>
      <w:r w:rsidR="00B35BCB">
        <w:rPr>
          <w:sz w:val="24"/>
          <w:szCs w:val="24"/>
        </w:rPr>
        <w:t xml:space="preserve">investigated </w:t>
      </w:r>
      <w:r w:rsidR="008262D4" w:rsidRPr="003F6D4D">
        <w:rPr>
          <w:sz w:val="24"/>
          <w:szCs w:val="24"/>
        </w:rPr>
        <w:t>traits correspond to major environmental features</w:t>
      </w:r>
      <w:r w:rsidR="004477B5">
        <w:rPr>
          <w:sz w:val="24"/>
          <w:szCs w:val="24"/>
        </w:rPr>
        <w:t xml:space="preserve"> (</w:t>
      </w:r>
      <w:r w:rsidR="00E93218">
        <w:rPr>
          <w:sz w:val="24"/>
          <w:szCs w:val="24"/>
        </w:rPr>
        <w:t xml:space="preserve">such as </w:t>
      </w:r>
      <w:r w:rsidR="004477B5">
        <w:rPr>
          <w:sz w:val="24"/>
          <w:szCs w:val="24"/>
        </w:rPr>
        <w:t xml:space="preserve">ocean currents) or </w:t>
      </w:r>
      <w:proofErr w:type="spellStart"/>
      <w:r w:rsidR="004477B5">
        <w:rPr>
          <w:sz w:val="24"/>
          <w:szCs w:val="24"/>
        </w:rPr>
        <w:t>forcings</w:t>
      </w:r>
      <w:proofErr w:type="spellEnd"/>
      <w:r w:rsidR="004477B5">
        <w:rPr>
          <w:sz w:val="24"/>
          <w:szCs w:val="24"/>
        </w:rPr>
        <w:t xml:space="preserve"> (such as climactic oscillations), </w:t>
      </w:r>
      <w:r w:rsidR="008262D4" w:rsidRPr="003F6D4D">
        <w:rPr>
          <w:sz w:val="24"/>
          <w:szCs w:val="24"/>
        </w:rPr>
        <w:t xml:space="preserve">which </w:t>
      </w:r>
      <w:r w:rsidR="00AB4FA7">
        <w:rPr>
          <w:sz w:val="24"/>
          <w:szCs w:val="24"/>
        </w:rPr>
        <w:t xml:space="preserve">can help inform the implementation </w:t>
      </w:r>
      <w:r w:rsidR="008262D4" w:rsidRPr="003F6D4D">
        <w:rPr>
          <w:sz w:val="24"/>
          <w:szCs w:val="24"/>
        </w:rPr>
        <w:t>of ecosystem-based fisheries management.</w:t>
      </w:r>
      <w:commentRangeEnd w:id="11"/>
      <w:r w:rsidR="00471BD5">
        <w:rPr>
          <w:rStyle w:val="CommentReference"/>
        </w:rPr>
        <w:commentReference w:id="11"/>
      </w:r>
    </w:p>
    <w:p w14:paraId="3F4F410F" w14:textId="29C19CF2" w:rsidR="00551B60" w:rsidRDefault="00D72180" w:rsidP="008B4B4A">
      <w:pPr>
        <w:spacing w:after="0" w:line="276" w:lineRule="auto"/>
        <w:ind w:firstLine="360"/>
        <w:jc w:val="both"/>
      </w:pPr>
      <w:commentRangeStart w:id="12"/>
      <w:r>
        <w:t xml:space="preserve">Fish </w:t>
      </w:r>
      <w:r w:rsidR="00F502D0">
        <w:t xml:space="preserve">somatic growth rates </w:t>
      </w:r>
      <w:r w:rsidR="00F502D0" w:rsidRPr="004906F5">
        <w:t xml:space="preserve">are </w:t>
      </w:r>
      <w:r w:rsidR="00F502D0">
        <w:t>typically</w:t>
      </w:r>
      <w:r w:rsidR="00F502D0" w:rsidRPr="004906F5">
        <w:t xml:space="preserve"> </w:t>
      </w:r>
      <w:r>
        <w:t>modelled</w:t>
      </w:r>
      <w:r w:rsidRPr="004906F5">
        <w:t xml:space="preserve"> </w:t>
      </w:r>
      <w:r w:rsidR="00F502D0" w:rsidRPr="004906F5">
        <w:t xml:space="preserve">using the von Bertalanffy growth function </w:t>
      </w:r>
      <w:r w:rsidR="00F502D0" w:rsidRPr="004906F5">
        <w:fldChar w:fldCharType="begin" w:fldLock="1"/>
      </w:r>
      <w:r w:rsidR="00F502D0">
        <w:instrText>ADDIN CSL_CITATION {"citationItems":[{"id":"ITEM-1","itemData":{"DOI":"10.1086/401873","ISBN":"0033-5770","ISSN":"0033-5770","PMID":"21800635","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Bertalanffy","given":"Ludwig","non-dropping-particle":"von","parse-names":false,"suffix":""}],"container-title":"The Quarterly Review of Biology","id":"ITEM-1","issued":{"date-parts":[["1957"]]},"title":"Quantitative Laws in Metabolism and Growth","type":"article-journal"},"uris":["http://www.mendeley.com/documents/?uuid=45c1c861-5c54-4834-b975-dd61ef075fd3"]}],"mendeley":{"formattedCitation":"(von Bertalanffy, 1957)","manualFormatting":"(VBGF, von Bertalanffy, 1957)","plainTextFormattedCitation":"(von Bertalanffy, 1957)","previouslyFormattedCitation":"(von Bertalanffy, 1957)"},"properties":{"noteIndex":0},"schema":"https://github.com/citation-style-language/schema/raw/master/csl-citation.json"}</w:instrText>
      </w:r>
      <w:r w:rsidR="00F502D0" w:rsidRPr="004906F5">
        <w:fldChar w:fldCharType="separate"/>
      </w:r>
      <w:r w:rsidR="00F502D0" w:rsidRPr="004906F5">
        <w:rPr>
          <w:noProof/>
        </w:rPr>
        <w:t>(VBGF, von Bertalanffy, 1957)</w:t>
      </w:r>
      <w:r w:rsidR="00F502D0" w:rsidRPr="004906F5">
        <w:fldChar w:fldCharType="end"/>
      </w:r>
      <w:r w:rsidR="00F502D0">
        <w:t xml:space="preserve"> or an alternative </w:t>
      </w:r>
      <w:r>
        <w:t>functional form</w:t>
      </w:r>
      <w:r w:rsidR="00F502D0">
        <w:t xml:space="preserve">, with parameters </w:t>
      </w:r>
      <w:r>
        <w:t xml:space="preserve">estimated </w:t>
      </w:r>
      <w:r w:rsidR="00F502D0">
        <w:t xml:space="preserve">using model-fitting procedures. </w:t>
      </w:r>
      <w:commentRangeEnd w:id="12"/>
      <w:r w:rsidR="00471BD5">
        <w:rPr>
          <w:rStyle w:val="CommentReference"/>
        </w:rPr>
        <w:commentReference w:id="12"/>
      </w:r>
      <w:r w:rsidR="00F502D0">
        <w:t xml:space="preserve">The </w:t>
      </w:r>
      <w:r>
        <w:t xml:space="preserve">spatial </w:t>
      </w:r>
      <w:r w:rsidR="00F502D0">
        <w:t>resolution of the resultant estimates</w:t>
      </w:r>
      <w:r w:rsidR="00924E93">
        <w:t xml:space="preserve"> is</w:t>
      </w:r>
      <w:r w:rsidR="00F502D0">
        <w:t xml:space="preserve"> </w:t>
      </w:r>
      <w:r w:rsidR="00924E93">
        <w:t>necessarily predicated on the aggregation of the data, which is often defined by survey stratification</w:t>
      </w:r>
      <w:r w:rsidR="00C240B4">
        <w:t>, political or management boundaries,</w:t>
      </w:r>
      <w:r w:rsidR="00924E93">
        <w:t xml:space="preserve"> and/or changes in sampling gear</w:t>
      </w:r>
      <w:r w:rsidR="00C240B4">
        <w:t>, not necessarily the ecolog</w:t>
      </w:r>
      <w:r w:rsidR="00AB4FA7">
        <w:t>y</w:t>
      </w:r>
      <w:r w:rsidR="00C240B4">
        <w:t xml:space="preserve"> of the </w:t>
      </w:r>
      <w:r w:rsidR="00742C57">
        <w:t>population</w:t>
      </w:r>
      <w:r w:rsidR="0081558E">
        <w:t xml:space="preserve"> </w:t>
      </w:r>
      <w:r w:rsidR="0081558E">
        <w:fldChar w:fldCharType="begin" w:fldLock="1"/>
      </w:r>
      <w:r w:rsidR="00F07D97">
        <w:instrText>ADDIN CSL_CITATION {"citationItems":[{"id":"ITEM-1","itemData":{"DOI":"10.1371/journal.pone.0039318","ISBN":"1932-6203 (Electronic)\\r1932-6203 (Linking)","ISSN":"19326203","PMID":"22723993","abstract":"Spatial variation in growth is a common feature of demersal fish populations which often exist as discrete adult sub-populations linked by a pelagic larval stage. However, it remains unclear whether variation in growth occurs at similar spatial scales for populations of highly migratory pelagic species, such as tuna. We examined spatial variation in growth of albacore Thunnus alalunga across 90° of longitude in the South Pacific Ocean from the east coast of Australia to the Pitcairn Islands. Using length-at-age data from a validated ageing method we found evidence for significant variation in length-at-age and growth parameters (L(∞) and k) between sexes and across longitudes. Growth trajectories were similar between sexes up until four years of age, after which the length-at-age for males was, on average, greater than that for females. Males reached an average maximum size more than 8 cm larger than females. Length-at-age and growth parameters were consistently greater at more easterly longitudes than at westerly longitudes for both females and males. Our results provide strong evidence that finer spatial structure exists within the South Pacific albacore stock and raises the question of whether the scale of their \"highly migratory\" nature should be re-assessed. Future stock assessment models for South Pacific albacore should consider sex-specific growth curves and spatial variation in growth within the stock.","author":[{"dropping-particle":"","family":"Williams","given":"Ashley J.","non-dropping-particle":"","parse-names":false,"suffix":""},{"dropping-particle":"","family":"Farley","given":"Jessica H.","non-dropping-particle":"","parse-names":false,"suffix":""},{"dropping-particle":"","family":"Hoyle","given":"Simon D.","non-dropping-particle":"","parse-names":false,"suffix":""},{"dropping-particle":"","family":"Davies","given":"Campbell R.","non-dropping-particle":"","parse-names":false,"suffix":""},{"dropping-particle":"","family":"Nicol","given":"Simon J.","non-dropping-particle":"","parse-names":false,"suffix":""}],"container-title":"PLoS ONE","id":"ITEM-1","issue":"6","issued":{"date-parts":[["2012"]]},"title":"Spatial and sex-specific variation in growth of albacore tuna (Thunnus alalunga) across the South Pacific Ocean","type":"article-journal","volume":"7"},"uris":["http://www.mendeley.com/documents/?uuid=fdfec110-9733-4f24-bcaa-d00ba1c49208"]},{"id":"ITEM-2","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2","issue":"6","issued":{"date-parts":[["2017"]]},"page":"1602-1613","title":"Spatial growth variability in marine fish: Example from Northeast Pacific groundfish","type":"article-journal","volume":"74"},"uris":["http://www.mendeley.com/documents/?uuid=cfc823de-fd3e-49b4-b54e-3af1e2548502"]},{"id":"ITEM-3","itemData":{"ISBN":"0090-0656","ISSN":"00900656","abstract":"Samples of 11,000 King George whiting (Sillaginodes punctata) from the South Australian commercial and recreational catch, supplemented by research samples, were aged from otoliths. Samples were analyzed from three coastal regions and by sex. Most sampling was undertaken at fish processing plants, from which only fish longer than the legal minimum length were obtained. A left-truncated normal distribution of lengths at monthly age was therefore employed as model likelihood. Mean length-at-monthly-age was described by a generalized von Bertalanffy formula with sinusoidal seasonality. Likelihood standard deviation was modeled to vary allometrically with mean length. A range of related formulas (with 6 to 8 parameters) for seasonal mean length at age were compared. In addition to likelihood ratio tests of relative fit, model selection criteria were a minimum occurrence of high uncertainties (&gt;20% SE), of high correlations (&gt;0.9, &gt;0.95, and &gt;0.99) and of parameter estimates at their biological limits, and we sought a model with a minimum number of parameters. A generalized von Bertalanffy formula with to fixed at 0 was chosen. The truncated likelihood alleviated the overestimation bias of mean length at age that would otherwise accrue from catch samples being restricted to legal sizes.","author":[{"dropping-particle":"","family":"McGarvey","given":"Richard","non-dropping-particle":"","parse-names":false,"suffix":""},{"dropping-particle":"","family":"Fowler","given":"Anthony J.","non-dropping-particle":"","parse-names":false,"suffix":""}],"container-title":"Fishery Bulletin","id":"ITEM-3","issue":"3","issued":{"date-parts":[["2002"]]},"page":"545-558","title":"Seasonal growth of King George whiting (Sillaginodes punctata) estimated from length-at-age samples of the legal-size harvest","type":"article-journal","volume":"100"},"uris":["http://www.mendeley.com/documents/?uuid=c6cc9857-235e-434b-8986-55f612320257"]}],"mendeley":{"formattedCitation":"(Gertseva et al., 2017; McGarvey and Fowler, 2002; Williams et al., 2012)","manualFormatting":"(McGarvey and Fowler, 2002; Williams et al., 2012)","plainTextFormattedCitation":"(Gertseva et al., 2017; McGarvey and Fowler, 2002; Williams et al., 2012)","previouslyFormattedCitation":"(Gertseva et al., 2017; McGarvey and Fowler, 2002; Williams et al., 2012)"},"properties":{"noteIndex":0},"schema":"https://github.com/citation-style-language/schema/raw/master/csl-citation.json"}</w:instrText>
      </w:r>
      <w:r w:rsidR="0081558E">
        <w:fldChar w:fldCharType="separate"/>
      </w:r>
      <w:r w:rsidR="007C7C5C" w:rsidRPr="007C7C5C">
        <w:rPr>
          <w:noProof/>
        </w:rPr>
        <w:t>(McGarvey and Fowler, 2002; Williams et al., 2012)</w:t>
      </w:r>
      <w:r w:rsidR="0081558E">
        <w:fldChar w:fldCharType="end"/>
      </w:r>
      <w:r w:rsidR="00924E93">
        <w:t>.</w:t>
      </w:r>
      <w:r w:rsidR="00C240B4">
        <w:t xml:space="preserve"> </w:t>
      </w:r>
      <w:r w:rsidR="00F502D0">
        <w:t xml:space="preserve">For example, </w:t>
      </w:r>
      <w:r w:rsidR="00220F04">
        <w:t xml:space="preserve">assessments of </w:t>
      </w:r>
      <w:r w:rsidR="00F502D0">
        <w:t>Alaska</w:t>
      </w:r>
      <w:r w:rsidR="002B6126">
        <w:t>n</w:t>
      </w:r>
      <w:r w:rsidR="00F502D0">
        <w:t xml:space="preserve"> sablefish </w:t>
      </w:r>
      <w:r w:rsidR="00220F04">
        <w:t>stocks</w:t>
      </w:r>
      <w:r w:rsidR="00F502D0">
        <w:t xml:space="preserve"> </w:t>
      </w:r>
      <w:r>
        <w:t xml:space="preserve">estimated </w:t>
      </w:r>
      <w:r w:rsidR="00F502D0">
        <w:t xml:space="preserve">separate </w:t>
      </w:r>
      <w:r w:rsidR="00F502D0" w:rsidRPr="00AC02E6">
        <w:t>VBGF paramete</w:t>
      </w:r>
      <w:r w:rsidR="00C8377A">
        <w:t>rs</w:t>
      </w:r>
      <w:r w:rsidR="00F502D0" w:rsidRPr="00AC02E6">
        <w:t xml:space="preserve"> for two periods of survey data based on the </w:t>
      </w:r>
      <w:r w:rsidR="00F502D0" w:rsidRPr="00AC02E6">
        <w:rPr>
          <w:i/>
        </w:rPr>
        <w:t>a priori</w:t>
      </w:r>
      <w:r w:rsidR="00F502D0" w:rsidRPr="00AC02E6">
        <w:t xml:space="preserve"> hypothesis that changes in </w:t>
      </w:r>
      <w:r w:rsidR="00C8377A">
        <w:t xml:space="preserve">survey </w:t>
      </w:r>
      <w:r w:rsidR="00F502D0" w:rsidRPr="00AC02E6">
        <w:t xml:space="preserve">gear type would affect </w:t>
      </w:r>
      <w:r w:rsidR="00E93218">
        <w:t xml:space="preserve">estimates of </w:t>
      </w:r>
      <w:r w:rsidR="00F502D0" w:rsidRPr="00AC02E6">
        <w:t xml:space="preserve">fish growth from survey data </w:t>
      </w:r>
      <w:r w:rsidR="00F502D0" w:rsidRPr="00AC02E6">
        <w:fldChar w:fldCharType="begin" w:fldLock="1"/>
      </w:r>
      <w:r w:rsidR="00A77394">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id":"ITEM-3","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3","issue":"November 2017","issued":{"date-parts":[["2017"]]},"page":"576-717","publisher-place":"Juneau, AK.","title":"Assessment of the sablefish stock in Alaska in 2017","type":"article-journal"},"uris":["http://www.mendeley.com/documents/?uuid=4ea0c3ed-7520-40d7-bdc2-5ede01e95fcd"]}],"mendeley":{"formattedCitation":"(Echave et al., 2012; Hanselman et al., 2017; McDevitt, 1990)","plainTextFormattedCitation":"(Echave et al., 2012; Hanselman et al., 2017; McDevitt, 1990)","previouslyFormattedCitation":"(Echave et al., 2012; Hanselman et al., 2017; McDevitt, 1990)"},"properties":{"noteIndex":0},"schema":"https://github.com/citation-style-language/schema/raw/master/csl-citation.json"}</w:instrText>
      </w:r>
      <w:r w:rsidR="00F502D0" w:rsidRPr="00AC02E6">
        <w:fldChar w:fldCharType="separate"/>
      </w:r>
      <w:r w:rsidR="00F502D0" w:rsidRPr="00AC02E6">
        <w:rPr>
          <w:noProof/>
        </w:rPr>
        <w:t>(Echave et al., 2012; Hanselman et al., 2017; McDevitt, 1990)</w:t>
      </w:r>
      <w:r w:rsidR="00F502D0" w:rsidRPr="00AC02E6">
        <w:fldChar w:fldCharType="end"/>
      </w:r>
      <w:r w:rsidR="00F502D0">
        <w:t xml:space="preserve">, and imposed a time block between which </w:t>
      </w:r>
      <w:r>
        <w:t xml:space="preserve">estimates of </w:t>
      </w:r>
      <w:r w:rsidR="00F502D0">
        <w:t xml:space="preserve">the growth </w:t>
      </w:r>
      <w:r w:rsidR="00987ACA">
        <w:t>curve parameters</w:t>
      </w:r>
      <w:r w:rsidR="00F502D0">
        <w:t xml:space="preserve"> were quite similar </w:t>
      </w:r>
      <w:r w:rsidR="00B35BCB">
        <w:t xml:space="preserve">in the stock assessment </w:t>
      </w:r>
      <w:r w:rsidR="00F502D0">
        <w:t>(see</w:t>
      </w:r>
      <w:r w:rsidR="000E57B8">
        <w:t xml:space="preserve"> </w:t>
      </w:r>
      <w:r w:rsidR="000E57B8">
        <w:fldChar w:fldCharType="begin"/>
      </w:r>
      <w:r w:rsidR="000E57B8">
        <w:instrText xml:space="preserve"> REF _Ref8372254 \h </w:instrText>
      </w:r>
      <w:r w:rsidR="00560355">
        <w:instrText xml:space="preserve"> \* MERGEFORMAT </w:instrText>
      </w:r>
      <w:r w:rsidR="000E57B8">
        <w:fldChar w:fldCharType="separate"/>
      </w:r>
      <w:r w:rsidR="00EF1C91">
        <w:t xml:space="preserve">Table </w:t>
      </w:r>
      <w:r w:rsidR="00EF1C91">
        <w:rPr>
          <w:noProof/>
        </w:rPr>
        <w:t>1</w:t>
      </w:r>
      <w:r w:rsidR="000E57B8">
        <w:fldChar w:fldCharType="end"/>
      </w:r>
      <w:r w:rsidR="00F502D0">
        <w:t xml:space="preserve">). </w:t>
      </w:r>
      <w:r w:rsidR="00B815FF">
        <w:t>M</w:t>
      </w:r>
      <w:r w:rsidR="00F502D0">
        <w:t xml:space="preserve">ore sophisticated approaches </w:t>
      </w:r>
      <w:r w:rsidR="00987ACA">
        <w:t xml:space="preserve">that </w:t>
      </w:r>
      <w:r w:rsidR="00F502D0">
        <w:t xml:space="preserve">utilize hierarchical Bayesian methods to estimate latitudinal and regional effects on length- or weight-at-age require a design matrix of dimensions dictated by pre-supposed zones </w:t>
      </w:r>
      <w:r w:rsidR="00F502D0">
        <w:fldChar w:fldCharType="begin" w:fldLock="1"/>
      </w:r>
      <w:r w:rsidR="00800DEA">
        <w:instrText>ADDIN CSL_CITATION {"citationItems":[{"id":"ITEM-1","itemData":{"DOI":"10.1016/j.fishres.2018.04.023","ISSN":"01657836","abstract":"Understanding geographic variation in growth dynamics is essential for the management of exploited fish populations because such variation can be used to define stock structure and influence perceptions of stock productivity. Sheepshead (Archosargus probatocephalus) is a species targeted by both commercial and recreational fisheries, and is distributed throughout the north and central Atlantic Ocean and Gulf of Mexico. We analyzed fishery-dependent and –independent length-at-age and weight-at-length data from Texas, Louisiana, Mississippi, Alabama, Florida, South Carolina, North Carolina, and Virginia to investigate the geographic variation in growth of Sheepshead. We constructed a series of von Bertalanffy growth functions (VBGF) and length-weight power equations using a Bayesian framework that included sex, latitudinal, and regional effects. Median posterior VBGF parameter estimates of asymptotic length (L∞) for females ranged from 561 mm fork length in the Virginia Chesapeake Bay to 418 mm in Florida Gulf coast, while the posterior median growth coefficient (k) ranged from 0.42 yr−1in Texas to 0.20 yr−1in the Florida Atlantic. Predicted length-at-age and weight-at-length varied considerably among States. Predicted length-at-age for age-1 and -5 individuals was greater in the Gulf of Mexico than the Atlantic. However, predicted length-at-age for older age classes was greater in the Atlantic. Predicted weight-at-length decreased along latitudinal gradients in the Atlantic and the lowest values were found in Mississippi. Given the impact of growth on fisheries reference points, such geographic variation in growth can inform the development of assessment efforts for Sheepshead in the Gulf of Mexico and Atlantic.","author":[{"dropping-particle":"","family":"Adams","given":"Grant D.","non-dropping-particle":"","parse-names":false,"suffix":""},{"dropping-particle":"","family":"Leaf","given":"Robert T.","non-dropping-particle":"","parse-names":false,"suffix":""},{"dropping-particle":"","family":"Ballenger","given":"Joseph C.","non-dropping-particle":"","parse-names":false,"suffix":""},{"dropping-particle":"","family":"Arnott","given":"Stephen A.","non-dropping-particle":"","parse-names":false,"suffix":""},{"dropping-particle":"","family":"McDonough","given":"Christopher J.","non-dropping-particle":"","parse-names":false,"suffix":""}],"container-title":"Fisheries Research","id":"ITEM-1","issue":"May","issued":{"date-parts":[["2018"]]},"page":"35-43","publisher":"Elsevier","title":"Spatial variability in the growth of Sheepshead (Archosargus probatocephalus) in the Southeast US: Implications for assessment and management","type":"article-journal","volume":"206"},"uris":["http://www.mendeley.com/documents/?uuid=984b9989-8a2b-4ce9-816f-092748d501bd"]}],"mendeley":{"formattedCitation":"(Adams et al., 2018)","manualFormatting":"(e.g. Adams et al., 2018)","plainTextFormattedCitation":"(Adams et al., 2018)","previouslyFormattedCitation":"(Adams et al., 2018)"},"properties":{"noteIndex":0},"schema":"https://github.com/citation-style-language/schema/raw/master/csl-citation.json"}</w:instrText>
      </w:r>
      <w:r w:rsidR="00F502D0">
        <w:fldChar w:fldCharType="separate"/>
      </w:r>
      <w:r w:rsidR="00F502D0" w:rsidRPr="00B46C34">
        <w:rPr>
          <w:noProof/>
        </w:rPr>
        <w:t>(</w:t>
      </w:r>
      <w:r w:rsidR="00B815FF">
        <w:rPr>
          <w:noProof/>
        </w:rPr>
        <w:t xml:space="preserve">e.g. </w:t>
      </w:r>
      <w:r w:rsidR="00F502D0" w:rsidRPr="00B46C34">
        <w:rPr>
          <w:noProof/>
        </w:rPr>
        <w:t>Adams et al., 2018)</w:t>
      </w:r>
      <w:r w:rsidR="00F502D0">
        <w:fldChar w:fldCharType="end"/>
      </w:r>
      <w:r w:rsidR="00F502D0">
        <w:t>. S</w:t>
      </w:r>
      <w:r w:rsidR="00F502D0" w:rsidRPr="00AC02E6">
        <w:t xml:space="preserve">uch approaches </w:t>
      </w:r>
      <w:r w:rsidR="00F502D0">
        <w:t>are useful within a management context</w:t>
      </w:r>
      <w:r w:rsidR="00B815FF">
        <w:t xml:space="preserve"> with rigid </w:t>
      </w:r>
      <w:r w:rsidR="009D7443">
        <w:t>spatial</w:t>
      </w:r>
      <w:r w:rsidR="00B815FF">
        <w:t xml:space="preserve"> boundaries</w:t>
      </w:r>
      <w:r w:rsidR="00F502D0">
        <w:t xml:space="preserve">, but do </w:t>
      </w:r>
      <w:r w:rsidR="00F502D0" w:rsidRPr="00AC02E6">
        <w:t xml:space="preserve">not </w:t>
      </w:r>
      <w:r w:rsidR="00987ACA">
        <w:t>represent</w:t>
      </w:r>
      <w:r w:rsidR="00987ACA" w:rsidRPr="00AC02E6">
        <w:t xml:space="preserve"> </w:t>
      </w:r>
      <w:r w:rsidR="00F502D0" w:rsidRPr="00AC02E6">
        <w:t xml:space="preserve">the </w:t>
      </w:r>
      <w:r w:rsidR="00F502D0" w:rsidRPr="00AC02E6">
        <w:lastRenderedPageBreak/>
        <w:t>underlying</w:t>
      </w:r>
      <w:r w:rsidR="00F502D0">
        <w:t xml:space="preserve"> growth process explicitly, and preclude the discovery of </w:t>
      </w:r>
      <w:r w:rsidR="00BE093A">
        <w:t>spatially-structured trends</w:t>
      </w:r>
      <w:r w:rsidR="00F502D0">
        <w:t xml:space="preserve"> in fish size that </w:t>
      </w:r>
      <w:r w:rsidR="00B815FF">
        <w:t xml:space="preserve">do not match current </w:t>
      </w:r>
      <w:r w:rsidR="00F502D0">
        <w:t xml:space="preserve">management boundaries. </w:t>
      </w:r>
    </w:p>
    <w:p w14:paraId="3DA39E72" w14:textId="77777777" w:rsidR="00471BD5" w:rsidRDefault="00B10712" w:rsidP="008B4B4A">
      <w:pPr>
        <w:spacing w:after="0" w:line="276" w:lineRule="auto"/>
        <w:ind w:firstLine="360"/>
        <w:jc w:val="both"/>
        <w:rPr>
          <w:ins w:id="13" w:author="Tim Essington" w:date="2019-07-08T16:54:00Z"/>
        </w:rPr>
      </w:pPr>
      <w:commentRangeStart w:id="14"/>
      <w:r>
        <w:t xml:space="preserve">Attempts to quantify spatial variation in somatic growth typically face a trade-off </w:t>
      </w:r>
      <w:r w:rsidR="00A51BDE">
        <w:t>between imposing</w:t>
      </w:r>
      <w:r w:rsidR="00F502D0">
        <w:t xml:space="preserve"> </w:t>
      </w:r>
      <w:r w:rsidRPr="00D62877">
        <w:rPr>
          <w:i/>
        </w:rPr>
        <w:t>a priori</w:t>
      </w:r>
      <w:r>
        <w:t xml:space="preserve"> beliefs about stock structure </w:t>
      </w:r>
      <w:r w:rsidR="00F502D0">
        <w:t xml:space="preserve">or generating purely descriptive models of trait ‘gradients’ across regions or time periods, without a clear </w:t>
      </w:r>
      <w:r w:rsidR="00B815FF">
        <w:t xml:space="preserve">way </w:t>
      </w:r>
      <w:r w:rsidR="00F502D0">
        <w:t xml:space="preserve">to </w:t>
      </w:r>
      <w:r>
        <w:t xml:space="preserve">identify </w:t>
      </w:r>
      <w:r w:rsidR="00F502D0">
        <w:t>significant break points within them</w:t>
      </w:r>
      <w:r w:rsidR="00987ACA">
        <w:t xml:space="preserve"> </w:t>
      </w:r>
      <w:r w:rsidR="006A59E8">
        <w:fldChar w:fldCharType="begin" w:fldLock="1"/>
      </w:r>
      <w:r w:rsidR="00DF7A11">
        <w:instrText>ADDIN CSL_CITATION {"citationItems":[{"id":"ITEM-1","itemData":{"DOI":"10.1016/S0079-6611(01)00044-1","ISBN":"0079-6611","ISSN":"00796611","abstract":"Progress in ecosystem management requires the characterisation of the dynamics of a species' s ecosystem and the influences of climatic oscillations on those dynamics. Within the North Pacific, ecosystem dynamics have been described on decadal-scales (regimes) and have been shown to shift abruptly (regime shifts). The year class success of sablefish (Anoplopoma fimbria) exhibit decadal-scale patterns that relate to decadal-scale patterns in North Pacific climate-ocean conditions. As an example, and a step towards, incorporating the dynamics of marine systems into the stock assessment and management of sablefish, we produce a 'report card' that characterises the species's ecosystem on decadal-scales. This report card consists of a matrix of climatological and oceanographic indices for the North Pacific, and regional environmental and biological indices. It indicates that both Pacific-wide and regionally, conditions were generally good for sablefish year class strength during the 1977-1988 regime, but these favourable conditions did not persist into the 1990s. Exploitation scenarios can be developed around the decadal-scale dynamics in sablefish year class success and their life history, in particular longevity. Fisheries managers can begin to develop exploitation strategies that acknowledge these changes in the sablefish ecosystem. The report card presents an aggregation of parameters that, on average, gives an impression of productivity during a specific regime and can be used to augment present stock assessment and management efforts. ?? 2001 Elsevier Science Ltd. All rights reserved.","author":[{"dropping-particle":"","family":"King","given":"Jacquelynne R.","non-dropping-particle":"","parse-names":false,"suffix":""},{"dropping-particle":"","family":"McFarlane","given":"Gordon A.","non-dropping-particle":"","parse-names":false,"suffix":""},{"dropping-particle":"","family":"Beamish","given":"Richard J.","non-dropping-particle":"","parse-names":false,"suffix":""}],"container-title":"Progress in Oceanography","id":"ITEM-1","issue":"1-4","issued":{"date-parts":[["2001"]]},"page":"619-639","title":"Incorporating the dynamics of marine systems into the stock assessment and management of sablefish","type":"article-journal","volume":"49"},"uris":["http://www.mendeley.com/documents/?uuid=ec314304-b936-4f58-b947-9ad898dbff33"]}],"mendeley":{"formattedCitation":"(King et al., 2001)","plainTextFormattedCitation":"(King et al., 2001)","previouslyFormattedCitation":"(King et al., 2001)"},"properties":{"noteIndex":0},"schema":"https://github.com/citation-style-language/schema/raw/master/csl-citation.json"}</w:instrText>
      </w:r>
      <w:r w:rsidR="006A59E8">
        <w:fldChar w:fldCharType="separate"/>
      </w:r>
      <w:r w:rsidR="006A59E8" w:rsidRPr="006A59E8">
        <w:rPr>
          <w:noProof/>
        </w:rPr>
        <w:t>(King et al., 2001)</w:t>
      </w:r>
      <w:r w:rsidR="006A59E8">
        <w:fldChar w:fldCharType="end"/>
      </w:r>
      <w:commentRangeEnd w:id="14"/>
      <w:r w:rsidR="00471BD5">
        <w:rPr>
          <w:rStyle w:val="CommentReference"/>
        </w:rPr>
        <w:commentReference w:id="14"/>
      </w:r>
      <w:r w:rsidR="00F502D0">
        <w:t xml:space="preserve">. This presents a gap </w:t>
      </w:r>
      <w:r w:rsidR="00B815FF">
        <w:t>when</w:t>
      </w:r>
      <w:r w:rsidR="00F502D0">
        <w:t xml:space="preserve"> </w:t>
      </w:r>
      <w:r w:rsidR="00987ACA">
        <w:t>develop</w:t>
      </w:r>
      <w:r w:rsidR="00B815FF">
        <w:t>ing</w:t>
      </w:r>
      <w:r w:rsidR="00987ACA">
        <w:t xml:space="preserve"> </w:t>
      </w:r>
      <w:r w:rsidR="00F502D0">
        <w:t xml:space="preserve">population dynamics models that </w:t>
      </w:r>
      <w:r w:rsidR="00137B84">
        <w:t xml:space="preserve">accurately </w:t>
      </w:r>
      <w:r w:rsidR="00F502D0">
        <w:t xml:space="preserve">represent the structure of managed stocks. The ideal tool is a data-driven method </w:t>
      </w:r>
      <w:r w:rsidR="00987ACA">
        <w:t>that</w:t>
      </w:r>
      <w:r w:rsidRPr="00B10712">
        <w:t xml:space="preserve"> </w:t>
      </w:r>
      <w:r>
        <w:t xml:space="preserve">identifies </w:t>
      </w:r>
      <w:r w:rsidR="00F502D0">
        <w:t xml:space="preserve">break points in fish </w:t>
      </w:r>
      <w:r w:rsidR="0043732C">
        <w:t>size-at-age</w:t>
      </w:r>
      <w:r w:rsidR="00F502D0">
        <w:t xml:space="preserve">, which </w:t>
      </w:r>
      <w:r w:rsidR="00F502D0" w:rsidRPr="00130990">
        <w:t xml:space="preserve">can then </w:t>
      </w:r>
      <w:r w:rsidR="00B815FF">
        <w:t xml:space="preserve">be </w:t>
      </w:r>
      <w:r w:rsidR="00F502D0" w:rsidRPr="00130990">
        <w:t>use</w:t>
      </w:r>
      <w:r w:rsidR="00B815FF">
        <w:t>d</w:t>
      </w:r>
      <w:r w:rsidR="00F502D0" w:rsidRPr="00130990">
        <w:t xml:space="preserve"> to aggregate </w:t>
      </w:r>
      <w:r w:rsidR="00B815FF">
        <w:t xml:space="preserve">data </w:t>
      </w:r>
      <w:r w:rsidR="00F502D0" w:rsidRPr="00130990">
        <w:t xml:space="preserve">and estimate parameters </w:t>
      </w:r>
      <w:r w:rsidR="00E93218">
        <w:t>related to</w:t>
      </w:r>
      <w:r w:rsidR="00E93218" w:rsidRPr="00130990">
        <w:t xml:space="preserve"> </w:t>
      </w:r>
      <w:r w:rsidR="00F502D0" w:rsidRPr="00130990">
        <w:t xml:space="preserve">somatic growth. </w:t>
      </w:r>
    </w:p>
    <w:p w14:paraId="73A3D70D" w14:textId="77BD8BA8" w:rsidR="00B0174F" w:rsidRDefault="002360BE" w:rsidP="008B4B4A">
      <w:pPr>
        <w:spacing w:after="0" w:line="276" w:lineRule="auto"/>
        <w:ind w:firstLine="360"/>
        <w:jc w:val="both"/>
      </w:pPr>
      <w:r>
        <w:t xml:space="preserve">To </w:t>
      </w:r>
      <w:r w:rsidR="004477B5">
        <w:t>meet this need</w:t>
      </w:r>
      <w:r>
        <w:t xml:space="preserve"> we present a new method, </w:t>
      </w:r>
      <w:commentRangeStart w:id="15"/>
      <w:r>
        <w:t>which uses the first derivative of smooth functions</w:t>
      </w:r>
      <w:r w:rsidR="00721795">
        <w:t xml:space="preserve"> (splines)</w:t>
      </w:r>
      <w:r>
        <w:t xml:space="preserve"> from a generalized additive model (GAM) t</w:t>
      </w:r>
      <w:commentRangeEnd w:id="15"/>
      <w:r w:rsidR="00024351">
        <w:rPr>
          <w:rStyle w:val="CommentReference"/>
        </w:rPr>
        <w:commentReference w:id="15"/>
      </w:r>
      <w:r>
        <w:t xml:space="preserve">o detect change points in spatially- and temporally-structured fisheries growth data that minimizes the use of pre-supposed stratifications in a simple, rapid computational framework. </w:t>
      </w:r>
      <w:r w:rsidR="00B815FF">
        <w:t>T</w:t>
      </w:r>
      <w:r w:rsidR="00F502D0" w:rsidRPr="00130990">
        <w:t xml:space="preserve">he method does not require the specification of multiple error structures </w:t>
      </w:r>
      <w:r w:rsidR="00F502D0">
        <w:t>nor the</w:t>
      </w:r>
      <w:r w:rsidR="00F502D0" w:rsidRPr="00130990">
        <w:t xml:space="preserve"> construction of spatial meshes, which can be computationally expensive when large </w:t>
      </w:r>
      <w:r w:rsidR="00F502D0" w:rsidRPr="00130990">
        <w:fldChar w:fldCharType="begin" w:fldLock="1"/>
      </w:r>
      <w:r w:rsidR="00E273B9">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October 2018","issued":{"date-parts":[["2019"]]},"page":"143-161","publisher":"Elsevier","title":"Guidance for decisions using the Vector Autoregressive Spatio-Temporal (VAST) package in stock, ecosystem, habitat and climate assessments","type":"article-journal","volume":"210"},"uris":["http://www.mendeley.com/documents/?uuid=d73c652d-6682-41e5-9c66-b31d82edc747"]}],"mendeley":{"formattedCitation":"(Thorson, 2019b)","plainTextFormattedCitation":"(Thorson, 2019b)","previouslyFormattedCitation":"(Thorson, 2019b)"},"properties":{"noteIndex":0},"schema":"https://github.com/citation-style-language/schema/raw/master/csl-citation.json"}</w:instrText>
      </w:r>
      <w:r w:rsidR="00F502D0" w:rsidRPr="00130990">
        <w:fldChar w:fldCharType="separate"/>
      </w:r>
      <w:r w:rsidR="002E5AEF" w:rsidRPr="002E5AEF">
        <w:rPr>
          <w:noProof/>
        </w:rPr>
        <w:t>(Thorson, 2019b)</w:t>
      </w:r>
      <w:r w:rsidR="00F502D0" w:rsidRPr="00130990">
        <w:fldChar w:fldCharType="end"/>
      </w:r>
      <w:r w:rsidR="00F502D0" w:rsidRPr="00130990">
        <w:t>. The analysis of first derivatives</w:t>
      </w:r>
      <w:r w:rsidR="004477B5">
        <w:t xml:space="preserve"> of regression splines</w:t>
      </w:r>
      <w:r w:rsidR="00F502D0" w:rsidRPr="00130990">
        <w:t xml:space="preserve"> in GAMs for change-point analysis has </w:t>
      </w:r>
      <w:r w:rsidR="007C4382">
        <w:t xml:space="preserve">been </w:t>
      </w:r>
      <w:r w:rsidR="00F502D0" w:rsidRPr="00130990">
        <w:t>recently used in terrestrial paleoecology</w:t>
      </w:r>
      <w:r w:rsidR="00F502D0">
        <w:t xml:space="preserve"> </w:t>
      </w:r>
      <w:r w:rsidR="00F502D0">
        <w:fldChar w:fldCharType="begin" w:fldLock="1"/>
      </w:r>
      <w:r w:rsidR="00F502D0">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plainTextFormattedCitation":"(Simpson, 2018)","previouslyFormattedCitation":"(Simpson, 2018)"},"properties":{"noteIndex":0},"schema":"https://github.com/citation-style-language/schema/raw/master/csl-citation.json"}</w:instrText>
      </w:r>
      <w:r w:rsidR="00F502D0">
        <w:fldChar w:fldCharType="separate"/>
      </w:r>
      <w:r w:rsidR="00F502D0" w:rsidRPr="00A313A5">
        <w:rPr>
          <w:noProof/>
        </w:rPr>
        <w:t>(Simpson, 2018)</w:t>
      </w:r>
      <w:r w:rsidR="00F502D0">
        <w:fldChar w:fldCharType="end"/>
      </w:r>
      <w:r w:rsidR="00F502D0">
        <w:t xml:space="preserve"> and geophysics </w:t>
      </w:r>
      <w:r w:rsidR="00F502D0">
        <w:fldChar w:fldCharType="begin" w:fldLock="1"/>
      </w:r>
      <w:r w:rsidR="00F502D0">
        <w:instrText>ADDIN CSL_CITATION {"citationItems":[{"id":"ITEM-1","itemData":{"DOI":"10.1002/2017JG004135","ISSN":"21698961","abstract":"© 2018. American Geophysical Union. All Rights Reserved. Critical transitions in ecosystem states are often sudden and unpredictable. Consequently, there is a concerted effort to identify measurable early warning signals (EWS) for these important events. Aquatic ecosystems provide an opportunity to observe critical transitions due to their high sensitivity and rapid response times. Using palaeoecological techniques, we can measure properties of time series data to determine if critical transitions are preceded by any measurable ecosystem metrics, that is, identify EWS. Using a suite of palaeoenvironmental data spanning the last 2,400 years (diatoms, pollen, geochemistry, and charcoal influx), we assess whether a critical transition in diatom community structure was preceded by measurable EWS. Lake Vera, in the temperate rain forest of western Tasmania, Australia, has a diatom community dominated by Discostella stelligera and undergoes an abrupt compositional shift at ca. 820 cal yr BP that is concomitant with increased fire disturbance of the local vegetation. This shift is manifest as a transition from less oligotrophic acidic diatom flora (Achnanthidium minutissimum, Brachysira styriaca, and Fragilaria capucina) to more oligotrophic acidic taxa (Frustulia elongatissima, Eunotia diodon, and Gomphonema multiforme). We observe a marked increase in compositional variance and rate-of-change prior to this critical transition, revealing these metrics are useful EWS in this system. Interestingly, vegetation remains complacent to fire disturbance until after the shift in the diatom community. Disturbance taxa invade and the vegetation system experiences an increase in both compositional variance and rate-of-change. These trends imply an approaching critical transition in the vegetation and the probable collapse of the local rain forest system.","author":[{"dropping-particle":"","family":"Beck","given":"Kristen K.","non-dropping-particle":"","parse-names":false,"suffix":""},{"dropping-particle":"","family":"Fletcher","given":"Michael Shawn","non-dropping-particle":"","parse-names":false,"suffix":""},{"dropping-particle":"","family":"Gadd","given":"Patricia S.","non-dropping-particle":"","parse-names":false,"suffix":""},{"dropping-particle":"","family":"Heijnis","given":"Henk","non-dropping-particle":"","parse-names":false,"suffix":""},{"dropping-particle":"","family":"Saunders","given":"Krystyna M.","non-dropping-particle":"","parse-names":false,"suffix":""},{"dropping-particle":"","family":"Simpson","given":"Gavin L.","non-dropping-particle":"","parse-names":false,"suffix":""},{"dropping-particle":"","family":"Zawadzki","given":"Atun","non-dropping-particle":"","parse-names":false,"suffix":""}],"container-title":"Journal of Geophysical Research: Biogeosciences","id":"ITEM-1","issued":{"date-parts":[["2018"]]},"title":"Variance and Rate-of-Change as Early Warning Signals for a Critical Transition in an Aquatic Ecosystem State: A Test Case From Tasmania, Australia","type":"article-journal"},"uris":["http://www.mendeley.com/documents/?uuid=2553db09-7acb-4ede-826c-931db0c70c04"]}],"mendeley":{"formattedCitation":"(Beck et al., 2018)","plainTextFormattedCitation":"(Beck et al., 2018)","previouslyFormattedCitation":"(Beck et al., 2018)"},"properties":{"noteIndex":0},"schema":"https://github.com/citation-style-language/schema/raw/master/csl-citation.json"}</w:instrText>
      </w:r>
      <w:r w:rsidR="00F502D0">
        <w:fldChar w:fldCharType="separate"/>
      </w:r>
      <w:r w:rsidR="00F502D0" w:rsidRPr="005F254B">
        <w:rPr>
          <w:noProof/>
        </w:rPr>
        <w:t>(Beck et al., 2018)</w:t>
      </w:r>
      <w:r w:rsidR="00F502D0">
        <w:fldChar w:fldCharType="end"/>
      </w:r>
      <w:r w:rsidR="00F502D0">
        <w:t xml:space="preserve">. </w:t>
      </w:r>
      <w:r w:rsidR="00B1424C">
        <w:t>The underlying assumption is that the</w:t>
      </w:r>
      <w:r w:rsidR="00B0174F">
        <w:t xml:space="preserve"> rate of change (the first derivative) of a given predictor is an appropriate measure of the direction and magnitude of the predictor-response relationship. The spline itself may be highly non-linear, but predictor values </w:t>
      </w:r>
      <w:r w:rsidR="009D7443">
        <w:t>at</w:t>
      </w:r>
      <w:r w:rsidR="00B0174F">
        <w:t xml:space="preserve"> which the slope of the spline is large</w:t>
      </w:r>
      <w:r w:rsidR="009D7443">
        <w:t>ly positive or negative</w:t>
      </w:r>
      <w:r w:rsidR="00B0174F">
        <w:t xml:space="preserve"> are taken to denote where the response variable is changing</w:t>
      </w:r>
      <w:r w:rsidR="00721795">
        <w:t xml:space="preserve"> the most.</w:t>
      </w:r>
    </w:p>
    <w:p w14:paraId="483523C6" w14:textId="64DD6B7B" w:rsidR="00B10712" w:rsidRDefault="00B1424C" w:rsidP="008B4B4A">
      <w:pPr>
        <w:spacing w:after="0" w:line="276" w:lineRule="auto"/>
        <w:ind w:firstLine="360"/>
        <w:jc w:val="both"/>
      </w:pPr>
      <w:r>
        <w:t xml:space="preserve"> </w:t>
      </w:r>
      <w:r w:rsidR="002360BE">
        <w:rPr>
          <w:rFonts w:cstheme="minorHAnsi"/>
          <w:iCs/>
        </w:rPr>
        <w:t>Our</w:t>
      </w:r>
      <w:r w:rsidR="00F502D0">
        <w:rPr>
          <w:rFonts w:cstheme="minorHAnsi"/>
          <w:iCs/>
        </w:rPr>
        <w:t xml:space="preserve"> method has the potential to improve detection of large-scale patterns in fish growth, and aid in the development of </w:t>
      </w:r>
      <w:r w:rsidR="005A4A3F">
        <w:rPr>
          <w:rFonts w:cstheme="minorHAnsi"/>
          <w:iCs/>
        </w:rPr>
        <w:t>spatially-</w:t>
      </w:r>
      <w:r w:rsidR="00F502D0">
        <w:rPr>
          <w:rFonts w:cstheme="minorHAnsi"/>
          <w:iCs/>
        </w:rPr>
        <w:t>structured population dynamics models. We use simulation</w:t>
      </w:r>
      <w:ins w:id="16" w:author="Trevor Branch" w:date="2019-07-17T16:32:00Z">
        <w:r w:rsidR="008A62AE">
          <w:rPr>
            <w:rFonts w:cstheme="minorHAnsi"/>
            <w:iCs/>
          </w:rPr>
          <w:t>s</w:t>
        </w:r>
      </w:ins>
      <w:r w:rsidR="00F502D0">
        <w:rPr>
          <w:rFonts w:cstheme="minorHAnsi"/>
          <w:iCs/>
        </w:rPr>
        <w:t xml:space="preserve"> to test the robustness of the method </w:t>
      </w:r>
      <w:r w:rsidR="00987ACA">
        <w:rPr>
          <w:rFonts w:cstheme="minorHAnsi"/>
          <w:iCs/>
        </w:rPr>
        <w:t xml:space="preserve">for </w:t>
      </w:r>
      <w:r w:rsidR="00F07D97">
        <w:rPr>
          <w:rFonts w:cstheme="minorHAnsi"/>
          <w:iCs/>
        </w:rPr>
        <w:t xml:space="preserve">synthetic </w:t>
      </w:r>
      <w:r w:rsidR="006665D1">
        <w:rPr>
          <w:rFonts w:cstheme="minorHAnsi"/>
          <w:iCs/>
        </w:rPr>
        <w:t>length</w:t>
      </w:r>
      <w:r w:rsidR="00B815FF">
        <w:rPr>
          <w:rFonts w:cstheme="minorHAnsi"/>
          <w:iCs/>
        </w:rPr>
        <w:t>-</w:t>
      </w:r>
      <w:r w:rsidR="006665D1">
        <w:rPr>
          <w:rFonts w:cstheme="minorHAnsi"/>
          <w:iCs/>
        </w:rPr>
        <w:t>at</w:t>
      </w:r>
      <w:r w:rsidR="00B815FF">
        <w:rPr>
          <w:rFonts w:cstheme="minorHAnsi"/>
          <w:iCs/>
        </w:rPr>
        <w:t>-</w:t>
      </w:r>
      <w:r w:rsidR="006665D1">
        <w:rPr>
          <w:rFonts w:cstheme="minorHAnsi"/>
          <w:iCs/>
        </w:rPr>
        <w:t>age</w:t>
      </w:r>
      <w:r w:rsidR="00F502D0">
        <w:rPr>
          <w:rFonts w:cstheme="minorHAnsi"/>
          <w:iCs/>
        </w:rPr>
        <w:t xml:space="preserve"> data</w:t>
      </w:r>
      <w:r w:rsidR="00BE093A">
        <w:rPr>
          <w:rFonts w:cstheme="minorHAnsi"/>
          <w:iCs/>
        </w:rPr>
        <w:t xml:space="preserve"> of varied</w:t>
      </w:r>
      <w:r w:rsidR="00C8377A">
        <w:rPr>
          <w:rFonts w:cstheme="minorHAnsi"/>
          <w:iCs/>
        </w:rPr>
        <w:t xml:space="preserve"> </w:t>
      </w:r>
      <w:r w:rsidR="00BE093A">
        <w:rPr>
          <w:rFonts w:cstheme="minorHAnsi"/>
          <w:iCs/>
        </w:rPr>
        <w:t>complexity</w:t>
      </w:r>
      <w:r w:rsidR="00F502D0">
        <w:rPr>
          <w:rFonts w:cstheme="minorHAnsi"/>
          <w:iCs/>
        </w:rPr>
        <w:t>, and present a case study application to no</w:t>
      </w:r>
      <w:commentRangeStart w:id="17"/>
      <w:r w:rsidR="00F502D0">
        <w:rPr>
          <w:rFonts w:cstheme="minorHAnsi"/>
          <w:iCs/>
        </w:rPr>
        <w:t xml:space="preserve">rtheast </w:t>
      </w:r>
      <w:r w:rsidR="00C8377A">
        <w:rPr>
          <w:rFonts w:cstheme="minorHAnsi"/>
          <w:iCs/>
        </w:rPr>
        <w:t xml:space="preserve">(NE) </w:t>
      </w:r>
      <w:commentRangeEnd w:id="17"/>
      <w:r w:rsidR="008A62AE">
        <w:rPr>
          <w:rStyle w:val="CommentReference"/>
        </w:rPr>
        <w:commentReference w:id="17"/>
      </w:r>
      <w:r w:rsidR="00F502D0">
        <w:rPr>
          <w:rFonts w:cstheme="minorHAnsi"/>
          <w:iCs/>
        </w:rPr>
        <w:t>Pacific sablefish (</w:t>
      </w:r>
      <w:r w:rsidR="00F502D0">
        <w:rPr>
          <w:rFonts w:cstheme="minorHAnsi"/>
          <w:i/>
          <w:iCs/>
        </w:rPr>
        <w:t>Anoplopoma fimbria</w:t>
      </w:r>
      <w:r w:rsidR="00F502D0" w:rsidRPr="00BF132A">
        <w:rPr>
          <w:rFonts w:cstheme="minorHAnsi"/>
          <w:iCs/>
        </w:rPr>
        <w:t>)</w:t>
      </w:r>
      <w:r w:rsidR="00F502D0">
        <w:rPr>
          <w:rFonts w:cstheme="minorHAnsi"/>
          <w:i/>
          <w:iCs/>
        </w:rPr>
        <w:t>.</w:t>
      </w:r>
      <w:bookmarkStart w:id="18" w:name="_Hlk1972912"/>
      <w:r w:rsidR="003351C8">
        <w:rPr>
          <w:rFonts w:cstheme="minorHAnsi"/>
          <w:iCs/>
        </w:rPr>
        <w:t xml:space="preserve"> </w:t>
      </w:r>
      <w:r w:rsidR="002360BE">
        <w:t>Sablefish are a highly mobile, long-lived, and valuable groundfish that have high movement rates (10 – 88% annual movement probabilities across Alaska,</w:t>
      </w:r>
      <w:r w:rsidR="00AC174C">
        <w:t xml:space="preserve"> with </w:t>
      </w:r>
      <w:r w:rsidR="00B35BCB">
        <w:t xml:space="preserve">a </w:t>
      </w:r>
      <w:r w:rsidR="00AC174C">
        <w:t>mean great-circle distance of 191 km in a single year</w:t>
      </w:r>
      <w:r w:rsidR="00E93218">
        <w:t xml:space="preserve">; </w:t>
      </w:r>
      <w:r w:rsidR="002360BE">
        <w:fldChar w:fldCharType="begin" w:fldLock="1"/>
      </w:r>
      <w:r w:rsidR="002360BE">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2360BE">
        <w:fldChar w:fldCharType="separate"/>
      </w:r>
      <w:r w:rsidR="002360BE">
        <w:rPr>
          <w:noProof/>
        </w:rPr>
        <w:t>Hanselman et al. 2015)</w:t>
      </w:r>
      <w:r w:rsidR="002360BE">
        <w:fldChar w:fldCharType="end"/>
      </w:r>
      <w:r w:rsidR="002360BE">
        <w:t xml:space="preserve"> and range from Southern California to the Bering Sea. </w:t>
      </w:r>
      <w:r w:rsidR="00B10712" w:rsidRPr="004906F5">
        <w:t xml:space="preserve">Concurrent population declines across the entire range </w:t>
      </w:r>
      <w:r w:rsidR="002B7190">
        <w:t>over</w:t>
      </w:r>
      <w:r w:rsidR="00B10712" w:rsidRPr="004906F5">
        <w:t xml:space="preserve"> the past few decades have increased concern about the status </w:t>
      </w:r>
      <w:r w:rsidR="00B10712">
        <w:t>of sablefish</w:t>
      </w:r>
      <w:r w:rsidR="00E93218">
        <w:t>,</w:t>
      </w:r>
      <w:r w:rsidR="00B10712">
        <w:t xml:space="preserve"> </w:t>
      </w:r>
      <w:r w:rsidR="00B10712" w:rsidRPr="004906F5">
        <w:t xml:space="preserve">and </w:t>
      </w:r>
      <w:r w:rsidR="00B10712">
        <w:t xml:space="preserve">interest in identifying the </w:t>
      </w:r>
      <w:r w:rsidR="00B10712" w:rsidRPr="004906F5">
        <w:t>causes of th</w:t>
      </w:r>
      <w:r w:rsidR="00B10712">
        <w:t>e</w:t>
      </w:r>
      <w:r w:rsidR="00B10712" w:rsidRPr="004906F5">
        <w:t xml:space="preserve"> downward trend. </w:t>
      </w:r>
      <w:r w:rsidR="002360BE">
        <w:t xml:space="preserve">Sablefish stock assessment and management occur independently at regional scales, namely </w:t>
      </w:r>
      <w:commentRangeStart w:id="19"/>
      <w:r w:rsidR="002360BE">
        <w:t>Alaska (AK), British Columbia (BC), and the US West Coast in the California Current (CC),</w:t>
      </w:r>
      <w:commentRangeEnd w:id="19"/>
      <w:r w:rsidR="008A62AE">
        <w:rPr>
          <w:rStyle w:val="CommentReference"/>
        </w:rPr>
        <w:commentReference w:id="19"/>
      </w:r>
      <w:r w:rsidR="002360BE">
        <w:t xml:space="preserve"> assuming that these are closed stocks. However, recent work has shown that there is little genetic evidence of population differentiation in sablefish across the</w:t>
      </w:r>
      <w:r w:rsidR="00AC174C">
        <w:t xml:space="preserve"> NE Pacific</w:t>
      </w:r>
      <w:r w:rsidR="002360BE">
        <w:t xml:space="preserve"> </w:t>
      </w:r>
      <w:r w:rsidR="002360BE">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2360BE">
        <w:fldChar w:fldCharType="separate"/>
      </w:r>
      <w:r w:rsidR="004F40D2" w:rsidRPr="004F40D2">
        <w:rPr>
          <w:noProof/>
        </w:rPr>
        <w:t>(Jasonowicz et al., 2017)</w:t>
      </w:r>
      <w:r w:rsidR="002360BE">
        <w:fldChar w:fldCharType="end"/>
      </w:r>
      <w:r w:rsidR="002360BE">
        <w:t xml:space="preserve">, </w:t>
      </w:r>
      <w:r w:rsidR="00B35BCB">
        <w:t>al</w:t>
      </w:r>
      <w:r w:rsidR="002360BE">
        <w:t xml:space="preserve">though there is evidence for differences in growth rate and size-at-maturity throughout the range </w:t>
      </w:r>
      <w:r w:rsidR="002360BE">
        <w:fldChar w:fldCharType="begin" w:fldLock="1"/>
      </w:r>
      <w:r w:rsidR="002360BE">
        <w:instrText>ADDIN CSL_CITATION {"citationItems":[{"id":"ITEM-1","itemData":{"author":[{"dropping-particle":"","family":"McDevitt","given":"Miller","non-dropping-particle":"","parse-names":false,"suffix":""}],"id":"ITEM-1","issued":{"date-parts":[["1990"]]},"number-of-pages":"87","publisher":"University of Washington","title":"Growth Analysis of Sablefish From Mark-Recapture Data From the Northeast Pacific.","type":"thesis"},"uris":["http://www.mendeley.com/documents/?uuid=e4708e3a-138d-4719-beef-2f315fa35529"]}],"mendeley":{"formattedCitation":"(McDevitt, 1990)","plainTextFormattedCitation":"(McDevitt, 1990)","previouslyFormattedCitation":"(McDevitt, 1990)"},"properties":{"noteIndex":0},"schema":"https://github.com/citation-style-language/schema/raw/master/csl-citation.json"}</w:instrText>
      </w:r>
      <w:r w:rsidR="002360BE">
        <w:fldChar w:fldCharType="separate"/>
      </w:r>
      <w:r w:rsidR="002360BE">
        <w:rPr>
          <w:noProof/>
        </w:rPr>
        <w:t>(McDevitt, 1990)</w:t>
      </w:r>
      <w:r w:rsidR="002360BE">
        <w:fldChar w:fldCharType="end"/>
      </w:r>
      <w:r w:rsidR="002360BE">
        <w:t xml:space="preserve">. This suggests that the current delineation of assessment and management regions is incongruent with the stock’s actual spatial structure and underscores the potential value of developing a population dynamics model that </w:t>
      </w:r>
      <w:r w:rsidR="00B10712" w:rsidRPr="004906F5">
        <w:t xml:space="preserve">represents the heterogeneity of sablefish </w:t>
      </w:r>
      <w:r w:rsidR="00B10712">
        <w:t xml:space="preserve">growth </w:t>
      </w:r>
      <w:r w:rsidR="00B10712" w:rsidRPr="004906F5">
        <w:t>throughout their range</w:t>
      </w:r>
      <w:r w:rsidR="00B10712">
        <w:t xml:space="preserve">. </w:t>
      </w:r>
    </w:p>
    <w:p w14:paraId="52DD1F56" w14:textId="5C181923" w:rsidR="00F502D0" w:rsidRDefault="0023745F" w:rsidP="008B4B4A">
      <w:pPr>
        <w:pStyle w:val="Heading1"/>
        <w:keepNext/>
        <w:keepLines/>
        <w:spacing w:before="240" w:after="0" w:line="276" w:lineRule="auto"/>
        <w:jc w:val="both"/>
      </w:pPr>
      <w:r>
        <w:lastRenderedPageBreak/>
        <w:t xml:space="preserve">2 </w:t>
      </w:r>
      <w:r w:rsidR="00F502D0" w:rsidRPr="004906F5">
        <w:t>Methods</w:t>
      </w:r>
    </w:p>
    <w:p w14:paraId="78156E27" w14:textId="5797D938" w:rsidR="0085796C" w:rsidRPr="0085796C" w:rsidRDefault="0023745F" w:rsidP="008B4B4A">
      <w:pPr>
        <w:pStyle w:val="Heading2"/>
        <w:spacing w:line="276" w:lineRule="auto"/>
        <w:jc w:val="both"/>
      </w:pPr>
      <w:r>
        <w:t xml:space="preserve">2.1 </w:t>
      </w:r>
      <w:r w:rsidR="0085796C">
        <w:t xml:space="preserve">Method </w:t>
      </w:r>
      <w:r w:rsidR="005A4A3F">
        <w:t>s</w:t>
      </w:r>
      <w:r w:rsidR="0085796C">
        <w:t>ummary</w:t>
      </w:r>
    </w:p>
    <w:p w14:paraId="23D1C9B5" w14:textId="58A882BF" w:rsidR="00B10712" w:rsidRDefault="00F07D97" w:rsidP="008B4B4A">
      <w:pPr>
        <w:spacing w:after="0" w:line="276" w:lineRule="auto"/>
        <w:jc w:val="both"/>
      </w:pPr>
      <w:r>
        <w:t>T</w:t>
      </w:r>
      <w:r w:rsidR="00231872">
        <w:t xml:space="preserve">he method </w:t>
      </w:r>
      <w:r w:rsidR="00DB1412">
        <w:t>fits</w:t>
      </w:r>
      <w:r w:rsidR="00231872">
        <w:t xml:space="preserve"> a GAM </w:t>
      </w:r>
      <w:r w:rsidR="00DB1412">
        <w:t xml:space="preserve">to </w:t>
      </w:r>
      <w:del w:id="20" w:author="Tim Essington" w:date="2019-07-08T16:56:00Z">
        <w:r w:rsidR="00DB1412" w:rsidDel="00471BD5">
          <w:delText xml:space="preserve">the vector of </w:delText>
        </w:r>
      </w:del>
      <w:r w:rsidR="00DB1412">
        <w:t>observed lengths of fish of a single age as the response variable, predicted by separate smoothers</w:t>
      </w:r>
      <w:r w:rsidR="007572D5">
        <w:t xml:space="preserve"> at knots </w:t>
      </w:r>
      <w:r w:rsidR="007572D5">
        <w:rPr>
          <w:i/>
          <w:iCs/>
        </w:rPr>
        <w:t>t</w:t>
      </w:r>
      <w:r w:rsidR="007572D5">
        <w:t xml:space="preserve"> </w:t>
      </w:r>
      <w:r w:rsidR="00DB1412">
        <w:t>for year, latitude, and longitude</w:t>
      </w:r>
      <w:r w:rsidR="002F0BDE">
        <w:t xml:space="preserve">, </w:t>
      </w:r>
      <w:r w:rsidR="00231872">
        <w:t xml:space="preserve">using the </w:t>
      </w:r>
      <w:proofErr w:type="spellStart"/>
      <w:r w:rsidR="00231872">
        <w:t>mgcv</w:t>
      </w:r>
      <w:proofErr w:type="spellEnd"/>
      <w:r w:rsidR="00231872">
        <w:t xml:space="preserve"> package </w:t>
      </w:r>
      <w:r w:rsidR="00231872">
        <w:fldChar w:fldCharType="begin" w:fldLock="1"/>
      </w:r>
      <w:r w:rsidR="00D335A9">
        <w:instrText>ADDIN CSL_CITATION {"citationItems":[{"id":"ITEM-1","itemData":{"DOI":"10.1111/j.1467-9868.2010.00749.x","ISBN":"1369-7412","ISSN":"13697412","PMID":"18937713","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fined functions of the smoothing parameters, they have much more reliable convergence properties. The paper develops the first such method for REML or ML estimation of smoothing parameters. A Laplace approximation is used to obtain an approximate REML or ML for any GLM, which is suitable for efficient direct optimization. This REML or ML criterion requires that Newton-Raphson iteration, rather than Fisher scoring, be used for GLM fitting, and a computationally stable approach to this is proposed. The REML or ML criterion itself is optimized by a Newton method, with the derivatives required obtained by a mixture of implicit differentiation and direct methods. The method will cope with numerical rank deficiency in the fi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author":[{"dropping-particle":"","family":"Wood","given":"Simon N.","non-dropping-particle":"","parse-names":false,"suffix":""}],"container-title":"Journal of the Royal Statistical Society. Series B: Statistical Methodology","id":"ITEM-1","issued":{"date-parts":[["2011"]]},"title":"Fast stable restricted maximum likelihood and marginal likelihood estimation of semiparametric generalized linear models","type":"article-journal"},"uris":["http://www.mendeley.com/documents/?uuid=2f65760f-0c01-4fdf-b791-0cb39af2d484"]}],"mendeley":{"formattedCitation":"(Wood, 2011)","plainTextFormattedCitation":"(Wood, 2011)","previouslyFormattedCitation":"(Wood, 2011)"},"properties":{"noteIndex":0},"schema":"https://github.com/citation-style-language/schema/raw/master/csl-citation.json"}</w:instrText>
      </w:r>
      <w:r w:rsidR="00231872">
        <w:fldChar w:fldCharType="separate"/>
      </w:r>
      <w:r w:rsidR="00575CEA" w:rsidRPr="00575CEA">
        <w:rPr>
          <w:noProof/>
        </w:rPr>
        <w:t>(Wood, 2011)</w:t>
      </w:r>
      <w:r w:rsidR="00231872">
        <w:fldChar w:fldCharType="end"/>
      </w:r>
      <w:r w:rsidR="00231872">
        <w:t xml:space="preserve"> in R </w:t>
      </w:r>
      <w:commentRangeStart w:id="21"/>
      <w:r w:rsidR="00231872">
        <w:fldChar w:fldCharType="begin" w:fldLock="1"/>
      </w:r>
      <w:r w:rsidR="00D335A9">
        <w:instrText>ADDIN CSL_CITATION {"citationItems":[{"id":"ITEM-1","itemData":{"DOI":"10.1007/978-3-540-74686-7","ISBN":"3900051070","ISSN":"16000706","abstract":"R Foundation for Statistical Computing, Vienna, Austria. ISBN 3-900051-07-0, URL http://www.R-project.org/.","author":[{"dropping-particle":"","family":"R Development Core Team","given":"R","non-dropping-particle":"","parse-names":false,"suffix":""}],"container-title":"R Foundation for Statistical Computing","id":"ITEM-1","issue":"2.11.1","issued":{"date-parts":[["2011"]]},"number-of-pages":"409","title":"R: A Language and Environment for Statistical Computing","type":"book","volume":"1"},"uris":["http://www.mendeley.com/documents/?uuid=94f322ea-2779-469d-b0ab-63b79505177e"]}],"mendeley":{"formattedCitation":"(R Development Core Team, 2011)","plainTextFormattedCitation":"(R Development Core Team, 2011)","previouslyFormattedCitation":"(R Development Core Team, 2011)"},"properties":{"noteIndex":0},"schema":"https://github.com/citation-style-language/schema/raw/master/csl-citation.json"}</w:instrText>
      </w:r>
      <w:r w:rsidR="00231872">
        <w:fldChar w:fldCharType="separate"/>
      </w:r>
      <w:r w:rsidR="00575CEA" w:rsidRPr="00575CEA">
        <w:rPr>
          <w:noProof/>
        </w:rPr>
        <w:t>(R Development Core Team, 2011)</w:t>
      </w:r>
      <w:r w:rsidR="00231872">
        <w:fldChar w:fldCharType="end"/>
      </w:r>
      <w:commentRangeEnd w:id="21"/>
      <w:r w:rsidR="008A62AE">
        <w:rPr>
          <w:rStyle w:val="CommentReference"/>
        </w:rPr>
        <w:commentReference w:id="21"/>
      </w:r>
      <w:r w:rsidR="00B10712">
        <w:t>, i.e.</w:t>
      </w:r>
    </w:p>
    <w:p w14:paraId="1AE6CBC9" w14:textId="18455E5C" w:rsidR="00231872" w:rsidRPr="005F254B" w:rsidRDefault="00231872" w:rsidP="008B4B4A">
      <w:pPr>
        <w:spacing w:before="120" w:after="120" w:line="276" w:lineRule="auto"/>
        <w:ind w:firstLine="360"/>
        <w:jc w:val="both"/>
        <w:rPr>
          <w:rFonts w:eastAsiaTheme="minorEastAsia"/>
        </w:rPr>
      </w:pPr>
      <w:r>
        <w:t xml:space="preserve">Equation </w:t>
      </w:r>
      <w:r>
        <w:rPr>
          <w:noProof/>
        </w:rPr>
        <w:fldChar w:fldCharType="begin"/>
      </w:r>
      <w:r>
        <w:rPr>
          <w:noProof/>
        </w:rPr>
        <w:instrText xml:space="preserve"> SEQ Equation \* ARABIC </w:instrText>
      </w:r>
      <w:r>
        <w:rPr>
          <w:noProof/>
        </w:rPr>
        <w:fldChar w:fldCharType="separate"/>
      </w:r>
      <w:r w:rsidR="00EF1C91">
        <w:rPr>
          <w:noProof/>
        </w:rPr>
        <w:t>1</w:t>
      </w:r>
      <w:r>
        <w:rPr>
          <w:noProof/>
        </w:rPr>
        <w:fldChar w:fldCharType="end"/>
      </w:r>
      <w:r>
        <w:t xml:space="preserve"> </w:t>
      </w:r>
      <m:oMath>
        <m:r>
          <w:rPr>
            <w:rFonts w:ascii="Cambria Math" w:hAnsi="Cambria Math"/>
          </w:rPr>
          <m:t>g</m:t>
        </m:r>
        <m:d>
          <m:dPr>
            <m:ctrlPr>
              <w:rPr>
                <w:rFonts w:ascii="Cambria Math" w:hAnsi="Cambria Math"/>
                <w:i/>
              </w:rPr>
            </m:ctrlPr>
          </m:dPr>
          <m:e>
            <m:r>
              <m:rPr>
                <m:sty m:val="bi"/>
              </m:rPr>
              <w:rPr>
                <w:rFonts w:ascii="Cambria Math" w:hAnsi="Cambria Math"/>
              </w:rPr>
              <m:t>E(X)</m:t>
            </m:r>
          </m:e>
        </m:d>
        <m:r>
          <w:rPr>
            <w:rFonts w:ascii="Cambria Math" w:hAnsi="Cambria Math"/>
          </w:rPr>
          <m:t>=</m:t>
        </m:r>
        <m:sSub>
          <m:sSubPr>
            <m:ctrlPr>
              <w:rPr>
                <w:rFonts w:ascii="Cambria Math" w:hAnsi="Cambria Math"/>
                <w:i/>
                <w:iCs/>
              </w:rPr>
            </m:ctrlPr>
          </m:sSubPr>
          <m:e>
            <m:r>
              <w:rPr>
                <w:rFonts w:ascii="Cambria Math" w:hAnsi="Cambria Math"/>
              </w:rPr>
              <m:t>β</m:t>
            </m:r>
          </m:e>
          <m:sub>
            <m:r>
              <w:rPr>
                <w:rFonts w:ascii="Cambria Math" w:hAnsi="Cambria Math"/>
              </w:rPr>
              <m:t>0</m:t>
            </m:r>
          </m:sub>
        </m:sSub>
        <m:r>
          <w:rPr>
            <w:rFonts w:ascii="Cambria Math" w:hAnsi="Cambria Math"/>
          </w:rPr>
          <m:t xml:space="preserve"> +f</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f</m:t>
        </m:r>
        <m:d>
          <m:dPr>
            <m:ctrlPr>
              <w:rPr>
                <w:rFonts w:ascii="Cambria Math" w:hAnsi="Cambria Math"/>
                <w:i/>
              </w:rPr>
            </m:ctrlPr>
          </m:dPr>
          <m:e>
            <m:sSub>
              <m:sSubPr>
                <m:ctrlPr>
                  <w:rPr>
                    <w:rFonts w:ascii="Cambria Math" w:hAnsi="Cambria Math"/>
                    <w:i/>
                    <w:iCs/>
                  </w:rPr>
                </m:ctrlPr>
              </m:sSubPr>
              <m:e>
                <m:r>
                  <w:rPr>
                    <w:rFonts w:ascii="Cambria Math" w:hAnsi="Cambria Math"/>
                  </w:rPr>
                  <m:t>s</m:t>
                </m:r>
              </m:e>
              <m:sub>
                <m:r>
                  <w:rPr>
                    <w:rFonts w:ascii="Cambria Math" w:hAnsi="Cambria Math"/>
                  </w:rPr>
                  <m:t>t</m:t>
                </m:r>
              </m:sub>
            </m:sSub>
          </m:e>
        </m:d>
        <m:r>
          <w:rPr>
            <w:rFonts w:ascii="Cambria Math" w:hAnsi="Cambria Math"/>
          </w:rPr>
          <m:t>+f(</m:t>
        </m:r>
        <m:sSub>
          <m:sSubPr>
            <m:ctrlPr>
              <w:rPr>
                <w:rFonts w:ascii="Cambria Math" w:hAnsi="Cambria Math"/>
                <w:i/>
                <w:iCs/>
              </w:rPr>
            </m:ctrlPr>
          </m:sSubPr>
          <m:e>
            <m:r>
              <w:rPr>
                <w:rFonts w:ascii="Cambria Math" w:hAnsi="Cambria Math"/>
              </w:rPr>
              <m:t>k</m:t>
            </m:r>
          </m:e>
          <m:sub>
            <m:r>
              <w:rPr>
                <w:rFonts w:ascii="Cambria Math" w:hAnsi="Cambria Math"/>
              </w:rPr>
              <m:t>t</m:t>
            </m:r>
          </m:sub>
        </m:sSub>
        <m:r>
          <w:rPr>
            <w:rFonts w:ascii="Cambria Math" w:hAnsi="Cambria Math"/>
          </w:rPr>
          <m:t>)+</m:t>
        </m:r>
        <w:bookmarkStart w:id="22" w:name="_Hlk8372025"/>
        <m:sSub>
          <m:sSubPr>
            <m:ctrlPr>
              <w:rPr>
                <w:rFonts w:ascii="Cambria Math" w:hAnsi="Cambria Math"/>
                <w:i/>
                <w:iCs/>
              </w:rPr>
            </m:ctrlPr>
          </m:sSubPr>
          <m:e>
            <m:r>
              <w:rPr>
                <w:rFonts w:ascii="Cambria Math" w:hAnsi="Cambria Math"/>
              </w:rPr>
              <m:t>ϵ</m:t>
            </m:r>
          </m:e>
          <m:sub>
            <m:r>
              <w:rPr>
                <w:rFonts w:ascii="Cambria Math" w:hAnsi="Cambria Math"/>
              </w:rPr>
              <m:t>t</m:t>
            </m:r>
          </m:sub>
        </m:sSub>
      </m:oMath>
      <w:bookmarkEnd w:id="22"/>
    </w:p>
    <w:p w14:paraId="178FD8AD" w14:textId="1E4981E0" w:rsidR="00F502D0" w:rsidRPr="00BE53B7" w:rsidRDefault="00B10712" w:rsidP="008B4B4A">
      <w:pPr>
        <w:spacing w:after="0" w:line="276" w:lineRule="auto"/>
        <w:jc w:val="both"/>
      </w:pPr>
      <w:r>
        <w:t xml:space="preserve">where </w:t>
      </w:r>
      <w:r w:rsidRPr="00D62877">
        <w:rPr>
          <w:b/>
          <w:i/>
        </w:rPr>
        <w:t>E(Y)</w:t>
      </w:r>
      <w:r>
        <w:t xml:space="preserve"> represents the expected mean of fish length, </w:t>
      </w:r>
      <w:r>
        <w:rPr>
          <w:i/>
        </w:rPr>
        <w:t>g</w:t>
      </w:r>
      <w:r>
        <w:t xml:space="preserve"> is an invertible, monotonic</w:t>
      </w:r>
      <w:r w:rsidR="00A51BDE">
        <w:t xml:space="preserve"> link</w:t>
      </w:r>
      <w:r>
        <w:t xml:space="preserve"> function</w:t>
      </w:r>
      <w:r w:rsidRPr="00C30915">
        <w:t xml:space="preserve"> </w:t>
      </w:r>
      <w:r>
        <w:t>(</w:t>
      </w:r>
      <w:r w:rsidR="00A51BDE">
        <w:t>in this case,</w:t>
      </w:r>
      <w:r>
        <w:t xml:space="preserve"> the natural logarithm) that enables mapping from the response scale to the scale of the linear predictor, and the additive effects of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t>), longitude (</w:t>
      </w:r>
      <m:oMath>
        <m:sSub>
          <m:sSubPr>
            <m:ctrlPr>
              <w:rPr>
                <w:rFonts w:ascii="Cambria Math" w:hAnsi="Cambria Math"/>
                <w:i/>
              </w:rPr>
            </m:ctrlPr>
          </m:sSubPr>
          <m:e>
            <m:r>
              <w:rPr>
                <w:rFonts w:ascii="Cambria Math" w:hAnsi="Cambria Math"/>
              </w:rPr>
              <m:t>k</m:t>
            </m:r>
          </m:e>
          <m:sub>
            <m:r>
              <w:rPr>
                <w:rFonts w:ascii="Cambria Math" w:hAnsi="Cambria Math"/>
              </w:rPr>
              <m:t>t</m:t>
            </m:r>
          </m:sub>
        </m:sSub>
      </m:oMath>
      <w:r>
        <w:t>) and year (</w:t>
      </w:r>
      <m:oMath>
        <m:sSub>
          <m:sSubPr>
            <m:ctrlPr>
              <w:rPr>
                <w:rFonts w:ascii="Cambria Math" w:hAnsi="Cambria Math"/>
                <w:i/>
                <w:iCs/>
              </w:rPr>
            </m:ctrlPr>
          </m:sSubPr>
          <m:e>
            <m:r>
              <w:rPr>
                <w:rFonts w:ascii="Cambria Math" w:hAnsi="Cambria Math"/>
              </w:rPr>
              <m:t>y</m:t>
            </m:r>
          </m:e>
          <m:sub>
            <m:r>
              <w:rPr>
                <w:rFonts w:ascii="Cambria Math" w:hAnsi="Cambria Math"/>
              </w:rPr>
              <m:t>t</m:t>
            </m:r>
          </m:sub>
        </m:sSub>
      </m:oMath>
      <w:r>
        <w:t xml:space="preserve">), which are smoothed by </w:t>
      </w:r>
      <w:r w:rsidR="008A679D">
        <w:t>a thin plate regression spline</w:t>
      </w:r>
      <w:r>
        <w:t xml:space="preserve"> </w:t>
      </w:r>
      <w:r w:rsidRPr="00D62877">
        <w:rPr>
          <w:i/>
        </w:rPr>
        <w:t>f</w:t>
      </w:r>
      <w:r>
        <w:t xml:space="preserve">.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rsidR="00FD66D6">
        <w:rPr>
          <w:rFonts w:eastAsiaTheme="minorEastAsia"/>
          <w:iCs/>
        </w:rPr>
        <w:t xml:space="preserve"> is a residual error term</w:t>
      </w:r>
      <w:r w:rsidR="002B7190">
        <w:rPr>
          <w:rFonts w:eastAsiaTheme="minorEastAsia"/>
          <w:iCs/>
        </w:rPr>
        <w:t xml:space="preserve"> assumed to be normally distributed</w:t>
      </w:r>
      <w:r w:rsidR="00FD66D6">
        <w:rPr>
          <w:rFonts w:eastAsiaTheme="minorEastAsia"/>
          <w:iCs/>
        </w:rPr>
        <w:t xml:space="preserve">. </w:t>
      </w:r>
      <w:r>
        <w:t>The effects of latitude</w:t>
      </w:r>
      <w:r w:rsidR="00F538F2">
        <w:t xml:space="preserve">, </w:t>
      </w:r>
      <w:r>
        <w:t xml:space="preserve">longitude </w:t>
      </w:r>
      <w:r w:rsidR="00F538F2">
        <w:t xml:space="preserve">and year </w:t>
      </w:r>
      <w:r>
        <w:t xml:space="preserve">on expected </w:t>
      </w:r>
      <w:r w:rsidR="00F538F2">
        <w:t>length</w:t>
      </w:r>
      <w:r>
        <w:t>-at-age are estimated as separate smoothers</w:t>
      </w:r>
      <w:r w:rsidR="005721C5">
        <w:t>.</w:t>
      </w:r>
      <w:r w:rsidR="00F502D0">
        <w:t xml:space="preserve"> </w:t>
      </w:r>
      <w:r w:rsidR="008E6D3E" w:rsidRPr="00B03F3F">
        <w:t>To simplify the analysis, we fit the GAM</w:t>
      </w:r>
      <w:r w:rsidR="00B303A7">
        <w:t xml:space="preserve"> to</w:t>
      </w:r>
      <w:r w:rsidR="008E6D3E" w:rsidRPr="00B03F3F">
        <w:t xml:space="preserve"> </w:t>
      </w:r>
      <w:r w:rsidR="005A4A3F">
        <w:t>data for a single age-class</w:t>
      </w:r>
      <w:r w:rsidR="0034490E">
        <w:t xml:space="preserve"> and sex at once</w:t>
      </w:r>
      <w:r w:rsidR="005A4A3F">
        <w:t xml:space="preserve"> (e.g., age six for the</w:t>
      </w:r>
      <w:r w:rsidR="00B303A7">
        <w:t xml:space="preserve"> </w:t>
      </w:r>
      <w:r w:rsidR="008E6D3E" w:rsidRPr="00B03F3F">
        <w:t>simulated datasets</w:t>
      </w:r>
      <w:r w:rsidR="005A4A3F">
        <w:t xml:space="preserve">), </w:t>
      </w:r>
      <w:r w:rsidR="008E6D3E" w:rsidRPr="00B03F3F">
        <w:t>thus precluding the need to control for age or sex.</w:t>
      </w:r>
      <w:r w:rsidR="00800DEA">
        <w:t xml:space="preserve"> </w:t>
      </w:r>
      <w:r w:rsidR="006665D1">
        <w:t xml:space="preserve">Using fish of only a single selected age from all regions also </w:t>
      </w:r>
      <w:r w:rsidR="00EF678E">
        <w:t>minimizes</w:t>
      </w:r>
      <w:r w:rsidR="006665D1">
        <w:t xml:space="preserve"> the concern of </w:t>
      </w:r>
      <w:r w:rsidR="00EF678E">
        <w:t xml:space="preserve">differing survey </w:t>
      </w:r>
      <w:proofErr w:type="spellStart"/>
      <w:r w:rsidR="00EF678E">
        <w:t>selectivities</w:t>
      </w:r>
      <w:proofErr w:type="spellEnd"/>
      <w:r w:rsidR="00EF678E">
        <w:t xml:space="preserve"> between regions</w:t>
      </w:r>
      <w:r w:rsidR="000E7A4E">
        <w:t xml:space="preserve">, </w:t>
      </w:r>
    </w:p>
    <w:p w14:paraId="2DD9C96B" w14:textId="4D0796E8" w:rsidR="00064049" w:rsidRDefault="00064049" w:rsidP="008B4B4A">
      <w:pPr>
        <w:spacing w:after="0" w:line="276" w:lineRule="auto"/>
        <w:ind w:firstLine="360"/>
        <w:jc w:val="both"/>
      </w:pPr>
      <w:r>
        <w:t xml:space="preserve">The first derivatives of the </w:t>
      </w:r>
      <w:r w:rsidR="00A51BDE">
        <w:t xml:space="preserve">linear predictor </w:t>
      </w:r>
      <w:r>
        <w:t>with respect to latitude</w:t>
      </w:r>
      <w:r w:rsidR="00A75AC1">
        <w:t xml:space="preserve">, </w:t>
      </w:r>
      <w:r>
        <w:t xml:space="preserve">longitude </w:t>
      </w:r>
      <w:r w:rsidR="00A75AC1">
        <w:t xml:space="preserve">and year </w:t>
      </w:r>
      <w:r>
        <w:t xml:space="preserve">are evaluated to identify </w:t>
      </w:r>
      <w:r w:rsidR="00B10712">
        <w:t xml:space="preserve">areas or </w:t>
      </w:r>
      <w:r w:rsidR="00E65D7F">
        <w:t xml:space="preserve">periods </w:t>
      </w:r>
      <w:r w:rsidR="00E65D7F" w:rsidDel="00B10712">
        <w:t>(</w:t>
      </w:r>
      <w:r w:rsidR="00424B2D">
        <w:t>breakpoints) between which</w:t>
      </w:r>
      <w:r>
        <w:t xml:space="preserve"> </w:t>
      </w:r>
      <w:r w:rsidR="00FD20B7">
        <w:t>there is evidence for</w:t>
      </w:r>
      <w:r>
        <w:t xml:space="preserve"> change</w:t>
      </w:r>
      <w:r w:rsidR="00424B2D">
        <w:t>s</w:t>
      </w:r>
      <w:r>
        <w:t xml:space="preserve"> in fish </w:t>
      </w:r>
      <w:r w:rsidR="005A4A3F">
        <w:t>length-at-</w:t>
      </w:r>
      <w:r w:rsidR="00424B2D">
        <w:t>age</w:t>
      </w:r>
      <w:r>
        <w:t xml:space="preserve">. The equations below provide an example using latitud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Pr>
          <w:rFonts w:eastAsiaTheme="minorEastAsia"/>
        </w:rPr>
        <w:t xml:space="preserve">, but the process </w:t>
      </w:r>
      <w:r w:rsidR="0034490E">
        <w:rPr>
          <w:rFonts w:eastAsiaTheme="minorEastAsia"/>
        </w:rPr>
        <w:t>is</w:t>
      </w:r>
      <w:r w:rsidR="005A4A3F">
        <w:rPr>
          <w:rFonts w:eastAsiaTheme="minorEastAsia"/>
        </w:rPr>
        <w:t xml:space="preserve"> </w:t>
      </w:r>
      <w:r>
        <w:rPr>
          <w:rFonts w:eastAsiaTheme="minorEastAsia"/>
        </w:rPr>
        <w:t>repeated for each smoother.</w:t>
      </w:r>
      <w:r>
        <w:t xml:space="preserve"> The finite differences method (as in </w:t>
      </w:r>
      <w:r>
        <w:fldChar w:fldCharType="begin" w:fldLock="1"/>
      </w:r>
      <w:r w:rsidR="00575CEA">
        <w:instrText>ADDIN CSL_CITATION {"citationItems":[{"id":"ITEM-1","itemData":{"DOI":"10.1101/322248","abstract":"In the absence of annual laminations, time series generated from lake sediments or other similar stratigraphic sequences are irregularly spaced in time, which complicates formal analysis using classical statistical time series models. In lieu, statistical analyses of trends in palaeoenvironmental time series, if done at all, have typically used simpler linear regressions or (non-) parametric correlations with little regard for the violation of assumptions that almost surely occurs due to temporal dependencies in the data or that correlations do not provide estimates of the magnitude of change, just whether or not there is a linear or monotonic trend. Alternative approaches have used LOESS-estimated trends to justify data interpretations or test hypotheses as to the causal factors without considering the inherent subjectivity of the choice of parameters used to achieve the fit (e.g. span width, degree of polynomial). Generalized additive models (GAMs) are statistical models that can be used to estimate trends as smooth functions of time. Unlike LOESS, GAMs use automatic smoothness selection methods to objectively determine the complexity of the fitted trend, and as formal statistical models, GAMs, allow for potentially complex, non-linear trends, a proper accounting of model uncertainty, and the identification of periods of significant temporal change. Here, I present a consistent and modern approach to the estimation of trends in palaeoenvironmental time series using GAMs, illustrating features of the methodology with two example time series of contrasting complexity; a 150-year bulk organic matter δ15N time series from Small Water, UK, and a 3000-year alkenone record from Braya-Sø, Greenland. I discuss the underlying mechanics of GAMs that allow them to learn the shape of the trend from the data themselves and how simultaneous confidence intervals and the first derivatives of the trend are used to properly account for model uncertainty and identify periods of change. It is hoped that by using GAMs greater attention is paid to the statistical estimation of trends in palaeoenvironmental time series leading to more a robust and reproducible palaeoscience.","author":[{"dropping-particle":"","family":"Simpson","given":"Gavin L","non-dropping-particle":"","parse-names":false,"suffix":""}],"container-title":"bioRxiv","id":"ITEM-1","issued":{"date-parts":[["2018"]]},"title":"Modelling palaeoecological time series using generalized additive models","type":"article-journal"},"uris":["http://www.mendeley.com/documents/?uuid=0f70b78f-53ef-4276-8022-18e23c48037d"]}],"mendeley":{"formattedCitation":"(Simpson, 2018)","manualFormatting":"Simpson, 2018)","plainTextFormattedCitation":"(Simpson, 2018)","previouslyFormattedCitation":"(Simpson, 2018)"},"properties":{"noteIndex":0},"schema":"https://github.com/citation-style-language/schema/raw/master/csl-citation.json"}</w:instrText>
      </w:r>
      <w:r>
        <w:fldChar w:fldCharType="separate"/>
      </w:r>
      <w:r w:rsidRPr="00C87747">
        <w:rPr>
          <w:noProof/>
        </w:rPr>
        <w:t>Simpson, 2018)</w:t>
      </w:r>
      <w:r>
        <w:fldChar w:fldCharType="end"/>
      </w:r>
      <w:r>
        <w:t xml:space="preserve"> approximates the first derivative </w:t>
      </w:r>
      <w:r w:rsidR="00ED082B">
        <w:t>of the</w:t>
      </w:r>
      <w:r w:rsidR="0034490E">
        <w:rPr>
          <w:i/>
        </w:rPr>
        <w:t xml:space="preserve"> </w:t>
      </w:r>
      <w:r w:rsidR="00B17EFA">
        <w:t>trend</w:t>
      </w:r>
      <w:r>
        <w:t xml:space="preserve"> from the</w:t>
      </w:r>
      <w:r w:rsidR="0034490E">
        <w:t xml:space="preserve"> fitted</w:t>
      </w:r>
      <w:r>
        <w:t xml:space="preserve"> </w:t>
      </w:r>
      <w:r w:rsidR="00B10712">
        <w:t>GAM</w:t>
      </w:r>
      <w:r>
        <w:t xml:space="preserve">. For instance, the vector of derivatives </w:t>
      </w:r>
      <w:r w:rsidRPr="00F538F2">
        <w:rPr>
          <w:b/>
        </w:rPr>
        <w:t>G</w:t>
      </w:r>
      <w:r>
        <w:rPr>
          <w:b/>
        </w:rPr>
        <w:t xml:space="preserve"> </w:t>
      </w:r>
      <w:r>
        <w:t>for latitude is produced via</w:t>
      </w:r>
      <w:r w:rsidR="00231872">
        <w:t xml:space="preserve"> the following:</w:t>
      </w:r>
    </w:p>
    <w:p w14:paraId="1710E7F0" w14:textId="0C5A15F8" w:rsidR="00064049" w:rsidRDefault="00064049" w:rsidP="008B4B4A">
      <w:pPr>
        <w:pStyle w:val="Caption"/>
        <w:spacing w:before="120" w:after="120" w:line="276" w:lineRule="auto"/>
        <w:jc w:val="both"/>
      </w:pPr>
      <w:r>
        <w:t xml:space="preserve">Equation </w:t>
      </w:r>
      <w:r>
        <w:rPr>
          <w:noProof/>
        </w:rPr>
        <w:fldChar w:fldCharType="begin"/>
      </w:r>
      <w:r>
        <w:rPr>
          <w:noProof/>
        </w:rPr>
        <w:instrText xml:space="preserve"> SEQ Equation \* ARABIC </w:instrText>
      </w:r>
      <w:r>
        <w:rPr>
          <w:noProof/>
        </w:rPr>
        <w:fldChar w:fldCharType="separate"/>
      </w:r>
      <w:r w:rsidR="00EF1C91">
        <w:rPr>
          <w:noProof/>
        </w:rPr>
        <w:t>2</w:t>
      </w:r>
      <w:r>
        <w:rPr>
          <w:noProof/>
        </w:rPr>
        <w:fldChar w:fldCharType="end"/>
      </w:r>
      <w:r w:rsidRPr="00E424C1">
        <w:rPr>
          <w:sz w:val="32"/>
          <w:szCs w:val="32"/>
        </w:rPr>
        <w:t xml:space="preserve"> </w:t>
      </w:r>
      <w:r w:rsidR="00B10712" w:rsidRPr="00E424C1">
        <w:rPr>
          <w:sz w:val="32"/>
          <w:szCs w:val="32"/>
        </w:rPr>
        <w:t xml:space="preserve"> </w:t>
      </w:r>
      <m:oMath>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w:rPr>
            <w:rFonts w:ascii="Cambria Math" w:hAnsi="Cambria Math"/>
            <w:sz w:val="32"/>
            <w:szCs w:val="32"/>
          </w:rPr>
          <m:t xml:space="preserve">= </m:t>
        </m:r>
        <m:f>
          <m:fPr>
            <m:ctrlPr>
              <w:rPr>
                <w:rFonts w:ascii="Cambria Math" w:hAnsi="Cambria Math"/>
                <w:i/>
                <w:iCs w:val="0"/>
                <w:sz w:val="32"/>
                <w:szCs w:val="32"/>
              </w:rPr>
            </m:ctrlPr>
          </m:fPr>
          <m:num>
            <m:r>
              <w:rPr>
                <w:rFonts w:ascii="Cambria Math" w:hAnsi="Cambria Math"/>
                <w:sz w:val="32"/>
                <w:szCs w:val="32"/>
              </w:rPr>
              <m:t>g</m:t>
            </m:r>
            <m:d>
              <m:dPr>
                <m:ctrlPr>
                  <w:rPr>
                    <w:rFonts w:ascii="Cambria Math" w:hAnsi="Cambria Math"/>
                    <w:i/>
                    <w:sz w:val="32"/>
                    <w:szCs w:val="32"/>
                  </w:rPr>
                </m:ctrlPr>
              </m:dPr>
              <m:e>
                <m:sSub>
                  <m:sSubPr>
                    <m:ctrlPr>
                      <w:rPr>
                        <w:rFonts w:ascii="Cambria Math" w:hAnsi="Cambria Math"/>
                        <w:i/>
                        <w:iCs w:val="0"/>
                        <w:sz w:val="32"/>
                        <w:szCs w:val="32"/>
                      </w:rPr>
                    </m:ctrlPr>
                  </m:sSubPr>
                  <m:e>
                    <m:sSup>
                      <m:sSupPr>
                        <m:ctrlPr>
                          <w:rPr>
                            <w:rFonts w:ascii="Cambria Math" w:hAnsi="Cambria Math"/>
                            <w:i/>
                            <w:sz w:val="32"/>
                            <w:szCs w:val="32"/>
                          </w:rPr>
                        </m:ctrlPr>
                      </m:sSupPr>
                      <m:e>
                        <m:r>
                          <w:rPr>
                            <w:rFonts w:ascii="Cambria Math" w:hAnsi="Cambria Math"/>
                            <w:sz w:val="32"/>
                            <w:szCs w:val="32"/>
                          </w:rPr>
                          <m:t>s</m:t>
                        </m:r>
                      </m:e>
                      <m:sup>
                        <m:r>
                          <w:del w:id="23" w:author="Trevor Branch" w:date="2019-07-17T16:38:00Z">
                            <w:rPr>
                              <w:rFonts w:ascii="Cambria Math" w:hAnsi="Cambria Math"/>
                              <w:sz w:val="32"/>
                              <w:szCs w:val="32"/>
                            </w:rPr>
                            <m:t>'</m:t>
                          </w:del>
                        </m:r>
                      </m:sup>
                    </m:sSup>
                  </m:e>
                  <m:sub>
                    <m:r>
                      <w:rPr>
                        <w:rFonts w:ascii="Cambria Math" w:hAnsi="Cambria Math"/>
                        <w:sz w:val="32"/>
                        <w:szCs w:val="32"/>
                      </w:rPr>
                      <m:t>t</m:t>
                    </m:r>
                  </m:sub>
                </m:sSub>
                <m:r>
                  <w:ins w:id="24" w:author="Trevor Branch" w:date="2019-07-17T16:38:00Z">
                    <w:rPr>
                      <w:rFonts w:ascii="Cambria Math" w:hAnsi="Cambria Math"/>
                      <w:sz w:val="32"/>
                      <w:szCs w:val="32"/>
                    </w:rPr>
                    <m:t>+α</m:t>
                  </w:ins>
                </m:r>
              </m:e>
            </m:d>
            <m:r>
              <w:rPr>
                <w:rFonts w:ascii="Cambria Math" w:hAnsi="Cambria Math"/>
                <w:sz w:val="32"/>
                <w:szCs w:val="32"/>
              </w:rPr>
              <m:t>-g(</m:t>
            </m:r>
            <m:sSub>
              <m:sSubPr>
                <m:ctrlPr>
                  <w:rPr>
                    <w:rFonts w:ascii="Cambria Math" w:hAnsi="Cambria Math"/>
                    <w:i/>
                    <w:iCs w:val="0"/>
                    <w:sz w:val="32"/>
                    <w:szCs w:val="32"/>
                  </w:rPr>
                </m:ctrlPr>
              </m:sSubPr>
              <m:e>
                <m:r>
                  <w:rPr>
                    <w:rFonts w:ascii="Cambria Math" w:hAnsi="Cambria Math"/>
                    <w:sz w:val="32"/>
                    <w:szCs w:val="32"/>
                  </w:rPr>
                  <m:t>s</m:t>
                </m:r>
              </m:e>
              <m:sub>
                <m:r>
                  <w:rPr>
                    <w:rFonts w:ascii="Cambria Math" w:hAnsi="Cambria Math"/>
                    <w:sz w:val="32"/>
                    <w:szCs w:val="32"/>
                  </w:rPr>
                  <m:t>t</m:t>
                </m:r>
              </m:sub>
            </m:sSub>
            <m:r>
              <w:rPr>
                <w:rFonts w:ascii="Cambria Math" w:hAnsi="Cambria Math"/>
                <w:sz w:val="32"/>
                <w:szCs w:val="32"/>
              </w:rPr>
              <m:t>)</m:t>
            </m:r>
          </m:num>
          <m:den>
            <m:r>
              <w:rPr>
                <w:rFonts w:ascii="Cambria Math" w:hAnsi="Cambria Math"/>
                <w:sz w:val="32"/>
                <w:szCs w:val="32"/>
              </w:rPr>
              <m:t>α</m:t>
            </m:r>
          </m:den>
        </m:f>
      </m:oMath>
    </w:p>
    <w:p w14:paraId="6D3CEF8D" w14:textId="3E8DA832" w:rsidR="00B10712" w:rsidRDefault="00B10712" w:rsidP="008B4B4A">
      <w:pPr>
        <w:spacing w:after="0" w:line="276" w:lineRule="auto"/>
        <w:jc w:val="both"/>
      </w:pPr>
      <w:r>
        <w:t>where</w:t>
      </w:r>
      <m:oMath>
        <m:r>
          <w:rPr>
            <w:rFonts w:ascii="Cambria Math" w:hAnsi="Cambria Math"/>
          </w:rPr>
          <m:t xml:space="preserve"> g</m:t>
        </m:r>
        <m:d>
          <m:dPr>
            <m:ctrlPr>
              <w:rPr>
                <w:rFonts w:ascii="Cambria Math" w:hAnsi="Cambria Math"/>
                <w:i/>
              </w:rPr>
            </m:ctrlPr>
          </m:dPr>
          <m:e>
            <m:sSub>
              <m:sSubPr>
                <m:ctrlPr>
                  <w:rPr>
                    <w:rFonts w:ascii="Cambria Math" w:hAnsi="Cambria Math"/>
                    <w:i/>
                  </w:rPr>
                </m:ctrlPr>
              </m:sSubPr>
              <m:e>
                <m:r>
                  <w:ins w:id="25" w:author="Trevor Branch" w:date="2019-07-17T16:38:00Z">
                    <w:rPr>
                      <w:rFonts w:ascii="Cambria Math" w:hAnsi="Cambria Math"/>
                    </w:rPr>
                    <m:t>s</m:t>
                  </w:ins>
                </m:r>
                <m:sSup>
                  <m:sSupPr>
                    <m:ctrlPr>
                      <w:del w:id="26" w:author="Trevor Branch" w:date="2019-07-17T16:38:00Z">
                        <w:rPr>
                          <w:rFonts w:ascii="Cambria Math" w:hAnsi="Cambria Math"/>
                          <w:i/>
                        </w:rPr>
                      </w:del>
                    </m:ctrlPr>
                  </m:sSupPr>
                  <m:e>
                    <m:r>
                      <w:del w:id="27" w:author="Trevor Branch" w:date="2019-07-17T16:38:00Z">
                        <w:rPr>
                          <w:rFonts w:ascii="Cambria Math" w:hAnsi="Cambria Math"/>
                        </w:rPr>
                        <m:t>s</m:t>
                      </w:del>
                    </m:r>
                  </m:e>
                  <m:sup>
                    <m:r>
                      <w:del w:id="28" w:author="Trevor Branch" w:date="2019-07-17T16:38:00Z">
                        <w:rPr>
                          <w:rFonts w:ascii="Cambria Math" w:hAnsi="Cambria Math"/>
                        </w:rPr>
                        <m:t>'</m:t>
                      </w:del>
                    </m:r>
                  </m:sup>
                </m:sSup>
              </m:e>
              <m:sub>
                <m:r>
                  <w:rPr>
                    <w:rFonts w:ascii="Cambria Math" w:hAnsi="Cambria Math"/>
                  </w:rPr>
                  <m:t>t</m:t>
                </m:r>
              </m:sub>
            </m:sSub>
          </m:e>
        </m:d>
      </m:oMath>
      <w:r>
        <w:t xml:space="preserve"> is a vector of predicted </w:t>
      </w:r>
      <w:r w:rsidR="00460C34">
        <w:t xml:space="preserve">fish </w:t>
      </w:r>
      <w:r>
        <w:t xml:space="preserve">lengths at latitudes </w: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del w:id="29" w:author="Trevor Branch" w:date="2019-07-17T16:38:00Z">
                    <w:rPr>
                      <w:rFonts w:ascii="Cambria Math" w:hAnsi="Cambria Math"/>
                    </w:rPr>
                    <m:t>'</m:t>
                  </w:del>
                </m:r>
              </m:sup>
            </m:sSup>
          </m:e>
          <m:sub>
            <m:r>
              <w:rPr>
                <w:rFonts w:ascii="Cambria Math" w:hAnsi="Cambria Math"/>
              </w:rPr>
              <m:t>t</m:t>
            </m:r>
          </m:sub>
        </m:sSub>
      </m:oMath>
      <w:del w:id="30" w:author="Trevor Branch" w:date="2019-07-17T16:38:00Z">
        <w:r w:rsidDel="00B20E64">
          <w:delText xml:space="preserve">, </w:delText>
        </w:r>
        <w:r w:rsidRPr="002A0D40" w:rsidDel="00B20E64">
          <w:delText xml:space="preserve">where  </w:delText>
        </w:r>
        <m:oMath>
          <m:sSub>
            <m:sSubPr>
              <m:ctrlPr>
                <w:rPr>
                  <w:rFonts w:ascii="Cambria Math" w:hAnsi="Cambria Math"/>
                  <w:i/>
                </w:rPr>
              </m:ctrlPr>
            </m:sSubPr>
            <m:e>
              <m:sSup>
                <m:sSupPr>
                  <m:ctrlPr>
                    <w:rPr>
                      <w:rFonts w:ascii="Cambria Math" w:hAnsi="Cambria Math"/>
                      <w:i/>
                    </w:rPr>
                  </m:ctrlPr>
                </m:sSupPr>
                <m:e>
                  <m:r>
                    <w:rPr>
                      <w:rFonts w:ascii="Cambria Math" w:hAnsi="Cambria Math"/>
                    </w:rPr>
                    <m:t>s</m:t>
                  </m:r>
                </m:e>
                <m:sup>
                  <m:r>
                    <w:rPr>
                      <w:rFonts w:ascii="Cambria Math" w:hAnsi="Cambria Math"/>
                    </w:rPr>
                    <m:t>'</m:t>
                  </m:r>
                </m:sup>
              </m:sSup>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α</m:t>
          </m:r>
        </m:oMath>
      </w:del>
      <w:r w:rsidRPr="002A0D40">
        <w:t xml:space="preserve"> and</w:t>
      </w:r>
      <m:oMath>
        <m:r>
          <w:rPr>
            <w:rFonts w:ascii="Cambria Math" w:hAnsi="Cambria Math"/>
          </w:rPr>
          <m:t xml:space="preserve"> α</m:t>
        </m:r>
      </m:oMath>
      <w:r w:rsidRPr="002A0D40">
        <w:rPr>
          <w:rFonts w:eastAsiaTheme="minorEastAsia"/>
        </w:rPr>
        <w:t xml:space="preserve"> = 0.001</w:t>
      </w:r>
      <w:r>
        <w:rPr>
          <w:rFonts w:eastAsiaTheme="minorEastAsia"/>
        </w:rPr>
        <w:t xml:space="preserve"> in this analysis,</w:t>
      </w:r>
      <w:r w:rsidRPr="00C2617A">
        <w:t xml:space="preserve"> </w:t>
      </w:r>
      <w:r>
        <w:t xml:space="preserve">with other effects (year, longitude) held constant. Therefore, the numerators of the elements of </w:t>
      </w:r>
      <w:r w:rsidRPr="001A1F35">
        <w:rPr>
          <w:b/>
        </w:rPr>
        <w:t>G</w:t>
      </w:r>
      <w:r>
        <w:t xml:space="preserve"> are </w:t>
      </w:r>
      <w:r w:rsidR="00600B2A">
        <w:t xml:space="preserve">predicted lengths at two adjacent latitudes, separated by </w:t>
      </w:r>
      <w:r>
        <w:t xml:space="preserve">interval </w:t>
      </w:r>
      <m:oMath>
        <m:r>
          <w:rPr>
            <w:rFonts w:ascii="Cambria Math" w:hAnsi="Cambria Math"/>
          </w:rPr>
          <m:t>α</m:t>
        </m:r>
      </m:oMath>
      <w:r>
        <w:rPr>
          <w:rFonts w:eastAsiaTheme="minorEastAsia"/>
        </w:rPr>
        <w:t>, which is necessarily small.</w:t>
      </w:r>
      <w:r>
        <w:t xml:space="preserve">  </w:t>
      </w:r>
    </w:p>
    <w:p w14:paraId="23D38391" w14:textId="1A100770" w:rsidR="00F502D0" w:rsidRDefault="00F502D0" w:rsidP="008B4B4A">
      <w:pPr>
        <w:spacing w:after="0" w:line="276" w:lineRule="auto"/>
        <w:ind w:firstLine="360"/>
        <w:jc w:val="both"/>
      </w:pPr>
      <w:r>
        <w:t xml:space="preserve">The uncertainty in derivative estimates are computed </w:t>
      </w:r>
      <w:r w:rsidR="00C2617A">
        <w:t>as</w:t>
      </w:r>
      <w:r>
        <w:t>:</w:t>
      </w:r>
    </w:p>
    <w:p w14:paraId="184A31C7" w14:textId="3AB2F605" w:rsidR="00B67BB0" w:rsidRPr="00E424C1" w:rsidRDefault="00B67BB0" w:rsidP="008B4B4A">
      <w:pPr>
        <w:pStyle w:val="Caption"/>
        <w:spacing w:before="120" w:after="120" w:line="276" w:lineRule="auto"/>
        <w:jc w:val="both"/>
        <w:rPr>
          <w:b/>
        </w:rPr>
      </w:pPr>
      <w:r>
        <w:t xml:space="preserve">Equation </w:t>
      </w:r>
      <w:r>
        <w:rPr>
          <w:noProof/>
        </w:rPr>
        <w:fldChar w:fldCharType="begin"/>
      </w:r>
      <w:r>
        <w:rPr>
          <w:noProof/>
        </w:rPr>
        <w:instrText xml:space="preserve"> SEQ Equation \* ARABIC </w:instrText>
      </w:r>
      <w:r>
        <w:rPr>
          <w:noProof/>
        </w:rPr>
        <w:fldChar w:fldCharType="separate"/>
      </w:r>
      <w:r w:rsidR="00EF1C91">
        <w:rPr>
          <w:noProof/>
        </w:rPr>
        <w:t>3</w:t>
      </w:r>
      <w:r>
        <w:rPr>
          <w:noProof/>
        </w:rPr>
        <w:fldChar w:fldCharType="end"/>
      </w:r>
      <w:r>
        <w:t xml:space="preserve"> </w:t>
      </w:r>
      <m:oMath>
        <m:sSub>
          <m:sSubPr>
            <m:ctrlPr>
              <w:rPr>
                <w:rFonts w:ascii="Cambria Math" w:eastAsiaTheme="minorEastAsia" w:hAnsi="Cambria Math"/>
                <w:i/>
              </w:rPr>
            </m:ctrlPr>
          </m:sSubPr>
          <m:e>
            <m:r>
              <w:rPr>
                <w:rFonts w:ascii="Cambria Math" w:eastAsiaTheme="minorEastAsia" w:hAnsi="Cambria Math"/>
              </w:rPr>
              <m:t>SE</m:t>
            </m:r>
          </m:e>
          <m:sub>
            <m:r>
              <w:rPr>
                <w:rFonts w:ascii="Cambria Math" w:eastAsiaTheme="minorEastAsia" w:hAnsi="Cambria Math"/>
              </w:rPr>
              <m:t>t</m:t>
            </m:r>
          </m:sub>
        </m:sSub>
        <m:r>
          <w:rPr>
            <w:rFonts w:ascii="Cambria Math" w:eastAsiaTheme="minorEastAsia" w:hAnsi="Cambria Math"/>
          </w:rPr>
          <m:t>=</m:t>
        </m:r>
        <m:rad>
          <m:radPr>
            <m:degHide m:val="1"/>
            <m:ctrlPr>
              <w:rPr>
                <w:rFonts w:ascii="Cambria Math" w:eastAsiaTheme="minorEastAsia" w:hAnsi="Cambria Math"/>
                <w:i/>
              </w:rPr>
            </m:ctrlPr>
          </m:radPr>
          <m:deg/>
          <m:e>
            <m:sSub>
              <m:sSubPr>
                <m:ctrlPr>
                  <w:rPr>
                    <w:rFonts w:ascii="Cambria Math" w:hAnsi="Cambria Math"/>
                    <w:b/>
                    <w:i/>
                    <w:sz w:val="32"/>
                    <w:szCs w:val="32"/>
                  </w:rPr>
                </m:ctrlPr>
              </m:sSubPr>
              <m:e>
                <m:r>
                  <m:rPr>
                    <m:sty m:val="bi"/>
                  </m:rPr>
                  <w:rPr>
                    <w:rFonts w:ascii="Cambria Math" w:hAnsi="Cambria Math"/>
                    <w:sz w:val="32"/>
                    <w:szCs w:val="32"/>
                  </w:rPr>
                  <m:t>G</m:t>
                </m:r>
              </m:e>
              <m:sub>
                <m:r>
                  <m:rPr>
                    <m:sty m:val="bi"/>
                  </m:rPr>
                  <w:rPr>
                    <w:rFonts w:ascii="Cambria Math" w:hAnsi="Cambria Math"/>
                    <w:sz w:val="32"/>
                    <w:szCs w:val="32"/>
                  </w:rPr>
                  <m:t>t</m:t>
                </m:r>
              </m:sub>
            </m:sSub>
            <m:r>
              <m:rPr>
                <m:sty m:val="bi"/>
              </m:rPr>
              <w:rPr>
                <w:rFonts w:ascii="Cambria Math" w:eastAsiaTheme="minorEastAsia" w:hAnsi="Cambria Math"/>
              </w:rPr>
              <m:t>V</m:t>
            </m:r>
          </m:e>
        </m:rad>
        <m:r>
          <w:rPr>
            <w:rFonts w:ascii="Cambria Math" w:eastAsiaTheme="minorEastAsia" w:hAnsi="Cambria Math"/>
          </w:rPr>
          <m:t xml:space="preserve"> </m:t>
        </m:r>
      </m:oMath>
    </w:p>
    <w:p w14:paraId="502901BF" w14:textId="2E32BA90" w:rsidR="00F502D0" w:rsidRDefault="00B67BB0" w:rsidP="008B4B4A">
      <w:pPr>
        <w:spacing w:after="0" w:line="276" w:lineRule="auto"/>
        <w:jc w:val="both"/>
      </w:pPr>
      <w:r>
        <w:t xml:space="preserve">where </w:t>
      </w:r>
      <w:r>
        <w:rPr>
          <w:b/>
        </w:rPr>
        <w:t xml:space="preserve">V </w:t>
      </w:r>
      <w:r>
        <w:t xml:space="preserve">is </w:t>
      </w:r>
      <w:r w:rsidR="00515C26">
        <w:t>the</w:t>
      </w:r>
      <w:r w:rsidR="00515C26">
        <w:rPr>
          <w:rFonts w:ascii="Arial" w:hAnsi="Arial" w:cs="Arial"/>
          <w:color w:val="333333"/>
          <w:sz w:val="21"/>
          <w:szCs w:val="21"/>
          <w:shd w:val="clear" w:color="auto" w:fill="FFFFFF"/>
        </w:rPr>
        <w:t> </w:t>
      </w:r>
      <w:r w:rsidR="00515C26" w:rsidRPr="00515C26">
        <w:rPr>
          <w:shd w:val="clear" w:color="auto" w:fill="FFFFFF"/>
        </w:rPr>
        <w:t>variance for the current spline</w:t>
      </w:r>
      <w:r w:rsidR="00637DFE">
        <w:t xml:space="preserve">; </w:t>
      </w:r>
      <w:r>
        <w:t>the square root provides the standard error for each derivative estimate of t</w:t>
      </w:r>
      <w:r w:rsidR="00637DFE">
        <w:t>hat predictor</w:t>
      </w:r>
      <w:r>
        <w:t xml:space="preserve">. </w:t>
      </w:r>
      <w:bookmarkStart w:id="31" w:name="_Hlk3457523"/>
      <w:bookmarkStart w:id="32" w:name="_Hlk2063522"/>
      <w:r w:rsidR="005E0FFF">
        <w:t xml:space="preserve">These steps are repeated </w:t>
      </w:r>
      <w:r w:rsidR="002360BE">
        <w:t xml:space="preserve">across the range </w:t>
      </w:r>
      <w:r w:rsidR="008F627F">
        <w:t xml:space="preserve">of explored </w:t>
      </w:r>
      <w:r w:rsidR="005E0FFF">
        <w:t>years and longitudes</w:t>
      </w:r>
      <w:bookmarkEnd w:id="31"/>
      <w:r w:rsidR="005E0FFF">
        <w:t xml:space="preserve">. For each parameter, we identify </w:t>
      </w:r>
      <w:r w:rsidR="00B10712">
        <w:t xml:space="preserve">at which </w:t>
      </w:r>
      <w:r w:rsidR="00FE67CC">
        <w:t>predictor</w:t>
      </w:r>
      <w:r w:rsidR="00B10712">
        <w:t xml:space="preserve"> value (</w:t>
      </w:r>
      <w:r w:rsidR="006C1803">
        <w:t>e.g.,</w:t>
      </w:r>
      <w:r w:rsidR="00B10712">
        <w:t xml:space="preserve"> latitude) </w:t>
      </w:r>
      <w:r w:rsidR="005E0FFF">
        <w:t xml:space="preserve">the maximum absolute value of the first derivative is </w:t>
      </w:r>
      <w:r w:rsidR="000B4A0E">
        <w:t>obtained;</w:t>
      </w:r>
      <w:r w:rsidR="00615029">
        <w:t xml:space="preserve"> this is rounded to the nearest </w:t>
      </w:r>
      <w:r w:rsidR="00254EB5">
        <w:t>integer and</w:t>
      </w:r>
      <w:r w:rsidR="00615029">
        <w:t xml:space="preserve"> defined as the “breakpoint”</w:t>
      </w:r>
      <w:r w:rsidR="00CE3A12">
        <w:t xml:space="preserve"> </w:t>
      </w:r>
      <w:r w:rsidR="00B10712">
        <w:t xml:space="preserve">if </w:t>
      </w:r>
      <w:r w:rsidR="00615029">
        <w:t xml:space="preserve">its 95% confidence interval does not include </w:t>
      </w:r>
      <w:commentRangeStart w:id="33"/>
      <w:r w:rsidR="00615029">
        <w:t>zero</w:t>
      </w:r>
      <w:commentRangeEnd w:id="33"/>
      <w:r w:rsidR="00F64DDF">
        <w:rPr>
          <w:rStyle w:val="CommentReference"/>
        </w:rPr>
        <w:commentReference w:id="33"/>
      </w:r>
      <w:r w:rsidR="00F502D0">
        <w:t xml:space="preserve">. </w:t>
      </w:r>
      <w:bookmarkEnd w:id="32"/>
      <w:r w:rsidR="00254EB5">
        <w:t xml:space="preserve">The rounding step was implemented to ease comparison in the simulation study; we did not wish to treat a breakpoint estimate as incorrect if it </w:t>
      </w:r>
      <w:r w:rsidR="006C1803">
        <w:t>differed</w:t>
      </w:r>
      <w:r w:rsidR="00254EB5">
        <w:t xml:space="preserve"> by less than half of one degree (approximately 33 miles)</w:t>
      </w:r>
      <w:r w:rsidR="006C1803">
        <w:t xml:space="preserve"> from the true breakpoint</w:t>
      </w:r>
      <w:r w:rsidR="00254EB5">
        <w:t xml:space="preserve">. </w:t>
      </w:r>
      <w:r w:rsidR="00EB497B">
        <w:fldChar w:fldCharType="begin"/>
      </w:r>
      <w:r w:rsidR="00EB497B">
        <w:instrText xml:space="preserve"> REF _Ref2061301 \h  \* MERGEFORMAT </w:instrText>
      </w:r>
      <w:r w:rsidR="00EB497B">
        <w:fldChar w:fldCharType="separate"/>
      </w:r>
      <w:r w:rsidR="00EF1C91">
        <w:t>Figure</w:t>
      </w:r>
      <w:r w:rsidR="006C1803">
        <w:t>s</w:t>
      </w:r>
      <w:r w:rsidR="00EF1C91">
        <w:t xml:space="preserve"> </w:t>
      </w:r>
      <w:r w:rsidR="00EF1C91">
        <w:rPr>
          <w:noProof/>
        </w:rPr>
        <w:t>1</w:t>
      </w:r>
      <w:r w:rsidR="00EB497B">
        <w:fldChar w:fldCharType="end"/>
      </w:r>
      <w:r w:rsidR="00EB497B">
        <w:t xml:space="preserve"> and</w:t>
      </w:r>
      <w:r w:rsidR="006C1803">
        <w:t xml:space="preserve"> 2</w:t>
      </w:r>
      <w:r w:rsidR="000759C3">
        <w:t xml:space="preserve"> </w:t>
      </w:r>
      <w:r w:rsidR="000B4A0E">
        <w:t xml:space="preserve">illustrate the raw data, smoothers and first </w:t>
      </w:r>
      <w:r w:rsidR="000B4A0E">
        <w:lastRenderedPageBreak/>
        <w:t xml:space="preserve">derivatives thereof for two </w:t>
      </w:r>
      <w:r w:rsidR="00054388">
        <w:t>synthetic</w:t>
      </w:r>
      <w:r w:rsidR="002360BE">
        <w:t xml:space="preserve"> </w:t>
      </w:r>
      <w:r w:rsidR="000B4A0E">
        <w:t>dataset</w:t>
      </w:r>
      <w:r w:rsidR="00231872">
        <w:t>s</w:t>
      </w:r>
      <w:r w:rsidR="000B4A0E">
        <w:t xml:space="preserve">. </w:t>
      </w:r>
      <w:r w:rsidR="00F502D0">
        <w:t xml:space="preserve">Once identified, the raw length and age data </w:t>
      </w:r>
      <w:r w:rsidR="00615029">
        <w:t xml:space="preserve">(including all ages of fish) </w:t>
      </w:r>
      <w:r w:rsidR="003368A1">
        <w:t xml:space="preserve">are re-aggregated </w:t>
      </w:r>
      <w:r w:rsidR="002360BE">
        <w:t xml:space="preserve">based on </w:t>
      </w:r>
      <w:r w:rsidR="00F502D0">
        <w:t>the</w:t>
      </w:r>
      <w:r w:rsidR="003368A1">
        <w:t xml:space="preserve"> </w:t>
      </w:r>
      <w:r w:rsidR="002360BE">
        <w:t>identified</w:t>
      </w:r>
      <w:r w:rsidR="00B10712">
        <w:t xml:space="preserve"> </w:t>
      </w:r>
      <w:r w:rsidR="00F502D0">
        <w:t>breakpoints</w:t>
      </w:r>
      <w:r w:rsidR="00B10712">
        <w:t>.</w:t>
      </w:r>
      <w:r w:rsidR="00B10712" w:rsidRPr="00B10712">
        <w:t xml:space="preserve"> </w:t>
      </w:r>
      <w:r w:rsidR="00B10712">
        <w:t xml:space="preserve">For each of these new aggregated data sets, </w:t>
      </w:r>
      <w:r w:rsidR="00F502D0">
        <w:t>the parameters of the VGBF (</w:t>
      </w:r>
      <w:r w:rsidR="00184A9E">
        <w:fldChar w:fldCharType="begin"/>
      </w:r>
      <w:r w:rsidR="00184A9E">
        <w:instrText xml:space="preserve"> REF _Ref5721864 \h </w:instrText>
      </w:r>
      <w:r w:rsidR="00B815FF">
        <w:instrText xml:space="preserve"> \* MERGEFORMAT </w:instrText>
      </w:r>
      <w:r w:rsidR="00184A9E">
        <w:fldChar w:fldCharType="separate"/>
      </w:r>
      <w:r w:rsidR="00EF1C91">
        <w:t xml:space="preserve">Equation </w:t>
      </w:r>
      <w:r w:rsidR="00EF1C91">
        <w:rPr>
          <w:noProof/>
        </w:rPr>
        <w:t>4</w:t>
      </w:r>
      <w:r w:rsidR="00184A9E">
        <w:fldChar w:fldCharType="end"/>
      </w:r>
      <w:r w:rsidR="00184A9E">
        <w:t xml:space="preserve">; </w:t>
      </w:r>
      <w:r w:rsidR="00F502D0" w:rsidRPr="004906F5">
        <w:rPr>
          <w:i/>
        </w:rPr>
        <w:t>L</w:t>
      </w:r>
      <w:r w:rsidR="00F502D0" w:rsidRPr="004906F5">
        <w:rPr>
          <w:i/>
          <w:vertAlign w:val="subscript"/>
        </w:rPr>
        <w:t>∞</w:t>
      </w:r>
      <w:r w:rsidR="00F502D0">
        <w:t xml:space="preserve"> -  </w:t>
      </w:r>
      <w:r w:rsidR="00F502D0" w:rsidRPr="004906F5">
        <w:t>asymptotic length,</w:t>
      </w:r>
      <w:r w:rsidR="00F502D0" w:rsidRPr="004906F5">
        <w:rPr>
          <w:i/>
        </w:rPr>
        <w:t xml:space="preserve"> k</w:t>
      </w:r>
      <w:r w:rsidR="00F502D0">
        <w:t xml:space="preserve">  - </w:t>
      </w:r>
      <w:r w:rsidR="00F502D0" w:rsidRPr="004906F5">
        <w:t xml:space="preserve">the rate at which </w:t>
      </w:r>
      <w:r w:rsidR="00F502D0">
        <w:t>asymptotic length is approached</w:t>
      </w:r>
      <w:r w:rsidR="00F502D0" w:rsidRPr="004906F5">
        <w:t xml:space="preserve"> and </w:t>
      </w:r>
      <w:r w:rsidR="00F502D0" w:rsidRPr="004906F5">
        <w:rPr>
          <w:i/>
        </w:rPr>
        <w:t>t</w:t>
      </w:r>
      <w:r w:rsidR="00F502D0" w:rsidRPr="00981A9D">
        <w:rPr>
          <w:i/>
          <w:vertAlign w:val="subscript"/>
        </w:rPr>
        <w:t xml:space="preserve">0 </w:t>
      </w:r>
      <w:r w:rsidR="00F502D0">
        <w:t xml:space="preserve">- </w:t>
      </w:r>
      <w:r w:rsidR="00F502D0" w:rsidRPr="004906F5">
        <w:t>the estimated age at length zero</w:t>
      </w:r>
      <w:r w:rsidR="00F502D0">
        <w:t>)</w:t>
      </w:r>
      <w:r w:rsidR="00C330E3">
        <w:t xml:space="preserve"> </w:t>
      </w:r>
      <w:r w:rsidR="00320D04">
        <w:t>are</w:t>
      </w:r>
      <w:r w:rsidR="00F502D0">
        <w:t xml:space="preserve"> </w:t>
      </w:r>
      <w:r w:rsidR="003368A1">
        <w:t>estimate</w:t>
      </w:r>
      <w:r w:rsidR="00231872">
        <w:t>d</w:t>
      </w:r>
      <w:r w:rsidR="003368A1">
        <w:t xml:space="preserve"> </w:t>
      </w:r>
      <w:r w:rsidR="00F502D0">
        <w:t>using maximum likelihood</w:t>
      </w:r>
      <w:r w:rsidR="00FD20B7">
        <w:t xml:space="preserve"> (in this study using</w:t>
      </w:r>
      <w:r w:rsidR="00F502D0">
        <w:t xml:space="preserve"> Template Model Builder</w:t>
      </w:r>
      <w:r w:rsidR="00FD20B7">
        <w:t>;</w:t>
      </w:r>
      <w:r w:rsidR="00F502D0">
        <w:t xml:space="preserve"> </w:t>
      </w:r>
      <w:r w:rsidR="00F502D0">
        <w:fldChar w:fldCharType="begin" w:fldLock="1"/>
      </w:r>
      <w:r w:rsidR="00800DEA">
        <w:instrText>ADDIN CSL_CITATION {"citationItems":[{"id":"ITEM-1","itemData":{"DOI":"10.18637/jss.v070.i05","author":[{"dropping-particle":"","family":"Kristensen","given":"Kasper","non-dropping-particle":"","parse-names":false,"suffix":""},{"dropping-particle":"","family":"Nielsen","given":"Anders","non-dropping-particle":"","parse-names":false,"suffix":""},{"dropping-particle":"","family":"Berg","given":"Casper","non-dropping-particle":"","parse-names":false,"suffix":""},{"dropping-particle":"","family":"Skaug","given":"Hans","non-dropping-particle":"","parse-names":false,"suffix":""},{"dropping-particle":"","family":"Bell","given":"Bradley","non-dropping-particle":"","parse-names":false,"suffix":""}],"container-title":"ournal of Statistical Software","id":"ITEM-1","issue":"5","issued":{"date-parts":[["2016"]]},"page":"1-21","title":"TMB: Automatic Differentiation and Laplace Approximation.","type":"article-journal","volume":"70"},"uris":["http://www.mendeley.com/documents/?uuid=fca68a2e-e5f1-49e0-8eca-01668942fd2b"]}],"mendeley":{"formattedCitation":"(Kristensen et al., 2016)","manualFormatting":"Kristensen et al., 2016","plainTextFormattedCitation":"(Kristensen et al., 2016)","previouslyFormattedCitation":"(Kristensen et al., 2016)"},"properties":{"noteIndex":0},"schema":"https://github.com/citation-style-language/schema/raw/master/csl-citation.json"}</w:instrText>
      </w:r>
      <w:r w:rsidR="00F502D0">
        <w:fldChar w:fldCharType="separate"/>
      </w:r>
      <w:r w:rsidR="00F502D0" w:rsidRPr="008C7E57">
        <w:rPr>
          <w:noProof/>
        </w:rPr>
        <w:t>Kristensen et al., 2016</w:t>
      </w:r>
      <w:r w:rsidR="00F502D0">
        <w:fldChar w:fldCharType="end"/>
      </w:r>
      <w:r w:rsidR="00BF7FA1">
        <w:t>,</w:t>
      </w:r>
      <w:r w:rsidR="00F502D0">
        <w:t xml:space="preserve"> assum</w:t>
      </w:r>
      <w:r w:rsidR="00FD20B7">
        <w:t>ing</w:t>
      </w:r>
      <w:r w:rsidR="00F502D0">
        <w:t xml:space="preserve"> that the </w:t>
      </w:r>
      <w:r w:rsidR="00F502D0" w:rsidRPr="004906F5">
        <w:rPr>
          <w:rFonts w:eastAsiaTheme="minorEastAsia"/>
        </w:rPr>
        <w:t xml:space="preserve">error </w:t>
      </w:r>
      <w:r w:rsidR="00F502D0">
        <w:rPr>
          <w:rFonts w:eastAsiaTheme="minorEastAsia"/>
        </w:rPr>
        <w:t>is</w:t>
      </w:r>
      <w:r w:rsidR="00F502D0" w:rsidRPr="004906F5">
        <w:rPr>
          <w:rFonts w:eastAsiaTheme="minorEastAsia"/>
        </w:rPr>
        <w:t xml:space="preserve"> normally distributed with zero mean and variance σ</w:t>
      </w:r>
      <w:r w:rsidR="00FD20B7">
        <w:rPr>
          <w:rFonts w:eastAsiaTheme="minorEastAsia"/>
        </w:rPr>
        <w:t>)</w:t>
      </w:r>
      <w:r w:rsidR="00F502D0">
        <w:t xml:space="preserve">. </w:t>
      </w:r>
    </w:p>
    <w:p w14:paraId="5034D09B" w14:textId="3D121A76" w:rsidR="00F502D0" w:rsidRDefault="00F502D0" w:rsidP="008B4B4A">
      <w:pPr>
        <w:spacing w:before="120" w:after="0" w:line="276" w:lineRule="auto"/>
        <w:jc w:val="both"/>
        <w:rPr>
          <w:rFonts w:eastAsiaTheme="minorEastAsia"/>
        </w:rPr>
      </w:pPr>
      <w:bookmarkStart w:id="34" w:name="_Ref5721864"/>
      <w:r>
        <w:t xml:space="preserve">Equation </w:t>
      </w:r>
      <w:r>
        <w:rPr>
          <w:noProof/>
        </w:rPr>
        <w:fldChar w:fldCharType="begin"/>
      </w:r>
      <w:r>
        <w:rPr>
          <w:noProof/>
        </w:rPr>
        <w:instrText xml:space="preserve"> SEQ Equation \* ARABIC </w:instrText>
      </w:r>
      <w:r>
        <w:rPr>
          <w:noProof/>
        </w:rPr>
        <w:fldChar w:fldCharType="separate"/>
      </w:r>
      <w:r w:rsidR="00EF1C91">
        <w:rPr>
          <w:noProof/>
        </w:rPr>
        <w:t>4</w:t>
      </w:r>
      <w:r>
        <w:rPr>
          <w:noProof/>
        </w:rPr>
        <w:fldChar w:fldCharType="end"/>
      </w:r>
      <w:bookmarkEnd w:id="34"/>
      <w:r>
        <w:t xml:space="preserve"> </w:t>
      </w:r>
      <m:oMath>
        <m:acc>
          <m:accPr>
            <m:chr m:val="̅"/>
            <m:ctrlPr>
              <w:rPr>
                <w:rFonts w:ascii="Cambria Math" w:hAnsi="Cambria Math"/>
              </w:rPr>
            </m:ctrlPr>
          </m:accPr>
          <m:e>
            <m:sSub>
              <m:sSubPr>
                <m:ctrlPr>
                  <w:rPr>
                    <w:rFonts w:ascii="Cambria Math" w:hAnsi="Cambria Math"/>
                    <w:i/>
                  </w:rPr>
                </m:ctrlPr>
              </m:sSubPr>
              <m:e>
                <m:r>
                  <w:rPr>
                    <w:rFonts w:ascii="Cambria Math" w:hAnsi="Cambria Math"/>
                  </w:rPr>
                  <m:t>L</m:t>
                </m:r>
              </m:e>
              <m:sub>
                <m:r>
                  <w:rPr>
                    <w:rFonts w:ascii="Cambria Math" w:hAnsi="Cambria Math"/>
                  </w:rPr>
                  <m:t>a</m:t>
                </m:r>
              </m:sub>
            </m:sSub>
          </m:e>
        </m:acc>
        <m:r>
          <m:rPr>
            <m:sty m:val="p"/>
          </m:rP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m:t>
            </m:r>
          </m:sub>
        </m:sSub>
        <m:r>
          <m:rPr>
            <m:sty m:val="p"/>
          </m:rPr>
          <w:rPr>
            <w:rFonts w:ascii="Cambria Math" w:hAnsi="Cambria Math"/>
          </w:rPr>
          <m:t>×(1-</m:t>
        </m:r>
        <m:func>
          <m:funcPr>
            <m:ctrlPr>
              <w:rPr>
                <w:rFonts w:ascii="Cambria Math" w:hAnsi="Cambria Math"/>
              </w:rPr>
            </m:ctrlPr>
          </m:funcPr>
          <m:fName>
            <m:r>
              <m:rPr>
                <m:sty m:val="p"/>
              </m:rPr>
              <w:rPr>
                <w:rFonts w:ascii="Cambria Math" w:hAnsi="Cambria Math"/>
              </w:rPr>
              <m:t>exp</m:t>
            </m:r>
          </m:fName>
          <m:e>
            <m:d>
              <m:dPr>
                <m:ctrlPr>
                  <w:rPr>
                    <w:rFonts w:ascii="Cambria Math" w:hAnsi="Cambria Math"/>
                  </w:rPr>
                </m:ctrlPr>
              </m:dPr>
              <m:e>
                <m:r>
                  <m:rPr>
                    <m:sty m:val="p"/>
                  </m:rPr>
                  <w:rPr>
                    <w:rFonts w:ascii="Cambria Math" w:hAnsi="Cambria Math"/>
                  </w:rPr>
                  <m:t>-</m:t>
                </m:r>
                <m:r>
                  <w:rPr>
                    <w:rFonts w:ascii="Cambria Math" w:hAnsi="Cambria Math"/>
                  </w:rPr>
                  <m:t>k</m:t>
                </m:r>
                <m:d>
                  <m:dPr>
                    <m:ctrlPr>
                      <w:rPr>
                        <w:rFonts w:ascii="Cambria Math" w:hAnsi="Cambria Math"/>
                      </w:rPr>
                    </m:ctrlPr>
                  </m:dPr>
                  <m:e>
                    <m:r>
                      <w:rPr>
                        <w:rFonts w:ascii="Cambria Math" w:hAnsi="Cambria Math"/>
                      </w:rPr>
                      <m:t>a</m:t>
                    </m:r>
                    <m:r>
                      <m:rPr>
                        <m:sty m:val="p"/>
                      </m:rP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0</m:t>
                        </m:r>
                      </m:sub>
                    </m:sSub>
                  </m:e>
                </m:d>
              </m:e>
            </m:d>
          </m:e>
        </m:func>
        <m:r>
          <m:rPr>
            <m:sty m:val="p"/>
          </m:rPr>
          <w:rPr>
            <w:rFonts w:ascii="Cambria Math" w:hAnsi="Cambria Math"/>
          </w:rPr>
          <m:t xml:space="preserve">+ ε </m:t>
        </m:r>
      </m:oMath>
      <w:r w:rsidR="006C1803">
        <w:rPr>
          <w:rFonts w:eastAsiaTheme="minorEastAsia"/>
        </w:rPr>
        <w:t xml:space="preserve">;                  </w:t>
      </w:r>
      <m:oMath>
        <m:r>
          <m:rPr>
            <m:sty m:val="p"/>
          </m:rPr>
          <w:rPr>
            <w:rFonts w:ascii="Cambria Math" w:hAnsi="Cambria Math"/>
          </w:rPr>
          <m:t>ε ~ N(0,σ</m:t>
        </m:r>
      </m:oMath>
      <w:r>
        <w:rPr>
          <w:rFonts w:eastAsiaTheme="minorEastAsia"/>
          <w:vertAlign w:val="superscript"/>
        </w:rPr>
        <w:t>2</w:t>
      </w:r>
      <w:r>
        <w:rPr>
          <w:rFonts w:eastAsiaTheme="minorEastAsia"/>
        </w:rPr>
        <w:t>)</w:t>
      </w:r>
    </w:p>
    <w:p w14:paraId="6563A715" w14:textId="02C41A3A" w:rsidR="00B73EA5" w:rsidRDefault="00B10712" w:rsidP="008B4B4A">
      <w:pPr>
        <w:pStyle w:val="Heading2"/>
        <w:spacing w:before="240" w:line="276" w:lineRule="auto"/>
        <w:jc w:val="both"/>
      </w:pPr>
      <w:r>
        <w:t xml:space="preserve">2.2 </w:t>
      </w:r>
      <w:r w:rsidRPr="00101B12">
        <w:t xml:space="preserve">Simulation </w:t>
      </w:r>
      <w:r w:rsidR="00BF7FA1">
        <w:t>t</w:t>
      </w:r>
      <w:r w:rsidRPr="00101B12">
        <w:t>esting</w:t>
      </w:r>
    </w:p>
    <w:p w14:paraId="062CC497" w14:textId="51EBFD5D" w:rsidR="00715ED3" w:rsidRPr="00516C53" w:rsidRDefault="00715ED3" w:rsidP="008B4B4A">
      <w:pPr>
        <w:pStyle w:val="Heading3"/>
        <w:spacing w:line="276" w:lineRule="auto"/>
        <w:jc w:val="both"/>
        <w:rPr>
          <w:i w:val="0"/>
        </w:rPr>
      </w:pPr>
      <w:r w:rsidRPr="00516C53">
        <w:rPr>
          <w:i w:val="0"/>
        </w:rPr>
        <w:t>2.2.1 Outline and design</w:t>
      </w:r>
    </w:p>
    <w:p w14:paraId="1E4940F0" w14:textId="1F499C59" w:rsidR="00F75BC7" w:rsidRDefault="00AA168A" w:rsidP="008B4B4A">
      <w:pPr>
        <w:spacing w:after="0" w:line="276" w:lineRule="auto"/>
        <w:ind w:firstLine="360"/>
        <w:jc w:val="both"/>
      </w:pPr>
      <w:r>
        <w:t>W</w:t>
      </w:r>
      <w:r w:rsidR="003057E6">
        <w:t xml:space="preserve">e </w:t>
      </w:r>
      <w:r w:rsidR="00FD20B7">
        <w:t xml:space="preserve">conducted </w:t>
      </w:r>
      <w:r w:rsidR="003057E6">
        <w:t>a simulation study</w:t>
      </w:r>
      <w:r w:rsidR="00E424C1">
        <w:t xml:space="preserve"> t</w:t>
      </w:r>
      <w:r>
        <w:t>o evaluate the</w:t>
      </w:r>
      <w:r w:rsidR="003368A1">
        <w:t xml:space="preserve"> performance </w:t>
      </w:r>
      <w:r>
        <w:t xml:space="preserve">of the proposed method, </w:t>
      </w:r>
      <w:r w:rsidR="006C1803">
        <w:t xml:space="preserve">based on </w:t>
      </w:r>
      <w:r w:rsidR="003057E6">
        <w:t xml:space="preserve">datasets generated </w:t>
      </w:r>
      <w:r>
        <w:t xml:space="preserve">using </w:t>
      </w:r>
      <w:r w:rsidR="003057E6">
        <w:t>an individual-based model (IBM</w:t>
      </w:r>
      <w:r w:rsidR="00257626">
        <w:t xml:space="preserve">, see </w:t>
      </w:r>
      <w:r w:rsidR="00527F2F">
        <w:t>Supplementary Material</w:t>
      </w:r>
      <w:r w:rsidR="00257626">
        <w:t xml:space="preserve"> for full details</w:t>
      </w:r>
      <w:r w:rsidR="003057E6">
        <w:t xml:space="preserve">). </w:t>
      </w:r>
      <w:commentRangeStart w:id="35"/>
      <w:r w:rsidR="003057E6">
        <w:t xml:space="preserve">The </w:t>
      </w:r>
      <w:r w:rsidR="00825F33">
        <w:t>IBM is</w:t>
      </w:r>
      <w:r w:rsidR="003057E6">
        <w:t xml:space="preserve"> capable of </w:t>
      </w:r>
      <w:r w:rsidR="002360BE">
        <w:t xml:space="preserve">simulating </w:t>
      </w:r>
      <w:r w:rsidR="003057E6">
        <w:t xml:space="preserve">individual characteristics by following the life history processes (survival, growth, and </w:t>
      </w:r>
      <w:commentRangeStart w:id="36"/>
      <w:r w:rsidR="003057E6">
        <w:t>reproduction</w:t>
      </w:r>
      <w:commentRangeEnd w:id="36"/>
      <w:r w:rsidR="00ED1B98">
        <w:rPr>
          <w:rStyle w:val="CommentReference"/>
        </w:rPr>
        <w:commentReference w:id="36"/>
      </w:r>
      <w:r w:rsidR="003057E6">
        <w:t xml:space="preserve">) of individual fish. </w:t>
      </w:r>
      <w:commentRangeEnd w:id="35"/>
      <w:r w:rsidR="00ED1B98">
        <w:rPr>
          <w:rStyle w:val="CommentReference"/>
        </w:rPr>
        <w:commentReference w:id="35"/>
      </w:r>
      <w:r w:rsidR="00B10712">
        <w:t xml:space="preserve">We simulate </w:t>
      </w:r>
      <w:r w:rsidR="003057E6">
        <w:t>spatial variation by generating length</w:t>
      </w:r>
      <w:r w:rsidR="00FD20B7">
        <w:t>-</w:t>
      </w:r>
      <w:r w:rsidR="00257626">
        <w:t>at</w:t>
      </w:r>
      <w:r w:rsidR="00FD20B7">
        <w:t>-</w:t>
      </w:r>
      <w:r w:rsidR="003057E6">
        <w:t xml:space="preserve">age datasets under different </w:t>
      </w:r>
      <w:r w:rsidR="00922BA3">
        <w:t xml:space="preserve">growth ‘Regimes’ (defined as distinc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922BA3">
        <w:t xml:space="preserve"> and/or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922BA3">
        <w:t xml:space="preserve"> values, leading to varied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057E6">
        <w:t>) and assign</w:t>
      </w:r>
      <w:r w:rsidR="00C41D19">
        <w:t xml:space="preserve"> </w:t>
      </w:r>
      <w:r w:rsidR="00B00F21">
        <w:t>latitudes and longitudes</w:t>
      </w:r>
      <w:r w:rsidR="00C41D19">
        <w:t xml:space="preserve"> to </w:t>
      </w:r>
      <w:r w:rsidR="00922BA3">
        <w:t xml:space="preserve">fish grown under each </w:t>
      </w:r>
      <w:r w:rsidR="006C1803">
        <w:t>r</w:t>
      </w:r>
      <w:r w:rsidR="00922BA3">
        <w:t>egime</w:t>
      </w:r>
      <w:r w:rsidR="00C41D19">
        <w:t>.</w:t>
      </w:r>
      <w:r w:rsidR="00F75BC7">
        <w:t xml:space="preserve"> The IBM </w:t>
      </w:r>
      <w:r w:rsidR="003368A1">
        <w:t>implements the</w:t>
      </w:r>
      <w:r w:rsidR="00F75BC7">
        <w:t xml:space="preserve"> VBGF </w:t>
      </w:r>
      <w:r w:rsidR="003368A1">
        <w:t xml:space="preserve">using </w:t>
      </w:r>
      <w:proofErr w:type="spellStart"/>
      <w:r w:rsidR="00A83B9D">
        <w:t>Schnute’s</w:t>
      </w:r>
      <w:proofErr w:type="spellEnd"/>
      <w:r w:rsidR="00A83B9D">
        <w:t xml:space="preserve"> </w:t>
      </w:r>
      <w:r w:rsidR="00D335A9">
        <w:fldChar w:fldCharType="begin" w:fldLock="1"/>
      </w:r>
      <w:r w:rsidR="004F6FFD">
        <w:instrText>ADDIN CSL_CITATION {"citationItems":[{"id":"ITEM-1","itemData":{"DOI":"10.1139/f81-153","ISSN":"0706-652X","abstract":"This paper presents a new comprehensive growth model which includes numerous historical models as special cases. The new model is derived from a concise biological principle which, unlike earlier theories, relates to growth acceleratisrt. Properties of growth curves, such as asymptotic limits or inflection points, are shown to be incidental in this new context. Possible submodels include not only asymptotic growth (such as von Bertalanffy, Richards, Gsmpertz, or logistic growth) but also linear, quadratic, or exponential growth. By simple analysis of variance, the observed data can be used directly in deciding which type of model is most appropriate. The new model is cast in terms of parameters which have stable statistical estimates. From this perspective, it is shown how earlier fomulations sometimes result in an endless computer search for optimal parameter estimates.","author":[{"dropping-particle":"","family":"Schnute","given":"Jon","non-dropping-particle":"","parse-names":false,"suffix":""}],"container-title":"Canadian Journal of Fisheries and Aquatic Sciences","id":"ITEM-1","issued":{"date-parts":[["1981"]]},"page":"1128-1140","title":"A Versatile Growth Model with Statistically Stable Parameters","type":"article-journal","volume":"38"},"uris":["http://www.mendeley.com/documents/?uuid=5a786ed3-0274-4fc0-9890-2ed84cc9cecc"]}],"mendeley":{"formattedCitation":"(Schnute, 1981)","manualFormatting":"(1981)","plainTextFormattedCitation":"(Schnute, 1981)","previouslyFormattedCitation":"(Schnute, 1981)"},"properties":{"noteIndex":0},"schema":"https://github.com/citation-style-language/schema/raw/master/csl-citation.json"}</w:instrText>
      </w:r>
      <w:r w:rsidR="00D335A9">
        <w:fldChar w:fldCharType="separate"/>
      </w:r>
      <w:r w:rsidR="00D335A9" w:rsidRPr="00D335A9">
        <w:rPr>
          <w:noProof/>
        </w:rPr>
        <w:t>(1981)</w:t>
      </w:r>
      <w:r w:rsidR="00D335A9">
        <w:fldChar w:fldCharType="end"/>
      </w:r>
      <w:r w:rsidR="00D335A9">
        <w:t xml:space="preserve"> </w:t>
      </w:r>
      <w:r w:rsidR="00A83B9D">
        <w:t>formulation, whic</w:t>
      </w:r>
      <w:r w:rsidR="00AF2270">
        <w:t xml:space="preserve">h </w:t>
      </w:r>
      <w:r w:rsidR="00A83B9D">
        <w:t xml:space="preserve">requires </w:t>
      </w:r>
      <w:r w:rsidR="003368A1" w:rsidRPr="003D3AD9">
        <w:rPr>
          <w:i/>
        </w:rPr>
        <w:t>k</w:t>
      </w:r>
      <w:r w:rsidR="003368A1">
        <w:t>,</w:t>
      </w:r>
      <w:r w:rsidR="00F75BC7">
        <w:t xml:space="preserve">  </w:t>
      </w:r>
      <w:r w:rsidR="00F75BC7" w:rsidRPr="00B9623A">
        <w:rPr>
          <w:i/>
        </w:rPr>
        <w:t>L</w:t>
      </w:r>
      <w:r w:rsidR="00F75BC7" w:rsidRPr="00B9623A">
        <w:rPr>
          <w:vertAlign w:val="subscript"/>
        </w:rPr>
        <w:t>1</w:t>
      </w:r>
      <w:r w:rsidR="003368A1">
        <w:rPr>
          <w:vertAlign w:val="subscript"/>
        </w:rPr>
        <w:t>,</w:t>
      </w:r>
      <w:r w:rsidR="00F75BC7">
        <w:t xml:space="preserve"> </w:t>
      </w:r>
      <w:r w:rsidR="003418AD">
        <w:t xml:space="preserve">and </w:t>
      </w:r>
      <w:r w:rsidR="00F75BC7" w:rsidRPr="00B9623A">
        <w:rPr>
          <w:i/>
        </w:rPr>
        <w:t>L</w:t>
      </w:r>
      <w:r w:rsidR="00F75BC7" w:rsidRPr="00B9623A">
        <w:rPr>
          <w:vertAlign w:val="subscript"/>
        </w:rPr>
        <w:t>2</w:t>
      </w:r>
      <w:r w:rsidR="004D72BD">
        <w:rPr>
          <w:vertAlign w:val="subscript"/>
        </w:rPr>
        <w:t>,</w:t>
      </w:r>
      <w:r w:rsidR="003368A1">
        <w:t xml:space="preserve"> </w:t>
      </w:r>
      <w:r w:rsidR="00333FDA">
        <w:t>with</w:t>
      </w:r>
      <w:r w:rsidR="003368A1">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3368A1">
        <w:t xml:space="preserve"> computed as</w:t>
      </w:r>
      <w:r w:rsidR="00F75BC7">
        <w:t>:</w:t>
      </w:r>
    </w:p>
    <w:p w14:paraId="3D205EA6" w14:textId="714237CA" w:rsidR="00F75BC7" w:rsidRDefault="00392042" w:rsidP="008B4B4A">
      <w:pPr>
        <w:pStyle w:val="Caption"/>
        <w:spacing w:before="120" w:after="120" w:line="276" w:lineRule="auto"/>
        <w:jc w:val="both"/>
      </w:pPr>
      <w:bookmarkStart w:id="37" w:name="_Ref5721903"/>
      <w:r>
        <w:t xml:space="preserve">Equation </w:t>
      </w:r>
      <w:r w:rsidR="009308CB">
        <w:rPr>
          <w:noProof/>
        </w:rPr>
        <w:fldChar w:fldCharType="begin"/>
      </w:r>
      <w:r w:rsidR="009308CB">
        <w:rPr>
          <w:noProof/>
        </w:rPr>
        <w:instrText xml:space="preserve"> SEQ Equation \* ARABIC </w:instrText>
      </w:r>
      <w:r w:rsidR="009308CB">
        <w:rPr>
          <w:noProof/>
        </w:rPr>
        <w:fldChar w:fldCharType="separate"/>
      </w:r>
      <w:r w:rsidR="00EF1C91">
        <w:rPr>
          <w:noProof/>
        </w:rPr>
        <w:t>5</w:t>
      </w:r>
      <w:r w:rsidR="009308CB">
        <w:rPr>
          <w:noProof/>
        </w:rPr>
        <w:fldChar w:fldCharType="end"/>
      </w:r>
      <w:bookmarkEnd w:id="37"/>
      <w:r>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F75BC7">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p>
    <w:p w14:paraId="3012175C" w14:textId="5BC1F1FE" w:rsidR="00E05953" w:rsidRDefault="003368A1" w:rsidP="008B4B4A">
      <w:pPr>
        <w:spacing w:after="0" w:line="276" w:lineRule="auto"/>
        <w:jc w:val="both"/>
      </w:pPr>
      <w:bookmarkStart w:id="38" w:name="_Hlk2063641"/>
      <w:r>
        <w:t>w</w:t>
      </w:r>
      <w:r w:rsidR="00642D5E">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sSub>
          <m:sSubPr>
            <m:ctrlPr>
              <w:rPr>
                <w:rFonts w:ascii="Cambria Math" w:hAnsi="Cambria Math"/>
              </w:rPr>
            </m:ctrlPr>
          </m:sSubPr>
          <m:e>
            <m:r>
              <w:rPr>
                <w:rFonts w:ascii="Cambria Math" w:hAnsi="Cambria Math"/>
              </w:rPr>
              <m:t>, L</m:t>
            </m:r>
          </m:e>
          <m:sub>
            <m:r>
              <m:rPr>
                <m:sty m:val="p"/>
              </m:rPr>
              <w:rPr>
                <w:rFonts w:ascii="Cambria Math" w:hAnsi="Cambria Math"/>
              </w:rPr>
              <m:t>2</m:t>
            </m:r>
          </m:sub>
        </m:sSub>
      </m:oMath>
      <w:r w:rsidR="00642D5E">
        <w:rPr>
          <w:rFonts w:eastAsiaTheme="minorEastAsia"/>
        </w:rPr>
        <w:t xml:space="preserve"> represent the </w:t>
      </w:r>
      <w:r w:rsidR="00FD20B7">
        <w:rPr>
          <w:rFonts w:eastAsiaTheme="minorEastAsia"/>
        </w:rPr>
        <w:t xml:space="preserve">expected </w:t>
      </w:r>
      <w:r w:rsidR="00642D5E">
        <w:rPr>
          <w:rFonts w:eastAsiaTheme="minorEastAsia"/>
        </w:rPr>
        <w:t>length</w:t>
      </w:r>
      <w:r>
        <w:rPr>
          <w:rFonts w:eastAsiaTheme="minorEastAsia"/>
        </w:rPr>
        <w:t>s</w:t>
      </w:r>
      <w:r w:rsidR="00642D5E">
        <w:rPr>
          <w:rFonts w:eastAsiaTheme="minorEastAsia"/>
        </w:rPr>
        <w:t xml:space="preserve"> of fish at age</w:t>
      </w:r>
      <w:r>
        <w:rPr>
          <w:rFonts w:eastAsiaTheme="minorEastAsia"/>
        </w:rPr>
        <w:t>s</w:t>
      </w:r>
      <w:r w:rsidR="00642D5E">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F97AC5">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Pr>
          <w:rFonts w:eastAsiaTheme="minorEastAsia"/>
        </w:rPr>
        <w:t>,</w:t>
      </w:r>
      <w:r w:rsidR="00642D5E">
        <w:rPr>
          <w:rFonts w:eastAsiaTheme="minorEastAsia"/>
        </w:rPr>
        <w:t xml:space="preserve"> and </w:t>
      </w:r>
      <w:r>
        <w:rPr>
          <w:rFonts w:eastAsiaTheme="minorEastAsia"/>
          <w:i/>
        </w:rPr>
        <w:t>k</w:t>
      </w:r>
      <w:r>
        <w:rPr>
          <w:rFonts w:eastAsiaTheme="minorEastAsia"/>
        </w:rPr>
        <w:t xml:space="preserve"> i</w:t>
      </w:r>
      <w:r w:rsidR="006948C1">
        <w:rPr>
          <w:rFonts w:eastAsiaTheme="minorEastAsia"/>
        </w:rPr>
        <w:t>s</w:t>
      </w:r>
      <w:r>
        <w:rPr>
          <w:rFonts w:eastAsiaTheme="minorEastAsia"/>
        </w:rPr>
        <w:t xml:space="preserve"> </w:t>
      </w:r>
      <w:r w:rsidR="00B10712">
        <w:rPr>
          <w:rFonts w:eastAsiaTheme="minorEastAsia"/>
        </w:rPr>
        <w:t>the growth coefficient</w:t>
      </w:r>
      <w:r w:rsidR="00642D5E">
        <w:rPr>
          <w:rFonts w:eastAsiaTheme="minorEastAsia"/>
        </w:rPr>
        <w:t xml:space="preserve">. </w:t>
      </w:r>
      <w:r w:rsidR="00E23E3B">
        <w:rPr>
          <w:rFonts w:eastAsiaTheme="minorEastAsia"/>
        </w:rPr>
        <w:t>Each annual increment for every individual fish is</w:t>
      </w:r>
      <w:r w:rsidR="008A6648">
        <w:rPr>
          <w:rFonts w:eastAsiaTheme="minorEastAsia"/>
        </w:rPr>
        <w:t xml:space="preserve"> subject to</w:t>
      </w:r>
      <w:r w:rsidR="00642D5E">
        <w:rPr>
          <w:rFonts w:eastAsiaTheme="minorEastAsia"/>
        </w:rPr>
        <w:t xml:space="preserve"> </w:t>
      </w:r>
      <w:r w:rsidR="009E50E8">
        <w:rPr>
          <w:rFonts w:eastAsiaTheme="minorEastAsia"/>
        </w:rPr>
        <w:t xml:space="preserve">bias-corrected </w:t>
      </w:r>
      <w:r w:rsidR="00642D5E">
        <w:rPr>
          <w:rFonts w:eastAsiaTheme="minorEastAsia"/>
        </w:rPr>
        <w:t>lognormal error.</w:t>
      </w:r>
      <w:r w:rsidR="00C41D19">
        <w:t xml:space="preserve"> </w:t>
      </w:r>
      <w:r w:rsidR="002360BE">
        <w:t xml:space="preserve">We considered </w:t>
      </w:r>
      <w:r w:rsidR="00DB1D12">
        <w:t>five</w:t>
      </w:r>
      <w:r w:rsidR="002360BE">
        <w:t xml:space="preserve"> growth scenarios consisting of </w:t>
      </w:r>
      <w:r w:rsidR="00E02C5F">
        <w:t>two</w:t>
      </w:r>
      <w:r w:rsidR="002360BE">
        <w:t xml:space="preserve"> growth </w:t>
      </w:r>
      <w:r w:rsidR="00991E7A">
        <w:t xml:space="preserve">“Regimes” </w:t>
      </w:r>
      <w:r w:rsidR="002360BE">
        <w:rPr>
          <w:rFonts w:eastAsiaTheme="minorEastAsia"/>
        </w:rPr>
        <w:t>with either completely distinct spatial or temporal ranges, or spatial ranges with some overlap.</w:t>
      </w:r>
      <w:r w:rsidR="00585ACF">
        <w:rPr>
          <w:rFonts w:eastAsiaTheme="minorEastAsia"/>
        </w:rPr>
        <w:t xml:space="preserve"> We designed our growth </w:t>
      </w:r>
      <w:r w:rsidR="006C1803">
        <w:rPr>
          <w:rFonts w:eastAsiaTheme="minorEastAsia"/>
        </w:rPr>
        <w:t>r</w:t>
      </w:r>
      <w:r w:rsidR="00585ACF">
        <w:rPr>
          <w:rFonts w:eastAsiaTheme="minorEastAsia"/>
        </w:rPr>
        <w:t xml:space="preserve">egimes to mimic the </w:t>
      </w:r>
      <w:r w:rsidR="00401105">
        <w:rPr>
          <w:rFonts w:eastAsiaTheme="minorEastAsia"/>
        </w:rPr>
        <w:t>level</w:t>
      </w:r>
      <w:r w:rsidR="00585ACF">
        <w:rPr>
          <w:rFonts w:eastAsiaTheme="minorEastAsia"/>
        </w:rPr>
        <w:t xml:space="preserve"> of variation </w:t>
      </w:r>
      <w:r w:rsidR="00401105">
        <w:rPr>
          <w:rFonts w:eastAsiaTheme="minorEastAsia"/>
        </w:rPr>
        <w:t xml:space="preserve">in </w:t>
      </w:r>
      <w:bookmarkStart w:id="39" w:name="_Hlk8634348"/>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bookmarkEnd w:id="39"/>
      <w:r w:rsidR="00585ACF">
        <w:rPr>
          <w:rFonts w:eastAsiaTheme="minorEastAsia"/>
        </w:rPr>
        <w:t xml:space="preserve">present in the sablefish dataset, </w:t>
      </w:r>
      <w:r w:rsidR="00401105">
        <w:rPr>
          <w:rFonts w:eastAsiaTheme="minorEastAsia"/>
        </w:rPr>
        <w:t xml:space="preserve">which was as high as </w:t>
      </w:r>
      <w:r w:rsidR="00A1156A">
        <w:rPr>
          <w:rFonts w:eastAsiaTheme="minorEastAsia"/>
        </w:rPr>
        <w:t>2</w:t>
      </w:r>
      <w:r w:rsidR="00B61E81">
        <w:rPr>
          <w:rFonts w:eastAsiaTheme="minorEastAsia"/>
        </w:rPr>
        <w:t>6</w:t>
      </w:r>
      <w:r w:rsidR="00401105">
        <w:rPr>
          <w:rFonts w:eastAsiaTheme="minorEastAsia"/>
        </w:rPr>
        <w:t xml:space="preserve">%. </w:t>
      </w:r>
      <w:r w:rsidR="004C4020">
        <w:rPr>
          <w:rFonts w:eastAsiaTheme="minorEastAsia"/>
        </w:rPr>
        <w:t>In our synthetic population</w:t>
      </w:r>
      <w:r w:rsidR="00401105">
        <w:rPr>
          <w:rFonts w:eastAsiaTheme="minorEastAsia"/>
        </w:rPr>
        <w:t xml:space="preserve"> for</w:t>
      </w:r>
      <w:r w:rsidR="007A17E6">
        <w:rPr>
          <w:rFonts w:eastAsiaTheme="minorEastAsia"/>
        </w:rPr>
        <w:t xml:space="preserve"> </w:t>
      </w:r>
      <w:r w:rsidR="006C1803">
        <w:t>r</w:t>
      </w:r>
      <w:r w:rsidR="00101B12">
        <w:t xml:space="preserve">egime 1 </w:t>
      </w:r>
      <w:r w:rsidR="00101B12" w:rsidRPr="007A17E6">
        <w:rPr>
          <w:i/>
        </w:rPr>
        <w:t>L</w:t>
      </w:r>
      <w:r w:rsidR="00473F2A">
        <w:rPr>
          <w:vertAlign w:val="subscript"/>
        </w:rPr>
        <w:t>1</w:t>
      </w:r>
      <w:r w:rsidR="00473F2A">
        <w:t xml:space="preserve"> </w:t>
      </w:r>
      <w:r w:rsidR="00101B12">
        <w:t xml:space="preserve">= </w:t>
      </w:r>
      <w:r w:rsidR="00473F2A">
        <w:t>62</w:t>
      </w:r>
      <w:r w:rsidR="00305278">
        <w:t xml:space="preserve"> </w:t>
      </w:r>
      <w:r w:rsidR="00AC488E">
        <w:t>cm</w:t>
      </w:r>
      <w:r w:rsidR="00862408">
        <w:t xml:space="preserve">,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101B12">
        <w:t xml:space="preserve"> = </w:t>
      </w:r>
      <w:r w:rsidR="00473F2A">
        <w:t>21</w:t>
      </w:r>
      <w:r w:rsidR="00401105">
        <w:t>5</w:t>
      </w:r>
      <w:r w:rsidR="00305278">
        <w:t xml:space="preserve"> </w:t>
      </w:r>
      <w:r w:rsidR="00473F2A">
        <w:t>cm</w:t>
      </w:r>
      <w:r w:rsidR="00862408">
        <w:t xml:space="preserve"> and </w:t>
      </w:r>
      <w:r w:rsidR="00862408">
        <w:rPr>
          <w:i/>
        </w:rPr>
        <w:t>k</w:t>
      </w:r>
      <w:r w:rsidR="00862408">
        <w:t xml:space="preserve"> = 0.25</w:t>
      </w:r>
      <w:r w:rsidR="00305278">
        <w:t xml:space="preserve"> </w:t>
      </w:r>
      <w:r w:rsidR="00FD20B7">
        <w:t>yr</w:t>
      </w:r>
      <w:r w:rsidR="00FD20B7" w:rsidRPr="00CE3A12">
        <w:rPr>
          <w:vertAlign w:val="superscript"/>
        </w:rPr>
        <w:t>-1</w:t>
      </w:r>
      <w:r w:rsidR="00473F2A">
        <w:t>;</w:t>
      </w:r>
      <w:r w:rsidR="00101B12">
        <w:t xml:space="preserve"> </w:t>
      </w:r>
      <w:r w:rsidR="006C1803">
        <w:t>r</w:t>
      </w:r>
      <w:r w:rsidR="00101B12">
        <w:t>egime 2</w:t>
      </w:r>
      <w:r w:rsidR="00A1156A">
        <w:t xml:space="preserve"> </w:t>
      </w:r>
      <w:r w:rsidR="00862408">
        <w:t xml:space="preserve">was designed </w:t>
      </w:r>
      <w:r w:rsidR="00401105">
        <w:t xml:space="preserve">using </w:t>
      </w:r>
      <w:r w:rsidR="00401105" w:rsidRPr="007A17E6">
        <w:rPr>
          <w:i/>
        </w:rPr>
        <w:t>L</w:t>
      </w:r>
      <w:r w:rsidR="00401105">
        <w:rPr>
          <w:vertAlign w:val="subscript"/>
        </w:rPr>
        <w:t>1</w:t>
      </w:r>
      <w:r w:rsidR="00401105">
        <w:rPr>
          <w:rFonts w:eastAsiaTheme="minorEastAsia"/>
        </w:rPr>
        <w:t xml:space="preserve"> and </w:t>
      </w:r>
      <w:r w:rsidR="00401105" w:rsidRPr="007A17E6">
        <w:rPr>
          <w:i/>
        </w:rPr>
        <w:t>L</w:t>
      </w:r>
      <w:r w:rsidR="00401105">
        <w:rPr>
          <w:vertAlign w:val="subscript"/>
        </w:rPr>
        <w:t>2</w:t>
      </w:r>
      <w:r w:rsidR="00401105">
        <w:rPr>
          <w:rFonts w:eastAsiaTheme="minorEastAsia"/>
        </w:rPr>
        <w:t xml:space="preserve"> </w:t>
      </w:r>
      <w:r w:rsidR="00401105">
        <w:t xml:space="preserve">parameters 20% higher than </w:t>
      </w:r>
      <w:r w:rsidR="006C1803">
        <w:t>r</w:t>
      </w:r>
      <w:r w:rsidR="00401105">
        <w:t>egime 1 (</w:t>
      </w:r>
      <w:r w:rsidR="00401105" w:rsidRPr="007A17E6">
        <w:rPr>
          <w:i/>
        </w:rPr>
        <w:t>L</w:t>
      </w:r>
      <w:r w:rsidR="00401105">
        <w:rPr>
          <w:vertAlign w:val="subscript"/>
        </w:rPr>
        <w:t>1</w:t>
      </w:r>
      <w:r w:rsidR="00401105">
        <w:rPr>
          <w:rFonts w:eastAsiaTheme="minorEastAsia"/>
        </w:rPr>
        <w:t xml:space="preserve"> = 74</w:t>
      </w:r>
      <w:r w:rsidR="00305278">
        <w:rPr>
          <w:rFonts w:eastAsiaTheme="minorEastAsia"/>
        </w:rPr>
        <w:t xml:space="preserve"> </w:t>
      </w:r>
      <w:r w:rsidR="00401105">
        <w:rPr>
          <w:rFonts w:eastAsiaTheme="minorEastAsia"/>
        </w:rPr>
        <w:t xml:space="preserve">cm, and </w:t>
      </w:r>
      <w:r w:rsidR="00401105" w:rsidRPr="007A17E6">
        <w:rPr>
          <w:i/>
        </w:rPr>
        <w:t>L</w:t>
      </w:r>
      <w:r w:rsidR="00FB1765">
        <w:rPr>
          <w:vertAlign w:val="subscript"/>
        </w:rPr>
        <w:t>2</w:t>
      </w:r>
      <w:r w:rsidR="00FB1765">
        <w:rPr>
          <w:rFonts w:eastAsiaTheme="minorEastAsia"/>
        </w:rPr>
        <w:t xml:space="preserve"> =</w:t>
      </w:r>
      <w:r w:rsidR="00401105">
        <w:rPr>
          <w:rFonts w:eastAsiaTheme="minorEastAsia"/>
        </w:rPr>
        <w:t xml:space="preserve"> 258</w:t>
      </w:r>
      <w:r w:rsidR="00305278">
        <w:rPr>
          <w:rFonts w:eastAsiaTheme="minorEastAsia"/>
        </w:rPr>
        <w:t xml:space="preserve"> </w:t>
      </w:r>
      <w:r w:rsidR="00401105">
        <w:rPr>
          <w:rFonts w:eastAsiaTheme="minorEastAsia"/>
        </w:rPr>
        <w:t xml:space="preserve">cm, </w:t>
      </w:r>
      <w:r w:rsidR="00401105">
        <w:rPr>
          <w:i/>
        </w:rPr>
        <w:t>k</w:t>
      </w:r>
      <w:r w:rsidR="00401105">
        <w:t xml:space="preserve"> = 0.25</w:t>
      </w:r>
      <w:r w:rsidR="00305278">
        <w:t xml:space="preserve"> </w:t>
      </w:r>
      <w:r w:rsidR="00401105">
        <w:t>yr</w:t>
      </w:r>
      <w:r w:rsidR="00401105" w:rsidRPr="00CE3A12">
        <w:rPr>
          <w:vertAlign w:val="superscript"/>
        </w:rPr>
        <w:t>-1</w:t>
      </w:r>
      <w:r w:rsidR="00401105">
        <w:t>)</w:t>
      </w:r>
      <w:r w:rsidR="00D60AC2">
        <w:t>.</w:t>
      </w:r>
      <w:r w:rsidR="00862408">
        <w:t xml:space="preserve"> </w:t>
      </w:r>
      <w:r w:rsidR="00585ACF">
        <w:t xml:space="preserve">Expected growth curves for the simulated Regimes are </w:t>
      </w:r>
      <w:r w:rsidR="002A0D40">
        <w:t>present</w:t>
      </w:r>
      <w:r w:rsidR="00585ACF">
        <w:t xml:space="preserve"> in </w:t>
      </w:r>
      <w:r w:rsidR="00527F2F">
        <w:t xml:space="preserve">Supplementary </w:t>
      </w:r>
      <w:r w:rsidR="00730B78">
        <w:t xml:space="preserve">Figure </w:t>
      </w:r>
      <w:commentRangeStart w:id="40"/>
      <w:r w:rsidR="00730B78">
        <w:t>A1</w:t>
      </w:r>
      <w:commentRangeEnd w:id="40"/>
      <w:r w:rsidR="00F64DDF">
        <w:rPr>
          <w:rStyle w:val="CommentReference"/>
        </w:rPr>
        <w:commentReference w:id="40"/>
      </w:r>
      <w:r w:rsidR="00585ACF">
        <w:t>.</w:t>
      </w:r>
    </w:p>
    <w:p w14:paraId="686DCC8B" w14:textId="3E5FE63B" w:rsidR="001E05C4" w:rsidRDefault="00991E7A" w:rsidP="008B4B4A">
      <w:pPr>
        <w:spacing w:after="0" w:line="276" w:lineRule="auto"/>
        <w:ind w:firstLine="360"/>
        <w:jc w:val="both"/>
      </w:pPr>
      <w:r>
        <w:t xml:space="preserve">The simulated spatial extent ranges from 0° to 50° in latitude and longitude. </w:t>
      </w:r>
      <w:r w:rsidR="003057E6">
        <w:t xml:space="preserve">The </w:t>
      </w:r>
      <w:r w:rsidR="00BD69F5">
        <w:t xml:space="preserve">simulation </w:t>
      </w:r>
      <w:r w:rsidR="003057E6">
        <w:t xml:space="preserve">scenarios </w:t>
      </w:r>
      <w:r w:rsidR="00FD20B7">
        <w:t>(</w:t>
      </w:r>
      <w:r w:rsidR="00C61A6B">
        <w:fldChar w:fldCharType="begin"/>
      </w:r>
      <w:r w:rsidR="00C61A6B">
        <w:instrText xml:space="preserve"> REF _Ref872431 \h </w:instrText>
      </w:r>
      <w:r w:rsidR="007D19A2">
        <w:instrText xml:space="preserve"> \* MERGEFORMAT </w:instrText>
      </w:r>
      <w:r w:rsidR="00C61A6B">
        <w:fldChar w:fldCharType="separate"/>
      </w:r>
      <w:r w:rsidR="00EF1C91">
        <w:t xml:space="preserve">Table </w:t>
      </w:r>
      <w:r w:rsidR="00EF1C91">
        <w:rPr>
          <w:noProof/>
        </w:rPr>
        <w:t>2</w:t>
      </w:r>
      <w:r w:rsidR="00C61A6B">
        <w:fldChar w:fldCharType="end"/>
      </w:r>
      <w:r w:rsidR="00FD20B7">
        <w:t>)</w:t>
      </w:r>
      <w:r w:rsidR="003057E6">
        <w:t xml:space="preserve"> </w:t>
      </w:r>
      <w:commentRangeStart w:id="41"/>
      <w:r w:rsidR="003057E6">
        <w:t xml:space="preserve">were designed to represent </w:t>
      </w:r>
      <w:r w:rsidR="00CD3EA6">
        <w:t xml:space="preserve">a variety of </w:t>
      </w:r>
      <w:r w:rsidR="00F96D86">
        <w:t xml:space="preserve">possibilities </w:t>
      </w:r>
      <w:r w:rsidR="00CD3EA6">
        <w:t>in spatial growth variation</w:t>
      </w:r>
      <w:r w:rsidR="002B159B">
        <w:t xml:space="preserve">, with one test of the ability to </w:t>
      </w:r>
      <w:r w:rsidR="001B6135">
        <w:t xml:space="preserve">identify </w:t>
      </w:r>
      <w:r w:rsidR="002B159B">
        <w:t>a temporal regime change in growth</w:t>
      </w:r>
      <w:commentRangeEnd w:id="41"/>
      <w:r w:rsidR="00F64DDF">
        <w:rPr>
          <w:rStyle w:val="CommentReference"/>
        </w:rPr>
        <w:commentReference w:id="41"/>
      </w:r>
      <w:r w:rsidR="00D60AC2">
        <w:t>;</w:t>
      </w:r>
      <w:commentRangeStart w:id="42"/>
      <w:r w:rsidR="00D60AC2">
        <w:t xml:space="preserve"> all simulated datasets were fit using link function </w:t>
      </w:r>
      <w:r w:rsidR="00D60AC2">
        <w:rPr>
          <w:i/>
        </w:rPr>
        <w:t>g</w:t>
      </w:r>
      <w:r w:rsidR="00D60AC2">
        <w:t xml:space="preserve"> with smoothing functions </w:t>
      </w:r>
      <w:r w:rsidR="00D60AC2">
        <w:rPr>
          <w:i/>
        </w:rPr>
        <w:t xml:space="preserve">f </w:t>
      </w:r>
      <w:r w:rsidR="00D60AC2">
        <w:t xml:space="preserve">for both spatial covariates as well as </w:t>
      </w:r>
      <w:r>
        <w:t xml:space="preserve">for </w:t>
      </w:r>
      <w:r w:rsidR="00D60AC2">
        <w:t>year</w:t>
      </w:r>
      <w:r w:rsidR="00C700EA">
        <w:t>.</w:t>
      </w:r>
      <w:r w:rsidR="003F6D4D">
        <w:t xml:space="preserve"> </w:t>
      </w:r>
      <w:commentRangeEnd w:id="42"/>
      <w:r w:rsidR="00F64DDF">
        <w:rPr>
          <w:rStyle w:val="CommentReference"/>
        </w:rPr>
        <w:commentReference w:id="42"/>
      </w:r>
      <w:r w:rsidR="00AB58CE">
        <w:rPr>
          <w:rFonts w:eastAsiaTheme="minorEastAsia"/>
        </w:rPr>
        <w:t xml:space="preserve">To simulate spatial zones, </w:t>
      </w:r>
      <w:r w:rsidR="00A1156A">
        <w:rPr>
          <w:rFonts w:eastAsiaTheme="minorEastAsia"/>
        </w:rPr>
        <w:t xml:space="preserve">locations of fish grown under a certain </w:t>
      </w:r>
      <w:r w:rsidR="006C1803">
        <w:rPr>
          <w:rFonts w:eastAsiaTheme="minorEastAsia"/>
        </w:rPr>
        <w:t>r</w:t>
      </w:r>
      <w:r w:rsidR="00A1156A">
        <w:rPr>
          <w:rFonts w:eastAsiaTheme="minorEastAsia"/>
        </w:rPr>
        <w:t>egime</w:t>
      </w:r>
      <w:r w:rsidR="00AB58CE">
        <w:rPr>
          <w:rFonts w:eastAsiaTheme="minorEastAsia"/>
        </w:rPr>
        <w:t xml:space="preserve"> were sampled from a uniform distribution </w:t>
      </w:r>
      <w:r w:rsidR="00A1156A">
        <w:rPr>
          <w:rFonts w:eastAsiaTheme="minorEastAsia"/>
        </w:rPr>
        <w:t xml:space="preserve">with boundaries defined by the </w:t>
      </w:r>
      <w:proofErr w:type="spellStart"/>
      <w:r w:rsidR="00A1156A">
        <w:rPr>
          <w:rFonts w:eastAsiaTheme="minorEastAsia"/>
        </w:rPr>
        <w:t>spatio</w:t>
      </w:r>
      <w:proofErr w:type="spellEnd"/>
      <w:r w:rsidR="00A1156A">
        <w:rPr>
          <w:rFonts w:eastAsiaTheme="minorEastAsia"/>
        </w:rPr>
        <w:t>-temporal scenario at hand</w:t>
      </w:r>
      <w:r w:rsidR="006A4ECF">
        <w:rPr>
          <w:rFonts w:eastAsiaTheme="minorEastAsia"/>
        </w:rPr>
        <w:t xml:space="preserve"> (see </w:t>
      </w:r>
      <w:r w:rsidR="006A4ECF">
        <w:rPr>
          <w:rFonts w:eastAsiaTheme="minorEastAsia"/>
        </w:rPr>
        <w:fldChar w:fldCharType="begin"/>
      </w:r>
      <w:r w:rsidR="006A4ECF">
        <w:rPr>
          <w:rFonts w:eastAsiaTheme="minorEastAsia"/>
        </w:rPr>
        <w:instrText xml:space="preserve"> REF _Ref2004405 \h </w:instrText>
      </w:r>
      <w:r w:rsidR="00560355">
        <w:rPr>
          <w:rFonts w:eastAsiaTheme="minorEastAsia"/>
        </w:rPr>
        <w:instrText xml:space="preserve"> \* MERGEFORMAT </w:instrText>
      </w:r>
      <w:r w:rsidR="006A4ECF">
        <w:rPr>
          <w:rFonts w:eastAsiaTheme="minorEastAsia"/>
        </w:rPr>
      </w:r>
      <w:r w:rsidR="006A4ECF">
        <w:rPr>
          <w:rFonts w:eastAsiaTheme="minorEastAsia"/>
        </w:rPr>
        <w:fldChar w:fldCharType="separate"/>
      </w:r>
      <w:r w:rsidR="00EF1C91">
        <w:t xml:space="preserve">Figure </w:t>
      </w:r>
      <w:r w:rsidR="00EF1C91">
        <w:rPr>
          <w:noProof/>
        </w:rPr>
        <w:t>3</w:t>
      </w:r>
      <w:r w:rsidR="006A4ECF">
        <w:rPr>
          <w:rFonts w:eastAsiaTheme="minorEastAsia"/>
        </w:rPr>
        <w:fldChar w:fldCharType="end"/>
      </w:r>
      <w:r w:rsidR="006A4ECF">
        <w:rPr>
          <w:rFonts w:eastAsiaTheme="minorEastAsia"/>
        </w:rPr>
        <w:t>)</w:t>
      </w:r>
      <w:r w:rsidR="00AB58CE">
        <w:rPr>
          <w:rFonts w:eastAsiaTheme="minorEastAsia"/>
        </w:rPr>
        <w:t xml:space="preserve">. </w:t>
      </w:r>
      <w:bookmarkStart w:id="43" w:name="_Hlk20137723"/>
      <w:commentRangeStart w:id="44"/>
      <w:r w:rsidR="006C1803">
        <w:rPr>
          <w:rFonts w:eastAsiaTheme="minorEastAsia"/>
        </w:rPr>
        <w:t>A</w:t>
      </w:r>
      <w:r w:rsidR="00F04629">
        <w:rPr>
          <w:rFonts w:eastAsiaTheme="minorEastAsia"/>
        </w:rPr>
        <w:t xml:space="preserve">ll fish </w:t>
      </w:r>
      <w:r w:rsidR="006C1803">
        <w:rPr>
          <w:rFonts w:eastAsiaTheme="minorEastAsia"/>
        </w:rPr>
        <w:t xml:space="preserve">in scenario 1 (no spatial or temporal variation) </w:t>
      </w:r>
      <w:r w:rsidR="00952B81">
        <w:rPr>
          <w:rFonts w:eastAsiaTheme="minorEastAsia"/>
        </w:rPr>
        <w:t>were</w:t>
      </w:r>
      <w:r w:rsidR="00F04629">
        <w:rPr>
          <w:rFonts w:eastAsiaTheme="minorEastAsia"/>
        </w:rPr>
        <w:t xml:space="preserve"> grown under </w:t>
      </w:r>
      <w:r w:rsidR="006C1803">
        <w:rPr>
          <w:rFonts w:eastAsiaTheme="minorEastAsia"/>
        </w:rPr>
        <w:t>r</w:t>
      </w:r>
      <w:r w:rsidR="00F04629">
        <w:rPr>
          <w:rFonts w:eastAsiaTheme="minorEastAsia"/>
        </w:rPr>
        <w:t>egime 1</w:t>
      </w:r>
      <w:ins w:id="45" w:author="Tim Essington [2]" w:date="2019-07-08T18:13:00Z">
        <w:r w:rsidR="00F64DDF">
          <w:rPr>
            <w:rFonts w:eastAsiaTheme="minorEastAsia"/>
          </w:rPr>
          <w:t xml:space="preserve"> and sampled </w:t>
        </w:r>
      </w:ins>
      <w:ins w:id="46" w:author="Tim Essington [2]" w:date="2019-07-08T18:15:00Z">
        <w:r w:rsidR="00F64DDF">
          <w:rPr>
            <w:rFonts w:eastAsiaTheme="minorEastAsia"/>
          </w:rPr>
          <w:t>(uniformly)</w:t>
        </w:r>
      </w:ins>
      <w:ins w:id="47" w:author="Tim Essington [2]" w:date="2019-07-08T18:13:00Z">
        <w:r w:rsidR="00F64DDF">
          <w:rPr>
            <w:rFonts w:eastAsiaTheme="minorEastAsia"/>
          </w:rPr>
          <w:t xml:space="preserve"> over latitude</w:t>
        </w:r>
      </w:ins>
      <w:ins w:id="48" w:author="Tim Essington [2]" w:date="2019-07-08T18:14:00Z">
        <w:r w:rsidR="00F64DDF">
          <w:rPr>
            <w:rFonts w:eastAsiaTheme="minorEastAsia"/>
          </w:rPr>
          <w:t xml:space="preserve"> and longitude between </w:t>
        </w:r>
      </w:ins>
      <w:del w:id="49" w:author="Tim Essington [2]" w:date="2019-07-08T18:14:00Z">
        <w:r w:rsidR="00F04629" w:rsidDel="00F64DDF">
          <w:rPr>
            <w:rFonts w:eastAsiaTheme="minorEastAsia"/>
          </w:rPr>
          <w:delText xml:space="preserve"> </w:delText>
        </w:r>
        <w:r w:rsidR="00952B81" w:rsidDel="00F64DDF">
          <w:rPr>
            <w:rFonts w:eastAsiaTheme="minorEastAsia"/>
          </w:rPr>
          <w:delText>with</w:delText>
        </w:r>
        <w:r w:rsidR="00F04629" w:rsidDel="00F64DDF">
          <w:delText xml:space="preserve"> </w:delText>
        </w:r>
        <w:r w:rsidR="00F04629" w:rsidDel="00F64DDF">
          <w:rPr>
            <w:rFonts w:eastAsiaTheme="minorEastAsia"/>
          </w:rPr>
          <w:delText xml:space="preserve">latitude and longitude </w:delText>
        </w:r>
        <w:r w:rsidR="00F04629" w:rsidDel="00F64DDF">
          <w:delText>sampled uniformly from</w:delText>
        </w:r>
        <w:commentRangeStart w:id="50"/>
        <w:r w:rsidR="00F04629" w:rsidDel="00F64DDF">
          <w:delText xml:space="preserve"> </w:delText>
        </w:r>
      </w:del>
      <w:r w:rsidR="00F04629">
        <w:t xml:space="preserve">0° to 50°. </w:t>
      </w:r>
      <w:commentRangeEnd w:id="50"/>
      <w:r w:rsidR="00F64DDF">
        <w:rPr>
          <w:rStyle w:val="CommentReference"/>
        </w:rPr>
        <w:commentReference w:id="50"/>
      </w:r>
      <w:r>
        <w:rPr>
          <w:rFonts w:eastAsiaTheme="minorEastAsia"/>
        </w:rPr>
        <w:t xml:space="preserve">In </w:t>
      </w:r>
      <w:r w:rsidR="006C1803">
        <w:rPr>
          <w:rFonts w:eastAsiaTheme="minorEastAsia"/>
        </w:rPr>
        <w:t>s</w:t>
      </w:r>
      <w:r>
        <w:rPr>
          <w:rFonts w:eastAsiaTheme="minorEastAsia"/>
        </w:rPr>
        <w:t>cenario 2,</w:t>
      </w:r>
      <w:r>
        <w:t xml:space="preserve"> </w:t>
      </w:r>
      <w:ins w:id="51" w:author="Tim Essington [2]" w:date="2019-07-08T18:14:00Z">
        <w:r w:rsidR="00F64DDF">
          <w:t xml:space="preserve">fish were grown in </w:t>
        </w:r>
      </w:ins>
      <w:ins w:id="52" w:author="Tim Essington [2]" w:date="2019-07-08T18:15:00Z">
        <w:r w:rsidR="00F64DDF">
          <w:t xml:space="preserve">two regimes, and </w:t>
        </w:r>
      </w:ins>
      <w:del w:id="53" w:author="Tim Essington [2]" w:date="2019-07-08T18:15:00Z">
        <w:r w:rsidR="00473F2A" w:rsidDel="00F64DDF">
          <w:rPr>
            <w:rFonts w:eastAsiaTheme="minorEastAsia"/>
          </w:rPr>
          <w:delText xml:space="preserve">the latitude and longitude of </w:delText>
        </w:r>
      </w:del>
      <w:r w:rsidR="00473F2A">
        <w:rPr>
          <w:rFonts w:eastAsiaTheme="minorEastAsia"/>
        </w:rPr>
        <w:t xml:space="preserve">fish grown under </w:t>
      </w:r>
      <w:r w:rsidR="006C1803">
        <w:rPr>
          <w:rFonts w:eastAsiaTheme="minorEastAsia"/>
        </w:rPr>
        <w:t>r</w:t>
      </w:r>
      <w:r w:rsidR="00473F2A">
        <w:rPr>
          <w:rFonts w:eastAsiaTheme="minorEastAsia"/>
        </w:rPr>
        <w:t xml:space="preserve">egime 1 </w:t>
      </w:r>
      <w:r w:rsidR="001B6135">
        <w:rPr>
          <w:rFonts w:eastAsiaTheme="minorEastAsia"/>
        </w:rPr>
        <w:t>we</w:t>
      </w:r>
      <w:r w:rsidR="00473F2A">
        <w:rPr>
          <w:rFonts w:eastAsiaTheme="minorEastAsia"/>
        </w:rPr>
        <w:t xml:space="preserve">re </w:t>
      </w:r>
      <w:r w:rsidR="00473F2A">
        <w:t xml:space="preserve">sampled </w:t>
      </w:r>
      <w:del w:id="54" w:author="Tim Essington [2]" w:date="2019-07-08T18:15:00Z">
        <w:r w:rsidR="00473F2A" w:rsidDel="00F64DDF">
          <w:delText>independently and at random from a uniform distribution between</w:delText>
        </w:r>
      </w:del>
      <w:ins w:id="55" w:author="Tim Essington [2]" w:date="2019-07-08T18:15:00Z">
        <w:r w:rsidR="00F64DDF">
          <w:t>between</w:t>
        </w:r>
      </w:ins>
      <w:r w:rsidR="00473F2A">
        <w:t xml:space="preserve"> 0° and 25°</w:t>
      </w:r>
      <w:ins w:id="56" w:author="Tim Essington [2]" w:date="2019-07-08T18:16:00Z">
        <w:r w:rsidR="00F64DDF">
          <w:t xml:space="preserve"> (latitude and longitude)</w:t>
        </w:r>
      </w:ins>
      <w:ins w:id="57" w:author="Tim Essington [2]" w:date="2019-07-08T18:15:00Z">
        <w:r w:rsidR="00F64DDF">
          <w:t xml:space="preserve"> while</w:t>
        </w:r>
      </w:ins>
      <w:del w:id="58" w:author="Tim Essington [2]" w:date="2019-07-08T18:15:00Z">
        <w:r w:rsidR="00473F2A" w:rsidDel="00F64DDF">
          <w:delText>;</w:delText>
        </w:r>
      </w:del>
      <w:r w:rsidR="00473F2A">
        <w:t xml:space="preserve"> fish grown under </w:t>
      </w:r>
      <w:r w:rsidR="006C1803">
        <w:t>r</w:t>
      </w:r>
      <w:r w:rsidR="00473F2A">
        <w:t xml:space="preserve">egime 2 </w:t>
      </w:r>
      <w:r w:rsidR="00952B81">
        <w:t>had</w:t>
      </w:r>
      <w:r w:rsidR="00473F2A">
        <w:t xml:space="preserve"> </w:t>
      </w:r>
      <w:ins w:id="59" w:author="Tim Essington [2]" w:date="2019-07-08T18:15:00Z">
        <w:r w:rsidR="00F64DDF">
          <w:t xml:space="preserve">were </w:t>
        </w:r>
        <w:r w:rsidR="00F64DDF">
          <w:lastRenderedPageBreak/>
          <w:t>sampled between 25 to 50</w:t>
        </w:r>
      </w:ins>
      <w:del w:id="60" w:author="Tim Essington [2]" w:date="2019-07-08T18:16:00Z">
        <w:r w:rsidR="00473F2A" w:rsidDel="00F64DDF">
          <w:rPr>
            <w:rFonts w:eastAsiaTheme="minorEastAsia"/>
          </w:rPr>
          <w:delText xml:space="preserve">latitude and longitude </w:delText>
        </w:r>
        <w:r w:rsidR="00473F2A" w:rsidDel="00F64DDF">
          <w:delText xml:space="preserve">sampled </w:delText>
        </w:r>
        <w:r w:rsidR="00303AFC" w:rsidDel="00F64DDF">
          <w:delText>uniformly</w:delText>
        </w:r>
        <w:r w:rsidR="00473F2A" w:rsidDel="00F64DDF">
          <w:delText xml:space="preserve"> from 25° to 50°</w:delText>
        </w:r>
      </w:del>
      <w:r w:rsidR="00473F2A">
        <w:t xml:space="preserve">. </w:t>
      </w:r>
      <w:r>
        <w:t xml:space="preserve">The same approach </w:t>
      </w:r>
      <w:r w:rsidR="00952B81">
        <w:t>was</w:t>
      </w:r>
      <w:r>
        <w:t xml:space="preserve"> applied for </w:t>
      </w:r>
      <w:r w:rsidR="006C1803">
        <w:t>s</w:t>
      </w:r>
      <w:r>
        <w:t>cenario 3</w:t>
      </w:r>
      <w:r w:rsidR="006C1803">
        <w:t>,</w:t>
      </w:r>
      <w:r>
        <w:t xml:space="preserve"> </w:t>
      </w:r>
      <w:ins w:id="61" w:author="Tim Essington [2]" w:date="2019-07-08T18:16:00Z">
        <w:r w:rsidR="00F64DDF">
          <w:t xml:space="preserve">except that </w:t>
        </w:r>
      </w:ins>
      <w:del w:id="62" w:author="Tim Essington [2]" w:date="2019-07-08T18:16:00Z">
        <w:r w:rsidDel="00F64DDF">
          <w:delText xml:space="preserve">with the change that </w:delText>
        </w:r>
      </w:del>
      <w:r>
        <w:t xml:space="preserve">fish grown under </w:t>
      </w:r>
      <w:r w:rsidR="006C1803">
        <w:t>r</w:t>
      </w:r>
      <w:r>
        <w:t xml:space="preserve">egime 2 </w:t>
      </w:r>
      <w:del w:id="63" w:author="Tim Essington [2]" w:date="2019-07-08T18:16:00Z">
        <w:r w:rsidR="00952B81" w:rsidDel="00F64DDF">
          <w:delText>had</w:delText>
        </w:r>
        <w:r w:rsidDel="00F64DDF">
          <w:delText xml:space="preserve"> </w:delText>
        </w:r>
      </w:del>
      <w:ins w:id="64" w:author="Tim Essington [2]" w:date="2019-07-08T18:16:00Z">
        <w:r w:rsidR="00F64DDF">
          <w:t>were sampled from 20 to 50,</w:t>
        </w:r>
      </w:ins>
      <w:del w:id="65" w:author="Tim Essington [2]" w:date="2019-07-08T18:16:00Z">
        <w:r w:rsidDel="00F64DDF">
          <w:rPr>
            <w:rFonts w:eastAsiaTheme="minorEastAsia"/>
          </w:rPr>
          <w:delText xml:space="preserve">latitude and longitude </w:delText>
        </w:r>
        <w:r w:rsidDel="00F64DDF">
          <w:delText>sampled uniformly from 20° to 50°,</w:delText>
        </w:r>
      </w:del>
      <w:r>
        <w:t xml:space="preserve"> thus creating an overlap zone</w:t>
      </w:r>
      <w:r w:rsidR="00A1156A">
        <w:t xml:space="preserve"> between 20° and 25°</w:t>
      </w:r>
      <w:r>
        <w:t>.</w:t>
      </w:r>
      <w:commentRangeEnd w:id="44"/>
      <w:r w:rsidR="00F64DDF">
        <w:rPr>
          <w:rStyle w:val="CommentReference"/>
        </w:rPr>
        <w:commentReference w:id="44"/>
      </w:r>
      <w:r>
        <w:t xml:space="preserve"> </w:t>
      </w:r>
      <w:r w:rsidR="001E05C4">
        <w:t xml:space="preserve"> </w:t>
      </w:r>
      <w:bookmarkEnd w:id="43"/>
      <w:commentRangeStart w:id="66"/>
      <w:ins w:id="67" w:author="Tim Essington [2]" w:date="2019-07-08T18:17:00Z">
        <w:r w:rsidR="00B14696">
          <w:t>In scenario 4</w:t>
        </w:r>
      </w:ins>
      <w:ins w:id="68" w:author="Tim Essington [2]" w:date="2019-07-08T18:18:00Z">
        <w:r w:rsidR="00B14696">
          <w:t>…</w:t>
        </w:r>
      </w:ins>
      <w:ins w:id="69" w:author="Tim Essington [2]" w:date="2019-07-08T18:17:00Z">
        <w:r w:rsidR="00B14696">
          <w:t xml:space="preserve"> </w:t>
        </w:r>
      </w:ins>
      <w:commentRangeEnd w:id="66"/>
      <w:ins w:id="70" w:author="Tim Essington [2]" w:date="2019-07-08T18:18:00Z">
        <w:r w:rsidR="00B14696">
          <w:rPr>
            <w:rStyle w:val="CommentReference"/>
          </w:rPr>
          <w:commentReference w:id="66"/>
        </w:r>
      </w:ins>
      <w:r w:rsidR="006C1803">
        <w:t>A</w:t>
      </w:r>
      <w:r w:rsidR="001E05C4">
        <w:t>ll simulated fish</w:t>
      </w:r>
      <w:r w:rsidR="006C1803">
        <w:t xml:space="preserve"> in scenario 4, </w:t>
      </w:r>
      <w:r w:rsidR="001E05C4">
        <w:rPr>
          <w:rFonts w:eastAsiaTheme="minorEastAsia"/>
        </w:rPr>
        <w:t>were assigned latitudes</w:t>
      </w:r>
      <w:r w:rsidR="001E05C4" w:rsidRPr="0065797E">
        <w:t xml:space="preserve"> </w:t>
      </w:r>
      <w:r w:rsidR="001E05C4">
        <w:t>sampled independently and at random from a uniform distribution from 0° to 50°. Fish simulated under</w:t>
      </w:r>
      <w:r w:rsidR="006C1803">
        <w:t xml:space="preserve"> r</w:t>
      </w:r>
      <w:r w:rsidR="001E05C4">
        <w:t xml:space="preserve">egime </w:t>
      </w:r>
      <w:r w:rsidR="006C1803">
        <w:t>1</w:t>
      </w:r>
      <w:r w:rsidR="001E05C4">
        <w:t xml:space="preserve"> were </w:t>
      </w:r>
      <w:commentRangeStart w:id="71"/>
      <w:r w:rsidR="001E05C4">
        <w:t xml:space="preserve">assigned longitudes </w:t>
      </w:r>
      <w:commentRangeEnd w:id="71"/>
      <w:r w:rsidR="00B14696">
        <w:rPr>
          <w:rStyle w:val="CommentReference"/>
        </w:rPr>
        <w:commentReference w:id="71"/>
      </w:r>
      <w:r w:rsidR="001E05C4">
        <w:t xml:space="preserve">sampled randomly from 0° to 48° and fish simulated under </w:t>
      </w:r>
      <w:r w:rsidR="006C1803">
        <w:t>r</w:t>
      </w:r>
      <w:r w:rsidR="001E05C4">
        <w:t xml:space="preserve">egime </w:t>
      </w:r>
      <w:r w:rsidR="006C1803">
        <w:t xml:space="preserve">2 </w:t>
      </w:r>
      <w:r w:rsidR="001E05C4">
        <w:t>have longitudes sampled randomly from 48° to 50°, forming a vertical “band” of larger fish in higher longitudes.</w:t>
      </w:r>
    </w:p>
    <w:p w14:paraId="099BA7BD" w14:textId="038DA52F" w:rsidR="00CE3A12" w:rsidRPr="00AB3E57" w:rsidRDefault="006C1803" w:rsidP="008B4B4A">
      <w:pPr>
        <w:spacing w:after="0" w:line="276" w:lineRule="auto"/>
        <w:ind w:firstLine="360"/>
        <w:jc w:val="both"/>
      </w:pPr>
      <w:r>
        <w:t>The</w:t>
      </w:r>
      <w:r w:rsidRPr="002F43F1">
        <w:t xml:space="preserve"> </w:t>
      </w:r>
      <w:r w:rsidR="00C1213E" w:rsidRPr="002F43F1">
        <w:t>final simulation scenario</w:t>
      </w:r>
      <w:r w:rsidR="00AF4913">
        <w:t xml:space="preserve"> (5)</w:t>
      </w:r>
      <w:r w:rsidR="00C1213E" w:rsidRPr="002F43F1">
        <w:t xml:space="preserve"> </w:t>
      </w:r>
      <w:r w:rsidR="00C1213E">
        <w:t>involved</w:t>
      </w:r>
      <w:r w:rsidR="00C1213E" w:rsidRPr="002F43F1">
        <w:t xml:space="preserve"> temporal changes in growth, with a change from growth </w:t>
      </w:r>
      <w:r>
        <w:t>r</w:t>
      </w:r>
      <w:r w:rsidR="00C1213E" w:rsidRPr="002F43F1">
        <w:t xml:space="preserve">egime 1 to </w:t>
      </w:r>
      <w:r>
        <w:t>r</w:t>
      </w:r>
      <w:r w:rsidR="00C1213E" w:rsidRPr="002F43F1">
        <w:t>egime 2 in year 50. This mean</w:t>
      </w:r>
      <w:r w:rsidR="00A1156A">
        <w:t>t</w:t>
      </w:r>
      <w:r w:rsidR="00C1213E" w:rsidRPr="002F43F1">
        <w:t xml:space="preserve"> that the growth increment generally increased for individuals whose lifespan covers this breakpoint</w:t>
      </w:r>
      <w:r w:rsidR="00C1213E">
        <w:t>, though note that</w:t>
      </w:r>
      <w:r w:rsidR="00C1213E" w:rsidRPr="002F43F1">
        <w:t xml:space="preserve"> the GAM is fit to fish of a fixed age. Fish locations for the temporal break scenario are sampled identically to the scenario without spatial variation.</w:t>
      </w:r>
      <w:r w:rsidR="00C1213E">
        <w:t xml:space="preserve"> </w:t>
      </w:r>
      <w:r w:rsidR="00473F2A">
        <w:t xml:space="preserve"> </w:t>
      </w:r>
      <w:r w:rsidR="00297019">
        <w:t>Under each scenario, we generated 100 replicate datasets</w:t>
      </w:r>
      <w:r w:rsidR="005C67E6">
        <w:t>,</w:t>
      </w:r>
      <w:r w:rsidR="002B36AF">
        <w:t xml:space="preserve"> </w:t>
      </w:r>
      <w:r w:rsidR="00322C06" w:rsidRPr="00EB62A9">
        <w:t>which averaged</w:t>
      </w:r>
      <w:r w:rsidR="00F2278E" w:rsidRPr="00EB62A9">
        <w:t xml:space="preserve"> 530</w:t>
      </w:r>
      <w:r w:rsidR="00322C06" w:rsidRPr="00EB62A9">
        <w:t xml:space="preserve"> age-six fish per dataset</w:t>
      </w:r>
      <w:r w:rsidR="00D44E39" w:rsidRPr="00EB62A9">
        <w:t xml:space="preserve"> (</w:t>
      </w:r>
      <w:r w:rsidR="00010460">
        <w:t>we performed a sensitivity analysis to reducing the sample size by 25% or 50%</w:t>
      </w:r>
      <w:r w:rsidR="00D44E39" w:rsidRPr="00EB62A9">
        <w:t>)</w:t>
      </w:r>
      <w:r w:rsidR="00297019" w:rsidRPr="00EB62A9">
        <w:t>.</w:t>
      </w:r>
      <w:r w:rsidR="00297019">
        <w:t xml:space="preserve"> </w:t>
      </w:r>
      <w:r w:rsidR="003057E6">
        <w:t xml:space="preserve"> </w:t>
      </w:r>
      <w:r w:rsidR="00CE3A12">
        <w:t>For all runs, the initial</w:t>
      </w:r>
      <w:r w:rsidR="00CE3A12" w:rsidRPr="008567BF">
        <w:t xml:space="preserve"> </w:t>
      </w:r>
      <w:r w:rsidR="00CE3A12">
        <w:t xml:space="preserve">values for the </w:t>
      </w:r>
      <w:r w:rsidR="00CE3A12" w:rsidRPr="008567BF">
        <w:t>parameter</w:t>
      </w:r>
      <w:r w:rsidR="00CE3A12">
        <w:t>s</w:t>
      </w:r>
      <w:r w:rsidR="00CE3A12" w:rsidRPr="008567BF">
        <w:t xml:space="preserve"> </w:t>
      </w:r>
      <w:r w:rsidR="00CE3A12">
        <w:t xml:space="preserve">were </w:t>
      </w:r>
      <w:r w:rsidR="00CE3A12" w:rsidRPr="003D3AD9">
        <w:rPr>
          <w:i/>
        </w:rPr>
        <w:t>t</w:t>
      </w:r>
      <w:r w:rsidR="00CE3A12" w:rsidRPr="003D3AD9">
        <w:rPr>
          <w:vertAlign w:val="subscript"/>
        </w:rPr>
        <w:t>0</w:t>
      </w:r>
      <w:r w:rsidR="00CE3A12" w:rsidRPr="008567BF">
        <w:t xml:space="preserve"> = 0</w:t>
      </w:r>
      <w:r w:rsidR="00CE3A12">
        <w:t>.1,</w:t>
      </w:r>
      <w:r w:rsidR="00CE3A12" w:rsidRPr="008567BF">
        <w:t xml:space="preserve"> </w:t>
      </w:r>
      <m:oMath>
        <m:r>
          <m:rPr>
            <m:sty m:val="p"/>
          </m:rPr>
          <w:rPr>
            <w:rFonts w:ascii="Cambria Math" w:hAnsi="Cambria Math"/>
          </w:rPr>
          <m:t>log</m:t>
        </m:r>
        <m:r>
          <w:rPr>
            <w:rFonts w:ascii="Cambria Math" w:hAnsi="Cambria Math"/>
          </w:rPr>
          <m:t>(</m:t>
        </m:r>
        <m:r>
          <m:rPr>
            <m:sty m:val="p"/>
          </m:rPr>
          <w:rPr>
            <w:rFonts w:ascii="Cambria Math" w:hAnsi="Cambria Math"/>
          </w:rPr>
          <m:t>σ</m:t>
        </m:r>
        <m:r>
          <w:rPr>
            <w:rFonts w:ascii="Cambria Math" w:eastAsiaTheme="minorEastAsia" w:hAnsi="Cambria Math"/>
          </w:rPr>
          <m:t>)</m:t>
        </m:r>
      </m:oMath>
      <w:r w:rsidR="00CE3A12" w:rsidRPr="008567BF">
        <w:t xml:space="preserve"> </w:t>
      </w:r>
      <w:r w:rsidR="00CE3A12">
        <w:t xml:space="preserve">= 0.1, </w:t>
      </w:r>
      <w:r w:rsidR="00CE3A12" w:rsidRPr="008567BF">
        <w:t xml:space="preserve">with </w:t>
      </w:r>
      <w:r w:rsidR="00CE3A12" w:rsidRPr="003D3AD9">
        <w:rPr>
          <w:i/>
        </w:rPr>
        <w:t>L</w:t>
      </w:r>
      <w:r w:rsidR="00CE3A12" w:rsidRPr="00027205">
        <w:rPr>
          <w:vertAlign w:val="subscript"/>
        </w:rPr>
        <w:t>∞</w:t>
      </w:r>
      <w:r w:rsidR="00CE3A12" w:rsidRPr="008567BF">
        <w:t xml:space="preserve"> = </w:t>
      </w:r>
      <w:r w:rsidR="00CE3A12">
        <w:t xml:space="preserve">150cm and </w:t>
      </w:r>
      <w:r w:rsidR="00CE3A12" w:rsidRPr="003D3AD9">
        <w:rPr>
          <w:i/>
        </w:rPr>
        <w:t>k</w:t>
      </w:r>
      <w:r w:rsidR="00CE3A12" w:rsidRPr="008567BF">
        <w:t xml:space="preserve"> = 0</w:t>
      </w:r>
      <w:r w:rsidR="00CE3A12">
        <w:t>.1</w:t>
      </w:r>
      <w:r w:rsidR="00CE3A12" w:rsidRPr="008567BF">
        <w:t>.</w:t>
      </w:r>
      <w:r w:rsidR="00CE3A12">
        <w:t xml:space="preserve"> The estimation procedure also calculate</w:t>
      </w:r>
      <w:r w:rsidR="00AF4913">
        <w:t>d</w:t>
      </w:r>
      <w:r w:rsidR="00CE3A12">
        <w:t xml:space="preserve"> the predicted length at the endpoints of the estimated growth curve (</w:t>
      </w:r>
      <w:commentRangeStart w:id="72"/>
      <w:commentRangeStart w:id="73"/>
      <w:r w:rsidR="00CE3A12">
        <w:fldChar w:fldCharType="begin"/>
      </w:r>
      <w:r w:rsidR="00CE3A12">
        <w:instrText xml:space="preserve"> REF _Ref5721903 \h  \* MERGEFORMAT </w:instrText>
      </w:r>
      <w:r w:rsidR="00CE3A12">
        <w:fldChar w:fldCharType="separate"/>
      </w:r>
      <w:r w:rsidR="00EF1C91">
        <w:t xml:space="preserve">Equation </w:t>
      </w:r>
      <w:r w:rsidR="00EF1C91">
        <w:rPr>
          <w:noProof/>
        </w:rPr>
        <w:t>5</w:t>
      </w:r>
      <w:r w:rsidR="00CE3A12">
        <w:fldChar w:fldCharType="end"/>
      </w:r>
      <w:r w:rsidR="00CE3A12">
        <w:t>; the length at pre-specified minimum (</w:t>
      </w:r>
      <w:r w:rsidR="00CE3A12" w:rsidRPr="00B9623A">
        <w:rPr>
          <w:i/>
        </w:rPr>
        <w:t>L</w:t>
      </w:r>
      <w:r w:rsidR="00CE3A12" w:rsidRPr="00B9623A">
        <w:rPr>
          <w:vertAlign w:val="subscript"/>
        </w:rPr>
        <w:t>1</w:t>
      </w:r>
      <w:r w:rsidR="00CE3A12">
        <w:t>) and maximum (</w:t>
      </w:r>
      <w:r w:rsidR="00CE3A12" w:rsidRPr="00B9623A">
        <w:rPr>
          <w:i/>
        </w:rPr>
        <w:t>L</w:t>
      </w:r>
      <w:r w:rsidR="00CE3A12" w:rsidRPr="00B9623A">
        <w:rPr>
          <w:vertAlign w:val="subscript"/>
        </w:rPr>
        <w:t>2</w:t>
      </w:r>
      <w:r w:rsidR="00CE3A12" w:rsidRPr="002B7190">
        <w:t>)</w:t>
      </w:r>
      <w:r w:rsidRPr="006C1803">
        <w:t xml:space="preserve"> </w:t>
      </w:r>
      <w:r>
        <w:t>ages</w:t>
      </w:r>
      <w:r w:rsidR="00CE3A12">
        <w:t xml:space="preserve">, which were 0 and 15 years in the simulation studies). These values and their standard errors </w:t>
      </w:r>
      <w:r w:rsidR="00AF4913">
        <w:t>were</w:t>
      </w:r>
      <w:r w:rsidR="00CE3A12">
        <w:t xml:space="preserve"> used in the evaluation of the method (see Section </w:t>
      </w:r>
      <w:r w:rsidR="00CE3A12">
        <w:fldChar w:fldCharType="begin"/>
      </w:r>
      <w:r w:rsidR="00CE3A12">
        <w:instrText xml:space="preserve"> REF _Ref5258267 \h  \* MERGEFORMAT </w:instrText>
      </w:r>
      <w:r w:rsidR="00CE3A12">
        <w:fldChar w:fldCharType="separate"/>
      </w:r>
      <w:r w:rsidR="00EF1C91" w:rsidRPr="00CE3A12">
        <w:t>2.2.2 Performance metrics</w:t>
      </w:r>
      <w:r w:rsidR="00CE3A12">
        <w:fldChar w:fldCharType="end"/>
      </w:r>
      <w:r w:rsidR="00283D33">
        <w:t>)</w:t>
      </w:r>
      <w:r w:rsidR="00CE3A12">
        <w:t xml:space="preserve">, as </w:t>
      </w:r>
      <w:r w:rsidR="00CE3A12" w:rsidRPr="003D3AD9">
        <w:rPr>
          <w:i/>
        </w:rPr>
        <w:t>L</w:t>
      </w:r>
      <w:r w:rsidR="00CE3A12" w:rsidRPr="00027205">
        <w:rPr>
          <w:vertAlign w:val="subscript"/>
        </w:rPr>
        <w:t>∞</w:t>
      </w:r>
      <w:r w:rsidR="00CE3A12">
        <w:t xml:space="preserve"> and </w:t>
      </w:r>
      <w:r w:rsidR="00CE3A12">
        <w:rPr>
          <w:i/>
        </w:rPr>
        <w:t>k</w:t>
      </w:r>
      <w:r w:rsidR="00CE3A12">
        <w:t xml:space="preserve"> are typically negatively correlated.</w:t>
      </w:r>
      <w:commentRangeEnd w:id="72"/>
      <w:r w:rsidR="00B20E64">
        <w:rPr>
          <w:rStyle w:val="CommentReference"/>
        </w:rPr>
        <w:commentReference w:id="72"/>
      </w:r>
      <w:commentRangeEnd w:id="73"/>
      <w:r w:rsidR="00BF4218">
        <w:rPr>
          <w:rStyle w:val="CommentReference"/>
        </w:rPr>
        <w:commentReference w:id="73"/>
      </w:r>
    </w:p>
    <w:p w14:paraId="06C25B6F" w14:textId="5EAAFC0C" w:rsidR="00AF7365" w:rsidRDefault="00AF7365" w:rsidP="008B4B4A">
      <w:pPr>
        <w:spacing w:after="0" w:line="276" w:lineRule="auto"/>
        <w:ind w:firstLine="360"/>
        <w:jc w:val="both"/>
      </w:pPr>
    </w:p>
    <w:p w14:paraId="2395614F" w14:textId="5435AA24" w:rsidR="001D6A18" w:rsidRPr="00516C53" w:rsidRDefault="0023745F" w:rsidP="008B4B4A">
      <w:pPr>
        <w:pStyle w:val="Heading3"/>
        <w:spacing w:line="276" w:lineRule="auto"/>
        <w:jc w:val="both"/>
        <w:rPr>
          <w:i w:val="0"/>
        </w:rPr>
      </w:pPr>
      <w:bookmarkStart w:id="74" w:name="_Ref5258267"/>
      <w:r w:rsidRPr="00516C53">
        <w:rPr>
          <w:i w:val="0"/>
        </w:rPr>
        <w:t>2.</w:t>
      </w:r>
      <w:r w:rsidR="00715ED3" w:rsidRPr="00516C53">
        <w:rPr>
          <w:i w:val="0"/>
        </w:rPr>
        <w:t>2.2</w:t>
      </w:r>
      <w:r w:rsidRPr="00516C53">
        <w:rPr>
          <w:i w:val="0"/>
        </w:rPr>
        <w:t xml:space="preserve"> </w:t>
      </w:r>
      <w:r w:rsidR="001D6A18" w:rsidRPr="00516C53">
        <w:rPr>
          <w:i w:val="0"/>
        </w:rPr>
        <w:t xml:space="preserve">Performance </w:t>
      </w:r>
      <w:r w:rsidR="00715ED3" w:rsidRPr="00516C53">
        <w:rPr>
          <w:i w:val="0"/>
        </w:rPr>
        <w:t>m</w:t>
      </w:r>
      <w:r w:rsidR="001D6A18" w:rsidRPr="00516C53">
        <w:rPr>
          <w:i w:val="0"/>
        </w:rPr>
        <w:t>etrics</w:t>
      </w:r>
      <w:bookmarkEnd w:id="74"/>
    </w:p>
    <w:p w14:paraId="5ED8337B" w14:textId="6F6AFE17" w:rsidR="009C3DE6" w:rsidRDefault="001D6A18" w:rsidP="008B4B4A">
      <w:pPr>
        <w:spacing w:after="0" w:line="276" w:lineRule="auto"/>
        <w:jc w:val="both"/>
      </w:pPr>
      <w:r>
        <w:t xml:space="preserve">We </w:t>
      </w:r>
      <w:r w:rsidR="008038A0">
        <w:t>considered</w:t>
      </w:r>
      <w:r w:rsidR="00715ED3">
        <w:t xml:space="preserve"> </w:t>
      </w:r>
      <w:r>
        <w:t>two performance metrics: 1) the proportion of simulations</w:t>
      </w:r>
      <w:r w:rsidR="00AF7365">
        <w:t xml:space="preserve"> </w:t>
      </w:r>
      <w:r w:rsidR="00715ED3">
        <w:t>in which</w:t>
      </w:r>
      <w:r>
        <w:t xml:space="preserve"> the correct spatial</w:t>
      </w:r>
      <w:r w:rsidR="0090579B">
        <w:t xml:space="preserve"> and/or temporal</w:t>
      </w:r>
      <w:r>
        <w:t xml:space="preserve"> breakpoints</w:t>
      </w:r>
      <w:r w:rsidR="00715ED3">
        <w:t xml:space="preserve"> were detected -</w:t>
      </w:r>
      <w:r w:rsidR="00E86CA8">
        <w:t xml:space="preserve"> we tabulated the number of </w:t>
      </w:r>
      <w:r w:rsidR="00E27E76">
        <w:t xml:space="preserve">times a breakpoint found using a GAM fit to a dataset </w:t>
      </w:r>
      <w:r w:rsidR="00E86CA8">
        <w:t xml:space="preserve">matched </w:t>
      </w:r>
      <w:r w:rsidR="00DC249D">
        <w:t>the true</w:t>
      </w:r>
      <w:r w:rsidR="00E86CA8">
        <w:t xml:space="preserve"> </w:t>
      </w:r>
      <w:commentRangeStart w:id="75"/>
      <w:commentRangeStart w:id="76"/>
      <w:r w:rsidR="00E86CA8">
        <w:t xml:space="preserve">latitude, longitude, </w:t>
      </w:r>
      <w:commentRangeEnd w:id="75"/>
      <w:r w:rsidR="00C322D8">
        <w:rPr>
          <w:rStyle w:val="CommentReference"/>
        </w:rPr>
        <w:commentReference w:id="75"/>
      </w:r>
      <w:commentRangeEnd w:id="76"/>
      <w:r w:rsidR="000C350D">
        <w:rPr>
          <w:rStyle w:val="CommentReference"/>
        </w:rPr>
        <w:commentReference w:id="76"/>
      </w:r>
      <w:r w:rsidR="006C1803">
        <w:t xml:space="preserve">and </w:t>
      </w:r>
      <w:r w:rsidR="001E20BC">
        <w:t>year</w:t>
      </w:r>
      <w:r w:rsidR="00E4187E">
        <w:t>;</w:t>
      </w:r>
      <w:r>
        <w:t xml:space="preserve"> and 2) the coverage probabilities</w:t>
      </w:r>
      <w:r w:rsidR="009F1E35">
        <w:t xml:space="preserve"> (determined by the 95% confidence interval)</w:t>
      </w:r>
      <w:r>
        <w:t xml:space="preserve"> </w:t>
      </w:r>
      <w:r w:rsidR="00715ED3">
        <w:t xml:space="preserve">for </w:t>
      </w:r>
      <w:r w:rsidR="00283D33" w:rsidRPr="00B9623A">
        <w:rPr>
          <w:i/>
        </w:rPr>
        <w:t>L</w:t>
      </w:r>
      <w:r w:rsidR="00283D33" w:rsidRPr="00B9623A">
        <w:rPr>
          <w:vertAlign w:val="subscript"/>
        </w:rPr>
        <w:t>1</w:t>
      </w:r>
      <w:r w:rsidR="00283D33">
        <w:rPr>
          <w:vertAlign w:val="subscript"/>
        </w:rPr>
        <w:t xml:space="preserve"> </w:t>
      </w:r>
      <w:r w:rsidR="00283D33">
        <w:t xml:space="preserve">and </w:t>
      </w:r>
      <w:r w:rsidR="00283D33" w:rsidRPr="00B9623A">
        <w:rPr>
          <w:i/>
        </w:rPr>
        <w:t>L</w:t>
      </w:r>
      <w:r w:rsidR="00283D33">
        <w:rPr>
          <w:vertAlign w:val="subscript"/>
        </w:rPr>
        <w:t>2</w:t>
      </w:r>
      <w:r>
        <w:t xml:space="preserve">. </w:t>
      </w:r>
      <w:r w:rsidR="009C3DE6">
        <w:t>For all but the scenario with overlapping ranges (</w:t>
      </w:r>
      <w:r w:rsidR="006C1803">
        <w:t>s</w:t>
      </w:r>
      <w:r w:rsidR="004E2368">
        <w:t>cenario 3</w:t>
      </w:r>
      <w:r w:rsidR="009C3DE6">
        <w:t xml:space="preserve">), </w:t>
      </w:r>
      <w:r w:rsidR="008038A0">
        <w:t>we only considered the GAM analysis to have correctly identified the true breakpoint</w:t>
      </w:r>
      <w:r w:rsidR="009F1E35">
        <w:t xml:space="preserve"> only</w:t>
      </w:r>
      <w:r w:rsidR="008038A0">
        <w:t xml:space="preserve"> if it was an exact match</w:t>
      </w:r>
      <w:r w:rsidR="009C3DE6">
        <w:t xml:space="preserve">. </w:t>
      </w:r>
      <w:r w:rsidR="006C1803">
        <w:t>T</w:t>
      </w:r>
      <w:r w:rsidR="009C3DE6">
        <w:t xml:space="preserve">he ‘true’ dataset </w:t>
      </w:r>
      <w:r w:rsidR="006C1803">
        <w:t xml:space="preserve">for scenario 3 </w:t>
      </w:r>
      <w:r w:rsidR="009C3DE6">
        <w:t xml:space="preserve">contained fish grown under </w:t>
      </w:r>
      <w:r w:rsidR="006C1803">
        <w:t>r</w:t>
      </w:r>
      <w:r w:rsidR="009C3DE6">
        <w:t>egimes 1 and 2 in a shared region between 20</w:t>
      </w:r>
      <w:r w:rsidR="008344C4">
        <w:t>°</w:t>
      </w:r>
      <w:r w:rsidR="009C3DE6">
        <w:t xml:space="preserve"> and 25</w:t>
      </w:r>
      <w:r w:rsidR="008344C4">
        <w:t xml:space="preserve">° </w:t>
      </w:r>
      <w:r w:rsidR="009C3DE6">
        <w:t>latitude and longitude</w:t>
      </w:r>
      <w:r w:rsidR="00823BC6">
        <w:t xml:space="preserve">, </w:t>
      </w:r>
      <w:r w:rsidR="00DC249D">
        <w:t>so the detected</w:t>
      </w:r>
      <w:r w:rsidR="009C3DE6">
        <w:t xml:space="preserve"> breakpoint was counted as a</w:t>
      </w:r>
      <w:r w:rsidR="004E2BD9">
        <w:t xml:space="preserve">n accurate match </w:t>
      </w:r>
      <w:r w:rsidR="009C3DE6">
        <w:t xml:space="preserve">if it fell within this range. </w:t>
      </w:r>
    </w:p>
    <w:p w14:paraId="524D0014" w14:textId="4C0D6303" w:rsidR="001D6A18" w:rsidRDefault="001D6A18" w:rsidP="008B4B4A">
      <w:pPr>
        <w:spacing w:after="0" w:line="276" w:lineRule="auto"/>
        <w:ind w:firstLine="360"/>
        <w:jc w:val="both"/>
      </w:pPr>
      <w:r>
        <w:t xml:space="preserve">For each </w:t>
      </w:r>
      <w:r w:rsidR="00B60E76">
        <w:t>scenario</w:t>
      </w:r>
      <w:r>
        <w:t>, after aggregating</w:t>
      </w:r>
      <w:r w:rsidR="00B60E76">
        <w:t xml:space="preserve"> each of</w:t>
      </w:r>
      <w:r>
        <w:t xml:space="preserve"> </w:t>
      </w:r>
      <w:r w:rsidR="008038A0">
        <w:t xml:space="preserve">the </w:t>
      </w:r>
      <w:r w:rsidR="00B60E76">
        <w:t xml:space="preserve">100 </w:t>
      </w:r>
      <w:r w:rsidR="008038A0">
        <w:t>simulated data</w:t>
      </w:r>
      <w:r w:rsidR="00B60E76">
        <w:t>sets</w:t>
      </w:r>
      <w:r w:rsidR="008038A0">
        <w:t xml:space="preserve"> into the </w:t>
      </w:r>
      <w:r>
        <w:t xml:space="preserve">GAM-designated </w:t>
      </w:r>
      <w:r w:rsidR="00B41546">
        <w:t>spatiotemporal strata</w:t>
      </w:r>
      <w:r w:rsidR="008A32E0">
        <w:t xml:space="preserve"> and estimating the growth curve</w:t>
      </w:r>
      <w:r>
        <w:t>, we determined whether the 95% confidence interval</w:t>
      </w:r>
      <w:r w:rsidR="00383DB6">
        <w:t>s</w:t>
      </w:r>
      <w:r>
        <w:t xml:space="preserve"> of the estimated fish </w:t>
      </w:r>
      <w:r w:rsidR="006665D1">
        <w:t xml:space="preserve">lengths </w:t>
      </w:r>
      <w:r>
        <w:t>at age</w:t>
      </w:r>
      <w:r w:rsidR="008A32E0">
        <w:t>s</w:t>
      </w:r>
      <w:r>
        <w:t xml:space="preserve"> zero and fifteen</w:t>
      </w:r>
      <w:r w:rsidR="008A32E0">
        <w:t xml:space="preserve"> (our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8A32E0">
        <w:rPr>
          <w:rFonts w:eastAsiaTheme="minorEastAsia"/>
        </w:rPr>
        <w:t xml:space="preserve"> and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8A32E0">
        <w:rPr>
          <w:rFonts w:eastAsiaTheme="minorEastAsia"/>
        </w:rPr>
        <w:t>)</w:t>
      </w:r>
      <w:r>
        <w:t xml:space="preserve"> contained the true </w:t>
      </w:r>
      <w:r w:rsidRPr="00555EB1">
        <w:rPr>
          <w:i/>
        </w:rPr>
        <w:t>L</w:t>
      </w:r>
      <w:r w:rsidRPr="00555EB1">
        <w:rPr>
          <w:i/>
          <w:vertAlign w:val="subscript"/>
        </w:rPr>
        <w:t>1</w:t>
      </w:r>
      <w:r>
        <w:t xml:space="preserve"> and </w:t>
      </w:r>
      <w:r w:rsidRPr="00555EB1">
        <w:rPr>
          <w:i/>
        </w:rPr>
        <w:t>L</w:t>
      </w:r>
      <w:r w:rsidRPr="00555EB1">
        <w:rPr>
          <w:i/>
          <w:vertAlign w:val="subscript"/>
        </w:rPr>
        <w:t>2</w:t>
      </w:r>
      <w:r>
        <w:t xml:space="preserve"> values</w:t>
      </w:r>
      <w:r w:rsidR="005C55E6">
        <w:t>.</w:t>
      </w:r>
      <w:r>
        <w:t xml:space="preserve"> For example, fish generated under </w:t>
      </w:r>
      <w:r w:rsidR="006C1803">
        <w:t>r</w:t>
      </w:r>
      <w:r>
        <w:t>egime 1 and occupying latitudes and longitudes between 0</w:t>
      </w:r>
      <w:r w:rsidR="005D095D">
        <w:t>°</w:t>
      </w:r>
      <w:r>
        <w:t xml:space="preserve"> and 25</w:t>
      </w:r>
      <w:r w:rsidR="005D095D">
        <w:t>°</w:t>
      </w:r>
      <w:r>
        <w:t xml:space="preserve"> may have been re-aggregated</w:t>
      </w:r>
      <w:r w:rsidR="006A39A3">
        <w:t xml:space="preserve"> via the GAM analysis</w:t>
      </w:r>
      <w:r>
        <w:t xml:space="preserve"> into a </w:t>
      </w:r>
      <w:r w:rsidRPr="00555EB1">
        <w:rPr>
          <w:i/>
        </w:rPr>
        <w:t>de facto</w:t>
      </w:r>
      <w:r>
        <w:t xml:space="preserve"> ‘</w:t>
      </w:r>
      <w:r w:rsidR="006C1803">
        <w:t>r</w:t>
      </w:r>
      <w:r>
        <w:t>egion’ ranging from 0</w:t>
      </w:r>
      <w:r w:rsidR="005D095D">
        <w:t>°</w:t>
      </w:r>
      <w:r>
        <w:t xml:space="preserve"> to 24</w:t>
      </w:r>
      <w:r w:rsidR="005D095D">
        <w:t>°</w:t>
      </w:r>
      <w:r>
        <w:t xml:space="preserve"> degrees</w:t>
      </w:r>
      <w:r w:rsidR="00F14091">
        <w:t xml:space="preserve"> for an “early” period of years 1 through 37; </w:t>
      </w:r>
      <w:r>
        <w:t xml:space="preserve">the parameters of the VBGF </w:t>
      </w:r>
      <w:r w:rsidR="00F14091">
        <w:t xml:space="preserve">were </w:t>
      </w:r>
      <w:r>
        <w:t>estimated</w:t>
      </w:r>
      <w:r w:rsidR="00F14091">
        <w:t xml:space="preserve"> on this per-strata basis</w:t>
      </w:r>
      <w:r>
        <w:t xml:space="preserve">, and </w:t>
      </w:r>
      <w:r w:rsidR="006A39A3">
        <w:t xml:space="preserve">the </w:t>
      </w:r>
      <w:r w:rsidR="00460E61">
        <w:t xml:space="preserve">terminal </w:t>
      </w:r>
      <w:r w:rsidR="00BE4EC5">
        <w:t>lengths</w:t>
      </w:r>
      <w:r w:rsidR="009E50E8">
        <w:t xml:space="preserve"> of the estimated curve </w:t>
      </w:r>
      <w:r w:rsidR="006A39A3">
        <w:t xml:space="preserve">compared to those from </w:t>
      </w:r>
      <w:r w:rsidR="007A6643">
        <w:t xml:space="preserve">which they were generated, </w:t>
      </w:r>
      <w:r w:rsidR="00B27FEE">
        <w:t xml:space="preserve">in this case, </w:t>
      </w:r>
      <w:r w:rsidR="00C757A0">
        <w:t>r</w:t>
      </w:r>
      <w:r w:rsidR="006A39A3">
        <w:t>egime 1.</w:t>
      </w:r>
      <w:r w:rsidR="00383DB6">
        <w:t xml:space="preserve"> </w:t>
      </w:r>
      <w:r w:rsidR="00257CAD">
        <w:t xml:space="preserve">Fits from the complementary </w:t>
      </w:r>
      <w:r w:rsidR="00257CAD" w:rsidRPr="00555EB1">
        <w:rPr>
          <w:i/>
        </w:rPr>
        <w:t>de facto</w:t>
      </w:r>
      <w:r w:rsidR="00257CAD">
        <w:t xml:space="preserve"> ‘</w:t>
      </w:r>
      <w:r w:rsidR="00C757A0">
        <w:t>r</w:t>
      </w:r>
      <w:r w:rsidR="00257CAD">
        <w:t>egion’ ranging from 2</w:t>
      </w:r>
      <w:r w:rsidR="00AA3CA5">
        <w:t>4</w:t>
      </w:r>
      <w:r w:rsidR="00257CAD">
        <w:t xml:space="preserve">° to 50°, </w:t>
      </w:r>
      <w:r w:rsidR="00AA3CA5">
        <w:t>and/</w:t>
      </w:r>
      <w:r w:rsidR="00257CAD">
        <w:t xml:space="preserve">or a “late” period, would be compared to whichever </w:t>
      </w:r>
      <w:r w:rsidR="00C757A0">
        <w:t>r</w:t>
      </w:r>
      <w:r w:rsidR="00257CAD">
        <w:t xml:space="preserve">egime generated the majority of fish therein. </w:t>
      </w:r>
      <w:r w:rsidR="00DC249D">
        <w:t xml:space="preserve">An estimated endpoint from </w:t>
      </w:r>
      <w:r w:rsidR="00121BC4">
        <w:lastRenderedPageBreak/>
        <w:t>a</w:t>
      </w:r>
      <w:r w:rsidR="00DC249D">
        <w:t xml:space="preserve"> </w:t>
      </w:r>
      <w:r w:rsidR="003C031E">
        <w:t>GAM-defined</w:t>
      </w:r>
      <w:r w:rsidR="00DC249D">
        <w:t xml:space="preserve"> </w:t>
      </w:r>
      <w:r w:rsidR="00DB20FC">
        <w:t>r</w:t>
      </w:r>
      <w:r w:rsidR="00DC249D">
        <w:t>egion was considered a match</w:t>
      </w:r>
      <w:r w:rsidR="00591FF0">
        <w:t xml:space="preserve"> if</w:t>
      </w:r>
      <w:r w:rsidR="00DC249D">
        <w:t xml:space="preserve"> the 95% confidence interval for it contained the true </w:t>
      </w:r>
      <w:r w:rsidR="00715ED3">
        <w:t>value</w:t>
      </w:r>
      <w:r w:rsidR="00C87D44">
        <w:t xml:space="preserve"> of</w:t>
      </w:r>
      <w:r w:rsidR="00D8052C">
        <w:t xml:space="preserve"> </w:t>
      </w:r>
      <w:r w:rsidR="00D8052C" w:rsidRPr="00555EB1">
        <w:rPr>
          <w:i/>
        </w:rPr>
        <w:t>L</w:t>
      </w:r>
      <w:r w:rsidR="00D8052C" w:rsidRPr="00555EB1">
        <w:rPr>
          <w:i/>
          <w:vertAlign w:val="subscript"/>
        </w:rPr>
        <w:t>1</w:t>
      </w:r>
      <w:r w:rsidR="00931609">
        <w:t xml:space="preserve"> or</w:t>
      </w:r>
      <w:r w:rsidR="00D8052C">
        <w:t xml:space="preserve"> </w:t>
      </w:r>
      <w:r w:rsidR="00D8052C" w:rsidRPr="00555EB1">
        <w:rPr>
          <w:i/>
        </w:rPr>
        <w:t>L</w:t>
      </w:r>
      <w:r w:rsidR="00D8052C" w:rsidRPr="00555EB1">
        <w:rPr>
          <w:i/>
          <w:vertAlign w:val="subscript"/>
        </w:rPr>
        <w:t>2</w:t>
      </w:r>
      <w:r w:rsidR="00D8052C">
        <w:t>.</w:t>
      </w:r>
    </w:p>
    <w:p w14:paraId="4FF725FB" w14:textId="1E2548A8" w:rsidR="002C6B59" w:rsidRPr="002C6B59" w:rsidRDefault="002C6B59" w:rsidP="008B4B4A">
      <w:pPr>
        <w:spacing w:after="0" w:line="276" w:lineRule="auto"/>
        <w:ind w:firstLine="360"/>
        <w:jc w:val="both"/>
      </w:pPr>
      <w:r>
        <w:t xml:space="preserve">To facilitate comparison between the proposed method and an extant approach, we applied the </w:t>
      </w:r>
      <w:r w:rsidRPr="002C6B59">
        <w:t xml:space="preserve">sequential </w:t>
      </w:r>
      <w:r w:rsidRPr="00C322D8">
        <w:rPr>
          <w:i/>
          <w:rPrChange w:id="77" w:author="Trevor Branch" w:date="2019-07-17T16:45:00Z">
            <w:rPr/>
          </w:rPrChange>
        </w:rPr>
        <w:t>t</w:t>
      </w:r>
      <w:r w:rsidRPr="002C6B59">
        <w:t>-test analysis of regime shifts</w:t>
      </w:r>
      <w:r w:rsidR="008A1441" w:rsidRPr="002C6B59">
        <w:t xml:space="preserve"> (STARS</w:t>
      </w:r>
      <w:r w:rsidR="008A1441">
        <w:t xml:space="preserve">, </w:t>
      </w:r>
      <w:r w:rsidR="008A1441">
        <w:fldChar w:fldCharType="begin" w:fldLock="1"/>
      </w:r>
      <w:r w:rsidR="008A1441">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8A1441">
        <w:fldChar w:fldCharType="separate"/>
      </w:r>
      <w:r w:rsidR="008A1441" w:rsidRPr="002C6B59">
        <w:rPr>
          <w:noProof/>
        </w:rPr>
        <w:t>Rodionov, 2004)</w:t>
      </w:r>
      <w:r w:rsidR="008A1441">
        <w:fldChar w:fldCharType="end"/>
      </w:r>
      <w:r w:rsidRPr="002C6B59">
        <w:t xml:space="preserve"> </w:t>
      </w:r>
      <w:r w:rsidR="00516C53">
        <w:t>in length-at-age for age 6</w:t>
      </w:r>
      <w:r>
        <w:t xml:space="preserve"> to our simulated datasets</w:t>
      </w:r>
      <w:r w:rsidR="005C3506">
        <w:t xml:space="preserve"> for both spatial and temporal changes</w:t>
      </w:r>
      <w:r>
        <w:t xml:space="preserve">. </w:t>
      </w:r>
      <w:r w:rsidR="0097653B">
        <w:t xml:space="preserve">The STARS method was originally developed to detect climate regime shifts in time-series data, and was noted for its sensitivity to changes towards the end of a </w:t>
      </w:r>
      <w:r w:rsidR="0097653B" w:rsidRPr="00FA3BA8">
        <w:t>series.</w:t>
      </w:r>
      <w:r w:rsidR="008E0FD7" w:rsidRPr="00FA3BA8">
        <w:t xml:space="preserve"> </w:t>
      </w:r>
      <w:r w:rsidR="002D1135" w:rsidRPr="00FA3BA8">
        <w:t>The method examines the sequential differences in the value of a t-distribut</w:t>
      </w:r>
      <w:r w:rsidR="008A1441">
        <w:t>ed variable</w:t>
      </w:r>
      <w:r w:rsidR="002D1135" w:rsidRPr="00FA3BA8">
        <w:t>, and determines whether subsequent measurements (at the next year or latitude, for example) exceed the expected range</w:t>
      </w:r>
      <w:r w:rsidR="002D1135">
        <w:t xml:space="preserve">. </w:t>
      </w:r>
      <w:r w:rsidR="008E0FD7" w:rsidRPr="00FA3BA8">
        <w:t xml:space="preserve">We used a minimum regime ‘length’ of five, meaning </w:t>
      </w:r>
      <w:r w:rsidR="00FA3BA8" w:rsidRPr="00FA3BA8">
        <w:t xml:space="preserve">detected </w:t>
      </w:r>
      <w:r w:rsidR="008E0FD7" w:rsidRPr="00FA3BA8">
        <w:t>shifts</w:t>
      </w:r>
      <w:r w:rsidR="00FA3BA8" w:rsidRPr="00FA3BA8">
        <w:t xml:space="preserve"> </w:t>
      </w:r>
      <w:r w:rsidR="008E0FD7" w:rsidRPr="00FA3BA8">
        <w:t xml:space="preserve">between latitudes, longitudes or years </w:t>
      </w:r>
      <w:r w:rsidR="00FA3BA8" w:rsidRPr="00FA3BA8">
        <w:t xml:space="preserve">must persist for at least five consecutive units, and </w:t>
      </w:r>
      <w:r w:rsidR="00E63843">
        <w:t xml:space="preserve">the default </w:t>
      </w:r>
      <w:r w:rsidR="00FA3BA8" w:rsidRPr="00FA3BA8">
        <w:t>p-value cutoff of 0.05.</w:t>
      </w:r>
      <w:r w:rsidR="00516C53">
        <w:t xml:space="preserve"> We believe this captures the timescale of regime shifts of interest to ecologists, and a significance cutoff frequently used in such analyses.</w:t>
      </w:r>
      <w:r w:rsidR="00FA3BA8" w:rsidRPr="00FA3BA8">
        <w:t xml:space="preserve"> From the STARS analysis of each dataset, we selected the breakpoint(s) with the largest positive “regime shift index”, which represents a cumulative sum of the normalized anomalies</w:t>
      </w:r>
      <w:r w:rsidR="009F6E32">
        <w:t>. T</w:t>
      </w:r>
      <w:r w:rsidR="00FA3BA8" w:rsidRPr="00FA3BA8">
        <w:t>his is qualitatively similar to the “largest first derivative” metric used in the proposed method</w:t>
      </w:r>
      <w:r w:rsidR="009F6E32">
        <w:t xml:space="preserve"> and, as in that case, was applied regardless of where the breakpoint was detected. </w:t>
      </w:r>
      <w:r w:rsidR="00FA3BA8" w:rsidRPr="00FA3BA8">
        <w:t>We</w:t>
      </w:r>
      <w:r w:rsidRPr="00FA3BA8">
        <w:t xml:space="preserve"> implemented the same steps, whereby the detected spatial and/or temporal breakpoint(s) were</w:t>
      </w:r>
      <w:r>
        <w:t xml:space="preserve"> used to re-aggregate and estimate growth parameters, and the proportion of accuracy and coverage probabilities for </w:t>
      </w:r>
      <w:r w:rsidRPr="00555EB1">
        <w:rPr>
          <w:i/>
        </w:rPr>
        <w:t>L</w:t>
      </w:r>
      <w:r w:rsidRPr="00555EB1">
        <w:rPr>
          <w:i/>
          <w:vertAlign w:val="subscript"/>
        </w:rPr>
        <w:t>1</w:t>
      </w:r>
      <w:r>
        <w:t xml:space="preserve">, and </w:t>
      </w:r>
      <w:r w:rsidRPr="00555EB1">
        <w:rPr>
          <w:i/>
        </w:rPr>
        <w:t>L</w:t>
      </w:r>
      <w:r w:rsidRPr="00555EB1">
        <w:rPr>
          <w:i/>
          <w:vertAlign w:val="subscript"/>
        </w:rPr>
        <w:t>2</w:t>
      </w:r>
      <w:r>
        <w:rPr>
          <w:i/>
        </w:rPr>
        <w:t xml:space="preserve"> </w:t>
      </w:r>
      <w:r>
        <w:t>tabulated.</w:t>
      </w:r>
    </w:p>
    <w:bookmarkEnd w:id="18"/>
    <w:bookmarkEnd w:id="38"/>
    <w:p w14:paraId="6E1C2CA2" w14:textId="7279A17C" w:rsidR="00555EB1" w:rsidRDefault="0023745F" w:rsidP="008B4B4A">
      <w:pPr>
        <w:pStyle w:val="Heading2"/>
        <w:spacing w:before="240" w:line="276" w:lineRule="auto"/>
        <w:jc w:val="both"/>
      </w:pPr>
      <w:r>
        <w:t xml:space="preserve">2.4 </w:t>
      </w:r>
      <w:r w:rsidR="00E05953">
        <w:t>Application to Northeast Pacific Sablefish</w:t>
      </w:r>
    </w:p>
    <w:p w14:paraId="6A1C8EE7" w14:textId="21DCD7C4" w:rsidR="00F13628" w:rsidRPr="00F13628" w:rsidRDefault="00971118" w:rsidP="008B4B4A">
      <w:pPr>
        <w:spacing w:after="0" w:line="276" w:lineRule="auto"/>
        <w:ind w:firstLine="360"/>
        <w:jc w:val="both"/>
      </w:pPr>
      <w:r>
        <w:t xml:space="preserve">We obtained fishery-independent length and age data from the </w:t>
      </w:r>
      <w:r w:rsidR="00842A20" w:rsidRPr="008F0D40">
        <w:t>Bering Sea, Aleutian Islands, and Gulf of Alaska</w:t>
      </w:r>
      <w:r w:rsidR="00842A20" w:rsidDel="00842A20">
        <w:t xml:space="preserve"> </w:t>
      </w:r>
      <w:r w:rsidR="00CB15E0">
        <w:t>Sablefish Longline Survey</w:t>
      </w:r>
      <w:r w:rsidR="00B00740">
        <w:t xml:space="preserve"> </w:t>
      </w:r>
      <w:r w:rsidR="00B00740">
        <w:fldChar w:fldCharType="begin" w:fldLock="1"/>
      </w:r>
      <w:r w:rsidR="00935164">
        <w:instrText>ADDIN CSL_CITATION {"citationItems":[{"id":"ITEM-1","itemData":{"DOI":"10.7289/V5/TM-AFSC-324","author":[{"dropping-particle":"","family":"Rutecki","given":"L","non-dropping-particle":"","parse-names":false,"suffix":""},{"dropping-particle":"","family":"Rodgveller","given":"C J","non-dropping-particle":"","parse-names":false,"suffix":""},{"dropping-particle":"","family":"Lunsford","given":"Chris R.","non-dropping-particle":"","parse-names":false,"suffix":""}],"id":"ITEM-1","issue":"August","issued":{"date-parts":[["2016"]]},"number-of-pages":"1990-2014","publisher-place":"17109 Lena Point Loop Road Juneau, AK 99801","title":"National Marine Fisheries Service Longline Survey Data Report and Survey History , 1990-2014","type":"report"},"uris":["http://www.mendeley.com/documents/?uuid=2eed0212-f63f-4572-b039-fbeb662b95e0"]}],"mendeley":{"formattedCitation":"(Rutecki et al., 2016)","plainTextFormattedCitation":"(Rutecki et al., 2016)","previouslyFormattedCitation":"(Rutecki et al., 2016)"},"properties":{"noteIndex":0},"schema":"https://github.com/citation-style-language/schema/raw/master/csl-citation.json"}</w:instrText>
      </w:r>
      <w:r w:rsidR="00B00740">
        <w:fldChar w:fldCharType="separate"/>
      </w:r>
      <w:r w:rsidR="00F277A3" w:rsidRPr="00F277A3">
        <w:rPr>
          <w:noProof/>
        </w:rPr>
        <w:t>(Rutecki et al., 2016)</w:t>
      </w:r>
      <w:r w:rsidR="00B00740">
        <w:fldChar w:fldCharType="end"/>
      </w:r>
      <w:r>
        <w:t xml:space="preserve"> and </w:t>
      </w:r>
      <w:r w:rsidR="00CB15E0">
        <w:t xml:space="preserve">the </w:t>
      </w:r>
      <w:r w:rsidR="00CB15E0" w:rsidRPr="00CB15E0">
        <w:t>U.S. West Coast Groundfish Bottom Trawl Survey</w:t>
      </w:r>
      <w:r w:rsidR="00BC6F19">
        <w:t xml:space="preserve"> </w:t>
      </w:r>
      <w:r w:rsidR="00BC6F19">
        <w:fldChar w:fldCharType="begin" w:fldLock="1"/>
      </w:r>
      <w:r w:rsidR="00A77394">
        <w:instrText>ADDIN CSL_CITATION {"citationItems":[{"id":"ITEM-1","itemData":{"URL":"https://www.nwfsc.noaa.gov/research/divisions/fram/groundfish/bottom_trawl.cfm","author":[{"dropping-particle":"","family":"Northwest Fisheries Science Center","given":"","non-dropping-particle":"","parse-names":false,"suffix":""}],"id":"ITEM-1","issued":{"date-parts":[["2019"]]},"title":"West Coast Groundfish Bottom Trawl Survey Data - Annual West Coast time series groundfish trawl data collection survey from 2010-06-15 to 2010-08-15.","type":"webpage"},"uris":["http://www.mendeley.com/documents/?uuid=052efd99-d394-4366-a865-444178b4ad98"]}],"mendeley":{"formattedCitation":"(Northwest Fisheries Science Center, 2019)","manualFormatting":"(Northwest Fisheries Science Center, 2019)","plainTextFormattedCitation":"(Northwest Fisheries Science Center, 2019)","previouslyFormattedCitation":"(Northwest Fisheries Science Center, 2019)"},"properties":{"noteIndex":0},"schema":"https://github.com/citation-style-language/schema/raw/master/csl-citation.json"}</w:instrText>
      </w:r>
      <w:r w:rsidR="00BC6F19">
        <w:fldChar w:fldCharType="separate"/>
      </w:r>
      <w:r w:rsidR="00BC6F19" w:rsidRPr="00BC6F19">
        <w:rPr>
          <w:noProof/>
        </w:rPr>
        <w:t>(</w:t>
      </w:r>
      <w:r w:rsidR="00BC6F19">
        <w:rPr>
          <w:noProof/>
        </w:rPr>
        <w:t xml:space="preserve">Northwest Fisheries Science </w:t>
      </w:r>
      <w:r w:rsidR="00BC6F19" w:rsidRPr="00BC6F19">
        <w:rPr>
          <w:noProof/>
        </w:rPr>
        <w:t>Center, 2019)</w:t>
      </w:r>
      <w:r w:rsidR="00BC6F19">
        <w:fldChar w:fldCharType="end"/>
      </w:r>
      <w:r>
        <w:t xml:space="preserve"> conducted annually by the </w:t>
      </w:r>
      <w:r w:rsidR="00CB15E0">
        <w:t xml:space="preserve">Alaska Fisheries Science Center and </w:t>
      </w:r>
      <w:r w:rsidR="00B11A55">
        <w:t xml:space="preserve">the </w:t>
      </w:r>
      <w:r w:rsidR="00CB15E0">
        <w:t>Northwest Fisheries Science Center, respectively</w:t>
      </w:r>
      <w:r>
        <w:t>.</w:t>
      </w:r>
      <w:r w:rsidRPr="00971118">
        <w:rPr>
          <w:color w:val="FF0000"/>
        </w:rPr>
        <w:t xml:space="preserve"> </w:t>
      </w:r>
      <w:r w:rsidR="00A905FF">
        <w:t>We also obtained length and age records from the Canadian Department of Fisheries and Oceans</w:t>
      </w:r>
      <w:r w:rsidR="00D60AD8">
        <w:t xml:space="preserve"> </w:t>
      </w:r>
      <w:r w:rsidR="00D60AD8">
        <w:fldChar w:fldCharType="begin" w:fldLock="1"/>
      </w:r>
      <w:r w:rsidR="00F277A3">
        <w:instrText>ADDIN CSL_CITATION {"citationItems":[{"id":"ITEM-1","itemData":{"author":[{"dropping-particle":"","family":"Wyeth","given":"M R","non-dropping-particle":"","parse-names":false,"suffix":""},{"dropping-particle":"","family":"Kronlund","given":"A R","non-dropping-particle":"","parse-names":false,"suffix":""},{"dropping-particle":"","family":"Elfert","given":"M","non-dropping-particle":"","parse-names":false,"suffix":""}],"id":"ITEM-1","issued":{"date-parts":[["2005"]]},"number-of-pages":"105","publisher-place":"Science Branch, Pacific Region Pacific Biological Station Nanaimo, British Columbia V9T 6N7","title":"Summary of the 2005 British Columbia Sablefish (Anoplopoma fimbria) Research and Assessment Survey Canadian Technical Report of Fisheries and Aquatic Sciences 2694","type":"report"},"uris":["http://www.mendeley.com/documents/?uuid=8af21687-5e15-49c2-819a-f0b2248619ab"]}],"mendeley":{"formattedCitation":"(Wyeth et al., 2005)","plainTextFormattedCitation":"(Wyeth et al., 2005)","previouslyFormattedCitation":"(Wyeth et al., 2005)"},"properties":{"noteIndex":0},"schema":"https://github.com/citation-style-language/schema/raw/master/csl-citation.json"}</w:instrText>
      </w:r>
      <w:r w:rsidR="00D60AD8">
        <w:fldChar w:fldCharType="separate"/>
      </w:r>
      <w:r w:rsidR="00D60AD8" w:rsidRPr="00D60AD8">
        <w:rPr>
          <w:noProof/>
        </w:rPr>
        <w:t>(Wyeth et al., 2005)</w:t>
      </w:r>
      <w:r w:rsidR="00D60AD8">
        <w:fldChar w:fldCharType="end"/>
      </w:r>
      <w:r w:rsidR="00D60AD8">
        <w:t xml:space="preserve">; </w:t>
      </w:r>
      <w:r w:rsidR="004B52F9">
        <w:t xml:space="preserve">see </w:t>
      </w:r>
      <w:r w:rsidR="004B52F9">
        <w:fldChar w:fldCharType="begin"/>
      </w:r>
      <w:r w:rsidR="004B52F9">
        <w:instrText xml:space="preserve"> REF _Ref8372254 \h </w:instrText>
      </w:r>
      <w:r w:rsidR="00DE3720">
        <w:instrText xml:space="preserve"> \* MERGEFORMAT </w:instrText>
      </w:r>
      <w:r w:rsidR="004B52F9">
        <w:fldChar w:fldCharType="separate"/>
      </w:r>
      <w:r w:rsidR="00EF1C91">
        <w:t xml:space="preserve">Table </w:t>
      </w:r>
      <w:r w:rsidR="00EF1C91">
        <w:rPr>
          <w:noProof/>
        </w:rPr>
        <w:t>1</w:t>
      </w:r>
      <w:r w:rsidR="004B52F9">
        <w:fldChar w:fldCharType="end"/>
      </w:r>
      <w:r w:rsidR="004B52F9">
        <w:t xml:space="preserve"> for a summary of survey data used in the application</w:t>
      </w:r>
      <w:r w:rsidR="00A905FF">
        <w:t xml:space="preserve">. </w:t>
      </w:r>
      <w:r w:rsidR="00A04F68">
        <w:t>Data from each region included measured length, sex, age, and the starting latitude and longitude</w:t>
      </w:r>
      <w:r w:rsidR="00B11A55">
        <w:t>,</w:t>
      </w:r>
      <w:r w:rsidR="00A04F68">
        <w:t xml:space="preserve"> which determined the survey station. </w:t>
      </w:r>
      <w:r w:rsidR="006A3AFF">
        <w:t>Due to computational constraints,</w:t>
      </w:r>
      <w:r w:rsidR="00A905FF">
        <w:t xml:space="preserve"> and to avoid disproportionate influence</w:t>
      </w:r>
      <w:r w:rsidR="00A41BB8">
        <w:t xml:space="preserve"> of more heavily-sampled regions on breakpoint estimates</w:t>
      </w:r>
      <w:r w:rsidR="00A905FF">
        <w:t>,</w:t>
      </w:r>
      <w:r w:rsidR="006A3AFF">
        <w:t xml:space="preserve"> we randomly subsampled </w:t>
      </w:r>
      <w:r w:rsidR="00615029">
        <w:t>15,000 total</w:t>
      </w:r>
      <w:r w:rsidR="006A3AFF">
        <w:t xml:space="preserve"> </w:t>
      </w:r>
      <w:r w:rsidR="006A3AFF" w:rsidRPr="00D30CB6">
        <w:t>records from each of the three management regions</w:t>
      </w:r>
      <w:r w:rsidR="00615029" w:rsidRPr="00D30CB6">
        <w:t>.</w:t>
      </w:r>
      <w:r w:rsidR="00C77238">
        <w:t xml:space="preserve"> </w:t>
      </w:r>
      <w:r w:rsidR="00072B99">
        <w:t xml:space="preserve">The subsampling was random with respect to latitude, longitude, age and sex, using the </w:t>
      </w:r>
      <w:proofErr w:type="spellStart"/>
      <w:r w:rsidR="00072B99">
        <w:t>sample_n</w:t>
      </w:r>
      <w:proofErr w:type="spellEnd"/>
      <w:r w:rsidR="00072B99">
        <w:t xml:space="preserve"> function from the package </w:t>
      </w:r>
      <w:proofErr w:type="spellStart"/>
      <w:r w:rsidR="00072B99" w:rsidRPr="00516C53">
        <w:rPr>
          <w:i/>
        </w:rPr>
        <w:t>dplyr</w:t>
      </w:r>
      <w:proofErr w:type="spellEnd"/>
      <w:r w:rsidR="00072B99">
        <w:t xml:space="preserve"> </w:t>
      </w:r>
      <w:r w:rsidR="00E275EB">
        <w:fldChar w:fldCharType="begin" w:fldLock="1"/>
      </w:r>
      <w:r w:rsidR="00E275EB">
        <w:instrText>ADDIN CSL_CITATION {"citationItems":[{"id":"ITEM-1","itemData":{"author":[{"dropping-particle":"","family":"Wickham","given":"Hadley","non-dropping-particle":"","parse-names":false,"suffix":""},{"dropping-particle":"","family":"Francois","given":"Romain","non-dropping-particle":"","parse-names":false,"suffix":""},{"dropping-particle":"","family":"Henry","given":"Lionel","non-dropping-particle":"","parse-names":false,"suffix":""},{"dropping-particle":"","family":"Muller","given":"Kirill","non-dropping-particle":"","parse-names":false,"suffix":""}],"id":"ITEM-1","issued":{"date-parts":[["2019"]]},"note":"R package version 0.8.0.1","title":"dplyr: A Grammar of Data Manipulation","type":"article"},"uris":["http://www.mendeley.com/documents/?uuid=5098af6f-94e4-40ae-9970-ee905f6526e8"]}],"mendeley":{"formattedCitation":"(Wickham et al., 2019)","plainTextFormattedCitation":"(Wickham et al., 2019)","previouslyFormattedCitation":"(Wickham et al., 2019)"},"properties":{"noteIndex":0},"schema":"https://github.com/citation-style-language/schema/raw/master/csl-citation.json"}</w:instrText>
      </w:r>
      <w:r w:rsidR="00E275EB">
        <w:fldChar w:fldCharType="separate"/>
      </w:r>
      <w:r w:rsidR="00E275EB" w:rsidRPr="00072B99">
        <w:rPr>
          <w:noProof/>
        </w:rPr>
        <w:t>(Wickham et al., 2019)</w:t>
      </w:r>
      <w:r w:rsidR="00E275EB">
        <w:fldChar w:fldCharType="end"/>
      </w:r>
      <w:r w:rsidR="00E275EB">
        <w:t>.</w:t>
      </w:r>
    </w:p>
    <w:p w14:paraId="42F6AA71" w14:textId="7E215F03" w:rsidR="00E275EB" w:rsidRPr="00F13628" w:rsidRDefault="009F1890" w:rsidP="008B4B4A">
      <w:pPr>
        <w:spacing w:after="0" w:line="276" w:lineRule="auto"/>
        <w:ind w:firstLine="360"/>
        <w:jc w:val="both"/>
      </w:pPr>
      <w:r>
        <w:t xml:space="preserve">We </w:t>
      </w:r>
      <w:r w:rsidR="00E275EB">
        <w:t>applied the</w:t>
      </w:r>
      <w:r>
        <w:t xml:space="preserve"> method to identify spatial and temporal breakpoints for each sex separately</w:t>
      </w:r>
      <w:r w:rsidR="00AF2717">
        <w:t xml:space="preserve"> at several key ages: age 4 (before length-at-50%-maturity for both males and females in all regions), age </w:t>
      </w:r>
      <w:r w:rsidR="006D5924">
        <w:t>6</w:t>
      </w:r>
      <w:r w:rsidR="00AF2717">
        <w:t xml:space="preserve"> (after length-at-50%-maturity for both males and females in all regions) and age 30, roughly the length at which sablefish are expected to obtain their maximum </w:t>
      </w:r>
      <w:r w:rsidR="006665D1">
        <w:t xml:space="preserve">length </w:t>
      </w:r>
      <w:r w:rsidR="004F6FFD">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4F6FFD">
        <w:fldChar w:fldCharType="separate"/>
      </w:r>
      <w:r w:rsidR="004F6FFD" w:rsidRPr="004F6FFD">
        <w:rPr>
          <w:noProof/>
        </w:rPr>
        <w:t>(Johnson et al., 2015)</w:t>
      </w:r>
      <w:r w:rsidR="004F6FFD">
        <w:fldChar w:fldCharType="end"/>
      </w:r>
      <w:r w:rsidR="00AF2717">
        <w:t>.</w:t>
      </w:r>
      <w:r w:rsidR="006D5924">
        <w:t xml:space="preserve"> </w:t>
      </w:r>
      <w:r w:rsidR="00E275EB">
        <w:t xml:space="preserve">Our sampling method </w:t>
      </w:r>
      <w:r w:rsidR="00E275EB" w:rsidRPr="00D30CB6">
        <w:t xml:space="preserve">produced a data set with an average of </w:t>
      </w:r>
      <w:r w:rsidR="00E275EB" w:rsidRPr="00825F33">
        <w:t>1</w:t>
      </w:r>
      <w:r w:rsidR="00F529E2">
        <w:t>,</w:t>
      </w:r>
      <w:r w:rsidR="00E275EB" w:rsidRPr="00825F33">
        <w:t>315</w:t>
      </w:r>
      <w:r w:rsidR="00E275EB">
        <w:t xml:space="preserve"> </w:t>
      </w:r>
      <w:r w:rsidR="00E275EB" w:rsidRPr="00825F33">
        <w:t>age 4, 1</w:t>
      </w:r>
      <w:r w:rsidR="00F529E2">
        <w:t>,</w:t>
      </w:r>
      <w:r w:rsidR="00E275EB" w:rsidRPr="00825F33">
        <w:t>283</w:t>
      </w:r>
      <w:r w:rsidR="00E275EB">
        <w:t xml:space="preserve"> age 6</w:t>
      </w:r>
      <w:r w:rsidR="00E275EB" w:rsidRPr="00825F33">
        <w:t>, and 65</w:t>
      </w:r>
      <w:r w:rsidR="00E275EB">
        <w:t xml:space="preserve"> age 30</w:t>
      </w:r>
      <w:r w:rsidR="00E275EB" w:rsidRPr="00825F33">
        <w:t xml:space="preserve"> </w:t>
      </w:r>
      <w:r w:rsidR="00E275EB" w:rsidRPr="00D30CB6">
        <w:t xml:space="preserve">sablefish </w:t>
      </w:r>
      <w:r w:rsidR="00E275EB">
        <w:t xml:space="preserve">of each sex </w:t>
      </w:r>
      <w:r w:rsidR="00E275EB" w:rsidRPr="00D30CB6">
        <w:t xml:space="preserve">from </w:t>
      </w:r>
      <w:r w:rsidR="00E275EB" w:rsidRPr="003D6955">
        <w:t>ea</w:t>
      </w:r>
      <w:r w:rsidR="00E275EB" w:rsidRPr="00D75A95">
        <w:t>c</w:t>
      </w:r>
      <w:r w:rsidR="00E275EB" w:rsidRPr="005B623D">
        <w:t>h</w:t>
      </w:r>
      <w:r w:rsidR="00E275EB" w:rsidRPr="00B06C3A">
        <w:t xml:space="preserve"> r</w:t>
      </w:r>
      <w:r w:rsidR="00E275EB" w:rsidRPr="008A6F7E">
        <w:t>eg</w:t>
      </w:r>
      <w:r w:rsidR="00E275EB" w:rsidRPr="001958F3">
        <w:t>ion</w:t>
      </w:r>
      <w:r w:rsidR="00E275EB" w:rsidRPr="000B0FA0">
        <w:t>.</w:t>
      </w:r>
      <w:r w:rsidR="00E275EB">
        <w:t xml:space="preserve">  Growth model fitting was performed using all available data from each of the three management regions (</w:t>
      </w:r>
      <w:r w:rsidR="00614FEF">
        <w:t xml:space="preserve">see </w:t>
      </w:r>
      <w:r w:rsidR="00527F2F">
        <w:t xml:space="preserve">Supplementary </w:t>
      </w:r>
      <w:r w:rsidR="00614FEF">
        <w:t>Table A</w:t>
      </w:r>
      <w:r w:rsidR="00272120">
        <w:t>3</w:t>
      </w:r>
      <w:r w:rsidR="00614FEF">
        <w:t xml:space="preserve"> for sample sizes</w:t>
      </w:r>
      <w:r w:rsidR="00E275EB">
        <w:t>).</w:t>
      </w:r>
      <w:r w:rsidR="00E275EB" w:rsidRPr="00D30CB6">
        <w:t xml:space="preserve"> </w:t>
      </w:r>
    </w:p>
    <w:p w14:paraId="1476FCB4" w14:textId="05D27FE4" w:rsidR="008038A0" w:rsidRDefault="00246B09" w:rsidP="008B4B4A">
      <w:pPr>
        <w:spacing w:after="0" w:line="276" w:lineRule="auto"/>
        <w:ind w:firstLine="360"/>
        <w:jc w:val="both"/>
      </w:pPr>
      <w:commentRangeStart w:id="78"/>
      <w:r>
        <w:lastRenderedPageBreak/>
        <w:t xml:space="preserve">In constructing the GAM, we investigated the use of an AR1 temporal structure for the residual </w:t>
      </w:r>
      <m:oMath>
        <m:sSub>
          <m:sSubPr>
            <m:ctrlPr>
              <w:rPr>
                <w:rFonts w:ascii="Cambria Math" w:hAnsi="Cambria Math"/>
                <w:i/>
                <w:iCs/>
              </w:rPr>
            </m:ctrlPr>
          </m:sSubPr>
          <m:e>
            <m:r>
              <w:rPr>
                <w:rFonts w:ascii="Cambria Math" w:hAnsi="Cambria Math"/>
              </w:rPr>
              <m:t>ϵ</m:t>
            </m:r>
          </m:e>
          <m:sub>
            <m:r>
              <w:rPr>
                <w:rFonts w:ascii="Cambria Math" w:hAnsi="Cambria Math"/>
              </w:rPr>
              <m:t>t</m:t>
            </m:r>
          </m:sub>
        </m:sSub>
      </m:oMath>
      <w:r>
        <w:t xml:space="preserve"> with lags of 1 to 3 years, but these models did not improve AICc over the initial model (without autoregressive structure). </w:t>
      </w:r>
      <w:commentRangeEnd w:id="78"/>
      <w:r w:rsidR="00C322D8">
        <w:rPr>
          <w:rStyle w:val="CommentReference"/>
        </w:rPr>
        <w:commentReference w:id="78"/>
      </w:r>
      <w:r w:rsidR="006D5924">
        <w:t xml:space="preserve">We re-aggregated </w:t>
      </w:r>
      <w:r w:rsidR="004D3306">
        <w:t xml:space="preserve">all </w:t>
      </w:r>
      <w:r w:rsidR="006D5924">
        <w:t xml:space="preserve">data to match the breakpoints </w:t>
      </w:r>
      <w:r w:rsidR="00F529E2">
        <w:t xml:space="preserve">that </w:t>
      </w:r>
      <w:r w:rsidR="00261A35">
        <w:t xml:space="preserve">appeared in the GAM analysis for key ages, </w:t>
      </w:r>
      <w:r w:rsidR="00101143">
        <w:t xml:space="preserve">as well as an ecosystem-based breakpoint at 145°W. </w:t>
      </w:r>
      <w:r w:rsidR="008038A0">
        <w:t xml:space="preserve">We </w:t>
      </w:r>
      <w:r w:rsidR="008A1441">
        <w:t xml:space="preserve">selected </w:t>
      </w:r>
      <w:r w:rsidR="008038A0">
        <w:t xml:space="preserve">this breakpoint based on work by </w:t>
      </w:r>
      <w:r w:rsidR="008038A0">
        <w:rPr>
          <w:noProof/>
        </w:rPr>
        <w:t>Waite and Mueter (2013) who used cluster analysis to delineate unique regions of chlorophyll-</w:t>
      </w:r>
      <w:r w:rsidR="008038A0">
        <w:rPr>
          <w:i/>
          <w:noProof/>
        </w:rPr>
        <w:t>a</w:t>
      </w:r>
      <w:r w:rsidR="008038A0">
        <w:rPr>
          <w:noProof/>
        </w:rPr>
        <w:t xml:space="preserve"> variability, which has been shown </w:t>
      </w:r>
      <w:r w:rsidR="006C271B">
        <w:rPr>
          <w:noProof/>
        </w:rPr>
        <w:t>to be</w:t>
      </w:r>
      <w:r w:rsidR="008038A0">
        <w:rPr>
          <w:noProof/>
        </w:rPr>
        <w:t xml:space="preserve"> influential in the sablefish recruitment process </w:t>
      </w:r>
      <w:r w:rsidR="008038A0">
        <w:rPr>
          <w:noProof/>
        </w:rPr>
        <w:fldChar w:fldCharType="begin" w:fldLock="1"/>
      </w:r>
      <w:r w:rsidR="008038A0">
        <w:rPr>
          <w:noProof/>
        </w:rPr>
        <w:instrText>ADDIN CSL_CITATION {"citationItems":[{"id":"ITEM-1","itemData":{"DOI":"10.1016/j.dsr2.2012.08.024","ISSN":"0967-0645","author":[{"dropping-particle":"","family":"Shotwell","given":"S Kalei","non-dropping-particle":"","parse-names":false,"suffix":""},{"dropping-particle":"","family":"Hanselman","given":"Dana H","non-dropping-particle":"","parse-names":false,"suffix":""},{"dropping-particle":"","family":"Belkin","given":"Igor M","non-dropping-particle":"","parse-names":false,"suffix":""}],"container-title":"Deep-Sea Research Part II","id":"ITEM-1","issue":"0967","issued":{"date-parts":[["2014"]]},"page":"40-53","publisher":"Elsevier","title":"Toward biophysical synergy: Investigating advection along the Polar Front to identify factors influencing Alaska sablefish recruitment","type":"article-journal","volume":"107"},"uris":["http://www.mendeley.com/documents/?uuid=8bc1a3d0-4439-451a-9ad6-e13b266e15c7"]}],"mendeley":{"formattedCitation":"(Shotwell et al., 2014)","plainTextFormattedCitation":"(Shotwell et al., 2014)","previouslyFormattedCitation":"(Shotwell et al., 2014)"},"properties":{"noteIndex":0},"schema":"https://github.com/citation-style-language/schema/raw/master/csl-citation.json"}</w:instrText>
      </w:r>
      <w:r w:rsidR="008038A0">
        <w:rPr>
          <w:noProof/>
        </w:rPr>
        <w:fldChar w:fldCharType="separate"/>
      </w:r>
      <w:r w:rsidR="008038A0">
        <w:rPr>
          <w:noProof/>
        </w:rPr>
        <w:t>(Shotwell et al., 2014)</w:t>
      </w:r>
      <w:r w:rsidR="008038A0">
        <w:rPr>
          <w:noProof/>
        </w:rPr>
        <w:fldChar w:fldCharType="end"/>
      </w:r>
      <w:r w:rsidR="008038A0">
        <w:rPr>
          <w:noProof/>
        </w:rPr>
        <w:t xml:space="preserve"> but by definition such an effect is not detectable in </w:t>
      </w:r>
      <w:r w:rsidR="0065303C">
        <w:rPr>
          <w:noProof/>
        </w:rPr>
        <w:t xml:space="preserve">our analysis </w:t>
      </w:r>
      <w:r w:rsidR="00F529E2">
        <w:rPr>
          <w:noProof/>
        </w:rPr>
        <w:t xml:space="preserve">that </w:t>
      </w:r>
      <w:r w:rsidR="0065303C">
        <w:rPr>
          <w:noProof/>
        </w:rPr>
        <w:t xml:space="preserve">only examines fish larger and/or older than recruits. </w:t>
      </w:r>
      <w:r w:rsidR="00D57199" w:rsidRPr="00DB4524">
        <w:rPr>
          <w:noProof/>
        </w:rPr>
        <w:t xml:space="preserve">The North Pacific Fishery Management Council uses </w:t>
      </w:r>
      <w:r w:rsidR="00D57199" w:rsidRPr="00DB4524">
        <w:t>145°W</w:t>
      </w:r>
      <w:r w:rsidR="00D57199" w:rsidRPr="00DB4524">
        <w:rPr>
          <w:noProof/>
        </w:rPr>
        <w:t xml:space="preserve">, </w:t>
      </w:r>
      <w:r w:rsidR="00DC1EDD">
        <w:rPr>
          <w:noProof/>
        </w:rPr>
        <w:t xml:space="preserve">which </w:t>
      </w:r>
      <w:r w:rsidR="00764D08">
        <w:rPr>
          <w:noProof/>
        </w:rPr>
        <w:t>includes a</w:t>
      </w:r>
      <w:r w:rsidR="00D57199" w:rsidRPr="00DB4524">
        <w:rPr>
          <w:noProof/>
        </w:rPr>
        <w:t xml:space="preserve"> </w:t>
      </w:r>
      <w:r w:rsidR="00DC1EDD">
        <w:rPr>
          <w:noProof/>
        </w:rPr>
        <w:t>cluster</w:t>
      </w:r>
      <w:r w:rsidR="00D57199" w:rsidRPr="00DB4524">
        <w:rPr>
          <w:noProof/>
        </w:rPr>
        <w:t xml:space="preserve"> of several seamounts</w:t>
      </w:r>
      <w:r w:rsidR="00DC1EDD">
        <w:rPr>
          <w:noProof/>
        </w:rPr>
        <w:t xml:space="preserve"> in the Gulf of Alaksa</w:t>
      </w:r>
      <w:r w:rsidR="00D57199" w:rsidRPr="00DB4524">
        <w:rPr>
          <w:noProof/>
        </w:rPr>
        <w:t xml:space="preserve">, to </w:t>
      </w:r>
      <w:r w:rsidR="00DC1EDD">
        <w:rPr>
          <w:noProof/>
        </w:rPr>
        <w:t>delineate</w:t>
      </w:r>
      <w:r w:rsidR="00D57199" w:rsidRPr="00DB4524">
        <w:rPr>
          <w:noProof/>
        </w:rPr>
        <w:t xml:space="preserve"> a groundfish slope habitat conservation area </w:t>
      </w:r>
      <w:r w:rsidR="003C1A99" w:rsidRPr="00DB4524">
        <w:rPr>
          <w:noProof/>
        </w:rPr>
        <w:fldChar w:fldCharType="begin" w:fldLock="1"/>
      </w:r>
      <w:r w:rsidR="00A77394">
        <w:rPr>
          <w:noProof/>
        </w:rPr>
        <w:instrText>ADDIN CSL_CITATION {"citationItems":[{"id":"ITEM-1","itemData":{"author":[{"dropping-particle":"","family":"Siddon","given":"E","non-dropping-particle":"","parse-names":false,"suffix":""},{"dropping-particle":"","family":"Zador","given":"S","non-dropping-particle":"","parse-names":false,"suffix":""}],"container-title":"North Pacific Fishery Management Council 605 W. 4th Avenue, Suite 306 Anchorage, AK 99301","id":"ITEM-1","issue":"December","issued":{"date-parts":[["2018"]]},"title":"Ecosystem Status Report 2018: Eastern Bering Sea","type":"article-journal"},"uris":["http://www.mendeley.com/documents/?uuid=e6392269-1a1a-4c48-bd64-f757e4a82af4"]}],"mendeley":{"formattedCitation":"(Siddon and Zador, 2018)","plainTextFormattedCitation":"(Siddon and Zador, 2018)","previouslyFormattedCitation":"(Siddon and Zador, 2018)"},"properties":{"noteIndex":0},"schema":"https://github.com/citation-style-language/schema/raw/master/csl-citation.json"}</w:instrText>
      </w:r>
      <w:r w:rsidR="003C1A99" w:rsidRPr="00DB4524">
        <w:rPr>
          <w:noProof/>
        </w:rPr>
        <w:fldChar w:fldCharType="separate"/>
      </w:r>
      <w:r w:rsidR="003C1A99" w:rsidRPr="00DB4524">
        <w:rPr>
          <w:noProof/>
        </w:rPr>
        <w:t>(Siddon and Zador, 2018)</w:t>
      </w:r>
      <w:r w:rsidR="003C1A99" w:rsidRPr="00DB4524">
        <w:rPr>
          <w:noProof/>
        </w:rPr>
        <w:fldChar w:fldCharType="end"/>
      </w:r>
      <w:r w:rsidR="003C1A99" w:rsidRPr="00DB4524">
        <w:rPr>
          <w:noProof/>
        </w:rPr>
        <w:t>.</w:t>
      </w:r>
      <w:r w:rsidR="009C51E9">
        <w:rPr>
          <w:noProof/>
        </w:rPr>
        <w:t xml:space="preserve"> </w:t>
      </w:r>
      <w:r w:rsidR="00BD3500">
        <w:t>W</w:t>
      </w:r>
      <w:r w:rsidR="009F78DF">
        <w:t xml:space="preserve">e employed a stepwise exploration of </w:t>
      </w:r>
      <w:r w:rsidR="003229CF">
        <w:t>whether</w:t>
      </w:r>
      <w:r w:rsidR="00D16C49">
        <w:t xml:space="preserve"> estimates of </w:t>
      </w:r>
      <w:r w:rsidR="00D16C49" w:rsidRPr="00BF132A">
        <w:rPr>
          <w:i/>
        </w:rPr>
        <w:t>L</w:t>
      </w:r>
      <w:r w:rsidR="00D16C49" w:rsidRPr="00BB0FD7">
        <w:rPr>
          <w:vertAlign w:val="subscript"/>
        </w:rPr>
        <w:t>∞</w:t>
      </w:r>
      <w:r w:rsidR="009F78DF">
        <w:t xml:space="preserve"> </w:t>
      </w:r>
      <w:r w:rsidR="00D16C49">
        <w:t xml:space="preserve">were significantly different between </w:t>
      </w:r>
      <w:r w:rsidR="009C51E9">
        <w:t>regions detected using the method and generated from this ecosystem break</w:t>
      </w:r>
      <w:r w:rsidR="009E50E8" w:rsidRPr="009E50E8">
        <w:t xml:space="preserve"> </w:t>
      </w:r>
      <w:r w:rsidR="00753206">
        <w:t xml:space="preserve">using the entire, non-sub-sampled </w:t>
      </w:r>
      <w:r w:rsidR="009E50E8">
        <w:t>dataset</w:t>
      </w:r>
      <w:r w:rsidR="00BD3500">
        <w:t>.</w:t>
      </w:r>
      <w:r w:rsidR="009F78DF">
        <w:t xml:space="preserve"> </w:t>
      </w:r>
      <w:r w:rsidR="00BD3500">
        <w:t xml:space="preserve">This involved </w:t>
      </w:r>
      <w:r w:rsidR="009F78DF">
        <w:t xml:space="preserve">first </w:t>
      </w:r>
      <w:r w:rsidR="00BD3500">
        <w:t xml:space="preserve">aggregating </w:t>
      </w:r>
      <w:r w:rsidR="009F78DF">
        <w:t xml:space="preserve">and </w:t>
      </w:r>
      <w:r w:rsidR="00BD3500">
        <w:t xml:space="preserve">estimating </w:t>
      </w:r>
      <w:r w:rsidR="009F78DF">
        <w:t xml:space="preserve">the VBGF for ten unique </w:t>
      </w:r>
      <w:r w:rsidR="00F946EC">
        <w:t>spatiotemporal</w:t>
      </w:r>
      <w:r w:rsidR="009F78DF">
        <w:t xml:space="preserve"> strata</w:t>
      </w:r>
      <w:r w:rsidR="0011561C">
        <w:t xml:space="preserve"> for each sex</w:t>
      </w:r>
      <w:r w:rsidR="009F78DF">
        <w:t xml:space="preserve">, defined by </w:t>
      </w:r>
      <w:r w:rsidR="00BB0FD7">
        <w:t xml:space="preserve">the </w:t>
      </w:r>
      <w:r w:rsidR="00CA1E81">
        <w:t>three spatial and one temporal</w:t>
      </w:r>
      <w:r w:rsidR="009E50E8">
        <w:t xml:space="preserve"> </w:t>
      </w:r>
      <w:r w:rsidR="009F78DF">
        <w:t xml:space="preserve">breakpoints found </w:t>
      </w:r>
      <w:r w:rsidR="00CA1E81">
        <w:t>among the</w:t>
      </w:r>
      <w:r w:rsidR="00B350F8">
        <w:t xml:space="preserve"> key ages </w:t>
      </w:r>
      <w:r w:rsidR="00842A20">
        <w:t xml:space="preserve">selected for analysis </w:t>
      </w:r>
      <w:r w:rsidR="00B350F8">
        <w:t xml:space="preserve">using the GAM </w:t>
      </w:r>
      <w:r w:rsidR="008A1441">
        <w:t xml:space="preserve">in addition to </w:t>
      </w:r>
      <w:r w:rsidR="00CA1E81">
        <w:t xml:space="preserve">the break at </w:t>
      </w:r>
      <w:r w:rsidR="00BB0FD7">
        <w:t xml:space="preserve">the aforementioned </w:t>
      </w:r>
      <w:r w:rsidR="009F78DF">
        <w:t>ecosystem feature</w:t>
      </w:r>
      <w:r w:rsidR="0011561C">
        <w:t>.</w:t>
      </w:r>
      <w:r w:rsidR="009F78DF">
        <w:t xml:space="preserve"> We then examined whether</w:t>
      </w:r>
      <w:r w:rsidR="00F529E2" w:rsidRPr="00F529E2">
        <w:t xml:space="preserve"> </w:t>
      </w:r>
      <w:r w:rsidR="00F529E2">
        <w:t xml:space="preserve">the 95% confidence intervals for </w:t>
      </w:r>
      <w:r w:rsidR="00F529E2" w:rsidRPr="00BF132A">
        <w:rPr>
          <w:i/>
        </w:rPr>
        <w:t>L</w:t>
      </w:r>
      <w:r w:rsidR="00F529E2" w:rsidRPr="00F77ACF">
        <w:rPr>
          <w:vertAlign w:val="subscript"/>
        </w:rPr>
        <w:t>∞</w:t>
      </w:r>
      <w:r w:rsidR="00F529E2">
        <w:t xml:space="preserve"> overlapped</w:t>
      </w:r>
      <w:r w:rsidR="009F78DF">
        <w:t xml:space="preserve"> for any temporally-split datasets from the same region (e.g.</w:t>
      </w:r>
      <w:r w:rsidR="00BD3500">
        <w:t>,</w:t>
      </w:r>
      <w:r w:rsidR="009F78DF">
        <w:t xml:space="preserve"> </w:t>
      </w:r>
      <w:r w:rsidR="00F529E2">
        <w:t>r</w:t>
      </w:r>
      <w:r w:rsidR="009F78DF">
        <w:t xml:space="preserve">egion 1 female sablefish data before </w:t>
      </w:r>
      <w:r w:rsidR="0032668E">
        <w:t xml:space="preserve">and during </w:t>
      </w:r>
      <w:r w:rsidR="009F78DF">
        <w:t xml:space="preserve">2010 and after 2010). If they did, we pooled the data for that region </w:t>
      </w:r>
      <w:r w:rsidR="00F77ACF">
        <w:t xml:space="preserve">and sex </w:t>
      </w:r>
      <w:r w:rsidR="009F78DF">
        <w:t>for all years. In the second step, we examined if spatially</w:t>
      </w:r>
      <w:r w:rsidR="00BD3500">
        <w:t>-</w:t>
      </w:r>
      <w:r w:rsidR="009F78DF">
        <w:t xml:space="preserve">adjacent regions (from any time period) for the same sex had 95% confidence intervals for </w:t>
      </w:r>
      <w:r w:rsidR="003D1CAA" w:rsidRPr="00BF132A">
        <w:rPr>
          <w:i/>
        </w:rPr>
        <w:t>L</w:t>
      </w:r>
      <w:r w:rsidR="003D1CAA" w:rsidRPr="00F77ACF">
        <w:rPr>
          <w:vertAlign w:val="subscript"/>
        </w:rPr>
        <w:t>∞</w:t>
      </w:r>
      <w:r w:rsidR="009F78DF">
        <w:t xml:space="preserve"> </w:t>
      </w:r>
      <w:r w:rsidR="00655DDF">
        <w:t>that</w:t>
      </w:r>
      <w:r w:rsidR="009F78DF">
        <w:t xml:space="preserve"> overlapped</w:t>
      </w:r>
      <w:r w:rsidR="008A1441">
        <w:t xml:space="preserve">, </w:t>
      </w:r>
      <w:r w:rsidR="009F78DF">
        <w:t xml:space="preserve">and combined regions for which this was </w:t>
      </w:r>
      <w:r w:rsidR="00BD3500">
        <w:t xml:space="preserve">the case </w:t>
      </w:r>
      <w:r w:rsidR="009F78DF">
        <w:t>on a by-sex basis.</w:t>
      </w:r>
      <w:r w:rsidR="00322DAC">
        <w:t xml:space="preserve"> </w:t>
      </w:r>
      <w:r w:rsidR="009F78DF">
        <w:t xml:space="preserve">This </w:t>
      </w:r>
      <w:r w:rsidR="00F77ACF">
        <w:t>stepwise approach</w:t>
      </w:r>
      <w:r w:rsidR="009F78DF">
        <w:t xml:space="preserve"> reduces unnecessary partitioning of the data into </w:t>
      </w:r>
      <w:r w:rsidR="003D1CAA">
        <w:t>spatiotemporal</w:t>
      </w:r>
      <w:r w:rsidR="009F78DF">
        <w:t xml:space="preserve"> strata </w:t>
      </w:r>
      <w:r w:rsidR="00BD3500">
        <w:t xml:space="preserve">that </w:t>
      </w:r>
      <w:r w:rsidR="009F78DF">
        <w:t>do not ultimately result in different estimates</w:t>
      </w:r>
      <w:r w:rsidR="00F77ACF">
        <w:t xml:space="preserve"> of </w:t>
      </w:r>
      <w:r w:rsidR="00F77ACF" w:rsidRPr="00BF132A">
        <w:rPr>
          <w:i/>
        </w:rPr>
        <w:t>L</w:t>
      </w:r>
      <w:r w:rsidR="00F77ACF" w:rsidRPr="00F77ACF">
        <w:rPr>
          <w:vertAlign w:val="subscript"/>
        </w:rPr>
        <w:t>∞</w:t>
      </w:r>
      <w:r w:rsidR="006769D1">
        <w:t xml:space="preserve">, and allowed us to examine whether any of our detected breakpoints or the </w:t>
      </w:r>
      <w:r w:rsidR="006769D1" w:rsidRPr="00764D08">
        <w:rPr>
          <w:i/>
        </w:rPr>
        <w:t>post</w:t>
      </w:r>
      <w:r w:rsidR="00764D08">
        <w:rPr>
          <w:i/>
        </w:rPr>
        <w:t xml:space="preserve"> </w:t>
      </w:r>
      <w:r w:rsidR="006769D1" w:rsidRPr="00764D08">
        <w:rPr>
          <w:i/>
        </w:rPr>
        <w:t>hoc</w:t>
      </w:r>
      <w:r w:rsidR="006769D1">
        <w:t xml:space="preserve"> ecosystem split was informative </w:t>
      </w:r>
      <w:r w:rsidR="004B0E94">
        <w:t xml:space="preserve">regarding </w:t>
      </w:r>
      <w:r w:rsidR="006769D1">
        <w:t>growth estimates.</w:t>
      </w:r>
      <w:r w:rsidR="009F78DF">
        <w:t xml:space="preserve"> Once the most parsimonious structure was identified through this method, we </w:t>
      </w:r>
      <w:r w:rsidR="00322DAC">
        <w:t>generated predicted lengths-at-age for the entire dataset</w:t>
      </w:r>
      <w:r w:rsidR="00CE4FB8">
        <w:t>.</w:t>
      </w:r>
    </w:p>
    <w:p w14:paraId="17B4322E" w14:textId="1C4F7DA8" w:rsidR="009F78DF" w:rsidRDefault="008038A0" w:rsidP="008B4B4A">
      <w:pPr>
        <w:spacing w:after="0" w:line="276" w:lineRule="auto"/>
        <w:ind w:firstLine="360"/>
        <w:jc w:val="both"/>
      </w:pPr>
      <w:r w:rsidDel="008038A0">
        <w:t xml:space="preserve"> </w:t>
      </w:r>
    </w:p>
    <w:p w14:paraId="49EB3BCB" w14:textId="0D32127F" w:rsidR="001A1B0A" w:rsidRDefault="0023745F" w:rsidP="008B4B4A">
      <w:pPr>
        <w:pStyle w:val="Heading1"/>
        <w:keepNext/>
        <w:spacing w:before="240" w:after="0" w:line="276" w:lineRule="auto"/>
        <w:jc w:val="both"/>
      </w:pPr>
      <w:r>
        <w:t xml:space="preserve">3 </w:t>
      </w:r>
      <w:r w:rsidR="001A1B0A" w:rsidRPr="004906F5">
        <w:t>Results</w:t>
      </w:r>
    </w:p>
    <w:p w14:paraId="7B4434C2" w14:textId="0EB32786" w:rsidR="00A837CD" w:rsidRDefault="0023745F" w:rsidP="008B4B4A">
      <w:pPr>
        <w:pStyle w:val="Heading2"/>
        <w:spacing w:before="0" w:line="276" w:lineRule="auto"/>
        <w:jc w:val="both"/>
      </w:pPr>
      <w:bookmarkStart w:id="79" w:name="_Ref5718407"/>
      <w:r>
        <w:t xml:space="preserve">3.1 </w:t>
      </w:r>
      <w:r w:rsidR="00506E17">
        <w:t>Simulation Study</w:t>
      </w:r>
      <w:bookmarkEnd w:id="79"/>
    </w:p>
    <w:p w14:paraId="3DCC6CA4" w14:textId="28E00369" w:rsidR="00C65F22" w:rsidRDefault="00DB2D68" w:rsidP="008B4B4A">
      <w:pPr>
        <w:spacing w:after="0" w:line="276" w:lineRule="auto"/>
        <w:ind w:firstLine="360"/>
        <w:jc w:val="both"/>
      </w:pPr>
      <w:r>
        <w:t>The simulation study demonstrated that the first-derivative</w:t>
      </w:r>
      <w:r w:rsidR="00CA1E81">
        <w:t xml:space="preserve"> GAM-based</w:t>
      </w:r>
      <w:r>
        <w:t xml:space="preserve"> method </w:t>
      </w:r>
      <w:r w:rsidR="00BD3500">
        <w:t xml:space="preserve">is </w:t>
      </w:r>
      <w:r>
        <w:t xml:space="preserve">able to detect </w:t>
      </w:r>
      <w:r w:rsidR="00555EB1">
        <w:t>both</w:t>
      </w:r>
      <w:r>
        <w:t xml:space="preserve"> spatial</w:t>
      </w:r>
      <w:r w:rsidR="00EA3BBD">
        <w:t xml:space="preserve"> and temporal</w:t>
      </w:r>
      <w:r>
        <w:t xml:space="preserve"> breakpoint</w:t>
      </w:r>
      <w:r w:rsidR="00555EB1">
        <w:t>s correctly</w:t>
      </w:r>
      <w:r>
        <w:t xml:space="preserve"> </w:t>
      </w:r>
      <w:r w:rsidR="00A77355">
        <w:t>in the majority of scenarios</w:t>
      </w:r>
      <w:r w:rsidR="004B0E94">
        <w:t>,</w:t>
      </w:r>
      <w:r w:rsidR="00A77355">
        <w:t xml:space="preserve"> </w:t>
      </w:r>
      <w:del w:id="80" w:author="Tim Essington [2]" w:date="2019-07-08T18:58:00Z">
        <w:r w:rsidR="00A77355" w:rsidDel="00ED1B98">
          <w:delText xml:space="preserve">with </w:delText>
        </w:r>
      </w:del>
      <w:ins w:id="81" w:author="Tim Essington [2]" w:date="2019-07-08T18:58:00Z">
        <w:r w:rsidR="00ED1B98">
          <w:t>except when</w:t>
        </w:r>
      </w:ins>
      <w:del w:id="82" w:author="Tim Essington [2]" w:date="2019-07-08T18:58:00Z">
        <w:r w:rsidR="00A77355" w:rsidDel="00ED1B98">
          <w:delText>the exception</w:delText>
        </w:r>
        <w:r w:rsidR="00CA1E81" w:rsidDel="00ED1B98">
          <w:delText xml:space="preserve"> a scenario</w:delText>
        </w:r>
        <w:r w:rsidR="006D19D2" w:rsidDel="00ED1B98">
          <w:delText xml:space="preserve"> where</w:delText>
        </w:r>
      </w:del>
      <w:r w:rsidR="006D19D2">
        <w:t xml:space="preserve"> the spatial break occurred near the edge of the study region at </w:t>
      </w:r>
      <w:r w:rsidR="00A77355">
        <w:t>48°</w:t>
      </w:r>
      <w:r w:rsidR="00555EB1">
        <w:t xml:space="preserve"> longitude</w:t>
      </w:r>
      <w:ins w:id="83" w:author="Tim Essington [2]" w:date="2019-07-08T18:58:00Z">
        <w:r w:rsidR="00ED1B98">
          <w:t>. In this ca</w:t>
        </w:r>
      </w:ins>
      <w:ins w:id="84" w:author="Tim Essington [2]" w:date="2019-07-08T18:59:00Z">
        <w:r w:rsidR="00ED1B98">
          <w:t xml:space="preserve">se it </w:t>
        </w:r>
      </w:ins>
      <w:del w:id="85" w:author="Tim Essington [2]" w:date="2019-07-08T18:59:00Z">
        <w:r w:rsidR="00A77355" w:rsidDel="00ED1B98">
          <w:delText xml:space="preserve">, where it </w:delText>
        </w:r>
      </w:del>
      <w:r w:rsidR="00A77355">
        <w:t xml:space="preserve">only detected the break location correctly in </w:t>
      </w:r>
      <w:r w:rsidR="00FA454D">
        <w:t>15</w:t>
      </w:r>
      <w:r w:rsidR="00A77355">
        <w:t>% of simulations</w:t>
      </w:r>
      <w:r>
        <w:t>.</w:t>
      </w:r>
      <w:r w:rsidR="00C65F22">
        <w:t xml:space="preserve"> </w:t>
      </w:r>
      <w:r w:rsidR="00D825F3">
        <w:t xml:space="preserve"> </w:t>
      </w:r>
      <w:r w:rsidR="00D825F3">
        <w:fldChar w:fldCharType="begin"/>
      </w:r>
      <w:r w:rsidR="00D825F3">
        <w:instrText xml:space="preserve"> REF _Ref8913735 \h </w:instrText>
      </w:r>
      <w:r w:rsidR="00DE3720">
        <w:instrText xml:space="preserve"> \* MERGEFORMAT </w:instrText>
      </w:r>
      <w:r w:rsidR="00D825F3">
        <w:fldChar w:fldCharType="separate"/>
      </w:r>
      <w:r w:rsidR="00EF1C91">
        <w:t xml:space="preserve">Figure </w:t>
      </w:r>
      <w:r w:rsidR="00EF1C91">
        <w:rPr>
          <w:noProof/>
        </w:rPr>
        <w:t>4</w:t>
      </w:r>
      <w:r w:rsidR="00D825F3">
        <w:fldChar w:fldCharType="end"/>
      </w:r>
      <w:r w:rsidR="00D825F3">
        <w:t xml:space="preserve"> </w:t>
      </w:r>
      <w:r w:rsidR="002E623D">
        <w:t>displays</w:t>
      </w:r>
      <w:r w:rsidR="0040193D">
        <w:t xml:space="preserve"> the </w:t>
      </w:r>
      <w:r w:rsidR="00DD6D0D">
        <w:t>coverage probabilities</w:t>
      </w:r>
      <w:r w:rsidR="002E623D">
        <w:t xml:space="preserve"> for the 95% confidence intervals</w:t>
      </w:r>
      <w:r w:rsidR="00DD6D0D">
        <w:t xml:space="preserve"> and proportion of simulations wherein the correct breakpoint was detected.</w:t>
      </w:r>
      <w:r w:rsidR="00043BC2">
        <w:t xml:space="preserve"> </w:t>
      </w:r>
      <w:r w:rsidR="00527F2F">
        <w:t xml:space="preserve">Supplementary </w:t>
      </w:r>
      <w:r w:rsidR="00272120" w:rsidRPr="00A70944">
        <w:t>Figure A2</w:t>
      </w:r>
      <w:r w:rsidR="00CA1E81">
        <w:t xml:space="preserve"> presents a histogram of detected breaks for each scenario.</w:t>
      </w:r>
    </w:p>
    <w:p w14:paraId="4B623BA1" w14:textId="1314EC56" w:rsidR="003625DB" w:rsidRPr="00CC62AB" w:rsidRDefault="00FF414A" w:rsidP="00B274FD">
      <w:pPr>
        <w:pStyle w:val="Caption"/>
        <w:spacing w:line="276" w:lineRule="auto"/>
        <w:ind w:firstLine="360"/>
        <w:jc w:val="both"/>
        <w:rPr>
          <w:lang w:val="en"/>
        </w:rPr>
      </w:pPr>
      <w:r>
        <w:t xml:space="preserve">For all scenarios, the method </w:t>
      </w:r>
      <w:r w:rsidR="00381D2A">
        <w:t xml:space="preserve">achieved </w:t>
      </w:r>
      <w:r w:rsidR="00C91C53">
        <w:t>the highest</w:t>
      </w:r>
      <w:r>
        <w:t xml:space="preserve"> coverage probabilit</w:t>
      </w:r>
      <w:r w:rsidR="00CA1E81">
        <w:t>ies</w:t>
      </w:r>
      <w:r>
        <w:t xml:space="preserve"> for the length</w:t>
      </w:r>
      <w:r w:rsidR="00381D2A">
        <w:t>-</w:t>
      </w:r>
      <w:r>
        <w:t>at</w:t>
      </w:r>
      <w:r w:rsidR="00381D2A">
        <w:t>-</w:t>
      </w:r>
      <w:r>
        <w:t xml:space="preserve">age </w:t>
      </w:r>
      <w:r w:rsidR="009A2626">
        <w:t xml:space="preserve">0 </w:t>
      </w:r>
      <w:r>
        <w:t>(</w:t>
      </w:r>
      <w:r w:rsidRPr="00845D2A">
        <w:rPr>
          <w:i/>
        </w:rPr>
        <w:t>L</w:t>
      </w:r>
      <w:r w:rsidRPr="00845D2A">
        <w:rPr>
          <w:i/>
          <w:vertAlign w:val="subscript"/>
        </w:rPr>
        <w:t>1</w:t>
      </w:r>
      <w:r>
        <w:t>)</w:t>
      </w:r>
      <w:r w:rsidR="009A2626">
        <w:t xml:space="preserve"> [</w:t>
      </w:r>
      <w:r w:rsidR="00FA454D">
        <w:t>32</w:t>
      </w:r>
      <w:r>
        <w:t>%-</w:t>
      </w:r>
      <w:r w:rsidR="00FA454D">
        <w:t>69</w:t>
      </w:r>
      <w:r>
        <w:t xml:space="preserve">% coverage for </w:t>
      </w:r>
      <w:r w:rsidR="00506BD6">
        <w:t xml:space="preserve">three </w:t>
      </w:r>
      <w:r w:rsidR="0076504C">
        <w:t>scenarios</w:t>
      </w:r>
      <w:r>
        <w:t xml:space="preserve"> and </w:t>
      </w:r>
      <w:r w:rsidR="00FB0B61">
        <w:t>2</w:t>
      </w:r>
      <w:r w:rsidR="00FA454D">
        <w:t>4</w:t>
      </w:r>
      <w:r>
        <w:t>% in the scenario with overlap</w:t>
      </w:r>
      <w:r w:rsidR="009A2626">
        <w:t>]</w:t>
      </w:r>
      <w:r w:rsidR="0074747B">
        <w:t xml:space="preserve">. </w:t>
      </w:r>
      <w:r>
        <w:t>Coverage probabilities for length</w:t>
      </w:r>
      <w:r w:rsidR="009A2626">
        <w:t>-</w:t>
      </w:r>
      <w:r>
        <w:t>at</w:t>
      </w:r>
      <w:r w:rsidR="009A2626">
        <w:t>-</w:t>
      </w:r>
      <w:r>
        <w:t>age 15 (</w:t>
      </w:r>
      <w:r w:rsidRPr="00845D2A">
        <w:rPr>
          <w:i/>
        </w:rPr>
        <w:t>L</w:t>
      </w:r>
      <w:r w:rsidRPr="00845D2A">
        <w:rPr>
          <w:i/>
          <w:vertAlign w:val="subscript"/>
        </w:rPr>
        <w:t>2</w:t>
      </w:r>
      <w:r>
        <w:t xml:space="preserve">) </w:t>
      </w:r>
      <w:r w:rsidR="00FB0B61">
        <w:t>were</w:t>
      </w:r>
      <w:r w:rsidR="00A77355">
        <w:t xml:space="preserve"> </w:t>
      </w:r>
      <w:r w:rsidR="00FB0B61">
        <w:t>lower</w:t>
      </w:r>
      <w:r w:rsidR="009A2626">
        <w:t xml:space="preserve"> [</w:t>
      </w:r>
      <w:r w:rsidR="00FA454D">
        <w:t>4</w:t>
      </w:r>
      <w:r w:rsidR="00FB0B61">
        <w:t xml:space="preserve">% - </w:t>
      </w:r>
      <w:r w:rsidR="00FA454D">
        <w:t>17</w:t>
      </w:r>
      <w:r w:rsidR="00FB0B61">
        <w:t xml:space="preserve">% for three scenarios and </w:t>
      </w:r>
      <w:r w:rsidR="00FA454D">
        <w:t>7</w:t>
      </w:r>
      <w:r w:rsidR="00FB0B61">
        <w:t>% in the scenario with overlap</w:t>
      </w:r>
      <w:r w:rsidR="009A2626">
        <w:t>]</w:t>
      </w:r>
      <w:r w:rsidR="00FB0B61">
        <w:t xml:space="preserve">. </w:t>
      </w:r>
      <w:r>
        <w:t xml:space="preserve">In terms of </w:t>
      </w:r>
      <w:r w:rsidR="003625DB">
        <w:t xml:space="preserve">spatial </w:t>
      </w:r>
      <w:r>
        <w:t xml:space="preserve">breakpoint detection, there was not a </w:t>
      </w:r>
      <w:r w:rsidR="00506BD6">
        <w:t>qualitatively strong</w:t>
      </w:r>
      <w:r w:rsidR="00FB4C98">
        <w:t xml:space="preserve"> </w:t>
      </w:r>
      <w:r w:rsidR="009E50E8">
        <w:lastRenderedPageBreak/>
        <w:t xml:space="preserve">difference </w:t>
      </w:r>
      <w:r>
        <w:t>in the method’s ability to correctly detect latitudinal vs. longitudinal breakpoints across scenarios</w:t>
      </w:r>
      <w:r w:rsidR="00506BD6">
        <w:t>.</w:t>
      </w:r>
      <w:r>
        <w:t xml:space="preserve"> </w:t>
      </w:r>
      <w:r w:rsidR="009A2626">
        <w:t>O</w:t>
      </w:r>
      <w:r w:rsidR="009E50E8">
        <w:t>ur</w:t>
      </w:r>
      <w:r w:rsidR="009A2626">
        <w:t xml:space="preserve"> method</w:t>
      </w:r>
      <w:r w:rsidR="009E50E8">
        <w:t xml:space="preserve"> correctly detected th</w:t>
      </w:r>
      <w:r w:rsidR="009A2626">
        <w:t>e</w:t>
      </w:r>
      <w:r w:rsidR="009E50E8">
        <w:t xml:space="preserve"> </w:t>
      </w:r>
      <w:r w:rsidR="009A2626">
        <w:t>lack of a breakpoint</w:t>
      </w:r>
      <w:r w:rsidR="009E50E8">
        <w:t xml:space="preserve"> in</w:t>
      </w:r>
      <w:r>
        <w:t xml:space="preserve"> </w:t>
      </w:r>
      <w:commentRangeStart w:id="86"/>
      <w:commentRangeStart w:id="87"/>
      <w:r w:rsidR="00A77355">
        <w:t>over 90</w:t>
      </w:r>
      <w:r>
        <w:t>% of simulations</w:t>
      </w:r>
      <w:commentRangeEnd w:id="86"/>
      <w:r w:rsidR="00C322D8">
        <w:rPr>
          <w:rStyle w:val="CommentReference"/>
          <w:iCs w:val="0"/>
        </w:rPr>
        <w:commentReference w:id="86"/>
      </w:r>
      <w:commentRangeEnd w:id="87"/>
      <w:r w:rsidR="00B64141">
        <w:rPr>
          <w:rStyle w:val="CommentReference"/>
          <w:iCs w:val="0"/>
        </w:rPr>
        <w:commentReference w:id="87"/>
      </w:r>
      <w:r w:rsidR="008C4635">
        <w:t xml:space="preserve"> without breaks</w:t>
      </w:r>
      <w:r>
        <w:t xml:space="preserve">; there was no discernable pattern to the spurious </w:t>
      </w:r>
      <w:r w:rsidR="00506BD6">
        <w:t xml:space="preserve">spatial </w:t>
      </w:r>
      <w:r>
        <w:t xml:space="preserve">breakpoints identified in the remaining </w:t>
      </w:r>
      <w:r w:rsidR="00AF28E0">
        <w:t xml:space="preserve">simulations. </w:t>
      </w:r>
      <w:r w:rsidR="00FE3528">
        <w:t>The</w:t>
      </w:r>
      <w:r>
        <w:t xml:space="preserve"> method </w:t>
      </w:r>
      <w:r w:rsidR="00506BD6">
        <w:t xml:space="preserve">did </w:t>
      </w:r>
      <w:r w:rsidR="00FA454D">
        <w:t>less well</w:t>
      </w:r>
      <w:r w:rsidR="00506BD6">
        <w:t xml:space="preserve"> at detecting </w:t>
      </w:r>
      <w:r w:rsidR="009E50E8">
        <w:t xml:space="preserve">the accurate breakpoints for </w:t>
      </w:r>
      <w:r w:rsidR="009A2626">
        <w:t>s</w:t>
      </w:r>
      <w:r w:rsidR="00F277A3">
        <w:t>cenario 4</w:t>
      </w:r>
      <w:r w:rsidR="009A2626">
        <w:t xml:space="preserve"> (</w:t>
      </w:r>
      <w:r w:rsidR="009E50E8">
        <w:t xml:space="preserve">a “true” spatial break at </w:t>
      </w:r>
      <w:r w:rsidR="00A77355">
        <w:t>48°</w:t>
      </w:r>
      <w:r w:rsidR="009A2626">
        <w:t>),</w:t>
      </w:r>
      <w:r>
        <w:t xml:space="preserve"> assigning the break </w:t>
      </w:r>
      <w:r w:rsidR="00A77355">
        <w:t>between</w:t>
      </w:r>
      <w:r>
        <w:t xml:space="preserve"> </w:t>
      </w:r>
      <w:r w:rsidR="00A77355">
        <w:t>4</w:t>
      </w:r>
      <w:r w:rsidR="00FA454D">
        <w:t>6</w:t>
      </w:r>
      <w:r w:rsidR="00A77355">
        <w:t xml:space="preserve">° and </w:t>
      </w:r>
      <w:r>
        <w:t xml:space="preserve">50° </w:t>
      </w:r>
      <w:r w:rsidR="00A77355">
        <w:t>longitude</w:t>
      </w:r>
      <w:r w:rsidR="00883CE8">
        <w:t xml:space="preserve"> </w:t>
      </w:r>
      <w:r>
        <w:t xml:space="preserve">in </w:t>
      </w:r>
      <w:r w:rsidR="00FA454D">
        <w:t>100</w:t>
      </w:r>
      <w:r>
        <w:t>% of simulations</w:t>
      </w:r>
      <w:r w:rsidR="00764D08">
        <w:t xml:space="preserve">; similarly, for the scenario with a single breakpoint at 25°, </w:t>
      </w:r>
      <w:r w:rsidR="00A77355">
        <w:t>100</w:t>
      </w:r>
      <w:r w:rsidR="00764D08">
        <w:t>% of mis-detected breakpoints were incorrect by a single degree (assigning latitude and/or longitude to be 24° or 26°).</w:t>
      </w:r>
      <w:r w:rsidR="000C31F1">
        <w:t xml:space="preserve"> </w:t>
      </w:r>
      <w:r w:rsidR="009E50E8">
        <w:t xml:space="preserve">The method </w:t>
      </w:r>
      <w:r w:rsidR="009A2626">
        <w:t xml:space="preserve">achieved </w:t>
      </w:r>
      <w:r w:rsidR="00552F66">
        <w:t>75</w:t>
      </w:r>
      <w:r w:rsidR="009E50E8">
        <w:t>%-</w:t>
      </w:r>
      <w:r w:rsidR="00552F66">
        <w:t>87</w:t>
      </w:r>
      <w:r w:rsidR="009E50E8">
        <w:t xml:space="preserve">% accuracy in correctly detecting </w:t>
      </w:r>
      <w:r w:rsidR="005A502C">
        <w:t xml:space="preserve">no </w:t>
      </w:r>
      <w:r w:rsidR="009E50E8">
        <w:t>temporal breakpoint</w:t>
      </w:r>
      <w:r w:rsidR="005A502C">
        <w:t>s in scenarios where it was absent</w:t>
      </w:r>
      <w:r w:rsidR="000B4A54">
        <w:t xml:space="preserve">. </w:t>
      </w:r>
      <w:r w:rsidR="003916BA">
        <w:t xml:space="preserve">Though the method only detected the correct temporal break (year 50) in </w:t>
      </w:r>
      <w:r w:rsidR="00095171">
        <w:t>6</w:t>
      </w:r>
      <w:r w:rsidR="00552F66">
        <w:t>3</w:t>
      </w:r>
      <w:r w:rsidR="003916BA">
        <w:t xml:space="preserve">% of time-varying simulations, </w:t>
      </w:r>
      <w:r w:rsidR="00552F66">
        <w:t>89% of</w:t>
      </w:r>
      <w:r w:rsidR="003916BA">
        <w:t xml:space="preserve"> the remaining simulations assigned the break to year 49 or 51, </w:t>
      </w:r>
      <w:r w:rsidR="009A2626">
        <w:t xml:space="preserve">increasing </w:t>
      </w:r>
      <w:r w:rsidR="003916BA">
        <w:t xml:space="preserve">the total detection between years 49, 50 and 51 to </w:t>
      </w:r>
      <w:r w:rsidR="00B53A85">
        <w:t>96</w:t>
      </w:r>
      <w:r w:rsidR="003916BA">
        <w:t>%.</w:t>
      </w:r>
      <w:r w:rsidR="00C97279">
        <w:t xml:space="preserve"> We computed the absolute error between the end of the</w:t>
      </w:r>
      <w:r w:rsidR="00095171">
        <w:t xml:space="preserve"> estimated</w:t>
      </w:r>
      <w:r w:rsidR="00C97279">
        <w:t xml:space="preserve"> 95% confidence interval and the true parameter for simulations which ‘missed’ (did not contain) the true value for each scenario</w:t>
      </w:r>
      <w:r w:rsidR="00CC62AB">
        <w:t xml:space="preserve">. </w:t>
      </w:r>
      <w:r w:rsidR="00A857DB">
        <w:t>I</w:t>
      </w:r>
      <w:r w:rsidR="00CC62AB">
        <w:t xml:space="preserve">f the true </w:t>
      </w:r>
      <w:r w:rsidR="00A857DB">
        <w:t xml:space="preserve">parameter </w:t>
      </w:r>
      <w:r w:rsidR="00CC62AB">
        <w:t xml:space="preserve">value was higher than the confidence interval, the difference </w:t>
      </w:r>
      <w:r w:rsidR="00095171">
        <w:t>was</w:t>
      </w:r>
      <w:r w:rsidR="00CC62AB">
        <w:t xml:space="preserve"> measured from the upper end of the interval</w:t>
      </w:r>
      <w:r w:rsidR="00A857DB">
        <w:t>,</w:t>
      </w:r>
      <w:r w:rsidR="00CC62AB">
        <w:t xml:space="preserve"> and vice versa. The</w:t>
      </w:r>
      <w:r w:rsidR="00C97279">
        <w:t xml:space="preserve"> maximum</w:t>
      </w:r>
      <w:r w:rsidR="00CC62AB">
        <w:t xml:space="preserve"> error in both </w:t>
      </w:r>
      <w:r w:rsidR="00CC62AB" w:rsidRPr="00845D2A">
        <w:rPr>
          <w:i/>
        </w:rPr>
        <w:t>L</w:t>
      </w:r>
      <w:r w:rsidR="00CC62AB" w:rsidRPr="00845D2A">
        <w:rPr>
          <w:i/>
          <w:vertAlign w:val="subscript"/>
        </w:rPr>
        <w:t>1</w:t>
      </w:r>
      <w:r w:rsidR="00C97279">
        <w:t xml:space="preserve"> </w:t>
      </w:r>
      <w:r w:rsidR="00CC62AB">
        <w:t xml:space="preserve">and </w:t>
      </w:r>
      <w:r w:rsidR="00CC62AB" w:rsidRPr="00845D2A">
        <w:rPr>
          <w:i/>
        </w:rPr>
        <w:t>L</w:t>
      </w:r>
      <w:r w:rsidR="00CC62AB">
        <w:rPr>
          <w:i/>
          <w:vertAlign w:val="subscript"/>
        </w:rPr>
        <w:t>2</w:t>
      </w:r>
      <w:r w:rsidR="00CC62AB">
        <w:t xml:space="preserve"> </w:t>
      </w:r>
      <w:r w:rsidR="00C97279">
        <w:t xml:space="preserve">was obtained </w:t>
      </w:r>
      <w:r w:rsidR="008A1441">
        <w:t xml:space="preserve">for </w:t>
      </w:r>
      <w:r w:rsidR="00C97279">
        <w:t>Scenario 2 (</w:t>
      </w:r>
      <w:r w:rsidR="00CC62AB">
        <w:t xml:space="preserve">single breakpoint at 25°) at 8.89 cm and 22.7 cm, with the minimums </w:t>
      </w:r>
      <w:r w:rsidR="00A857DB">
        <w:t>obtained by</w:t>
      </w:r>
      <w:r w:rsidR="00CC62AB">
        <w:t xml:space="preserve"> Scenario 1 at 0.04 cm and 0.32cm. </w:t>
      </w:r>
      <w:r w:rsidR="003916BA">
        <w:t xml:space="preserve">There </w:t>
      </w:r>
      <w:r w:rsidR="000C31F1">
        <w:t>was no discernable pattern to the spurious years assigned to scenarios without actual temporal variability.</w:t>
      </w:r>
      <w:r w:rsidR="00010460">
        <w:t xml:space="preserve"> W</w:t>
      </w:r>
      <w:r w:rsidR="00010460" w:rsidRPr="00EB62A9">
        <w:t>e did not find the method’s accuracy</w:t>
      </w:r>
      <w:r w:rsidR="00010460">
        <w:t xml:space="preserve"> or resultant coverage probabilities</w:t>
      </w:r>
      <w:r w:rsidR="00010460" w:rsidRPr="00EB62A9">
        <w:t xml:space="preserve"> sensitive to either halving or reducing the sample size by 25%; see </w:t>
      </w:r>
      <w:r w:rsidR="00010460">
        <w:t>Supplementary Table A2.</w:t>
      </w:r>
    </w:p>
    <w:p w14:paraId="48875BAF" w14:textId="77777777" w:rsidR="00FB4C98" w:rsidRDefault="00FB4C98" w:rsidP="008B4B4A">
      <w:pPr>
        <w:spacing w:after="0" w:line="276" w:lineRule="auto"/>
        <w:ind w:firstLine="360"/>
        <w:jc w:val="both"/>
      </w:pPr>
    </w:p>
    <w:p w14:paraId="01225238" w14:textId="2A921C1D" w:rsidR="00D12C7C" w:rsidRDefault="00D12C7C" w:rsidP="008B4B4A">
      <w:pPr>
        <w:pStyle w:val="Heading2"/>
        <w:spacing w:line="276" w:lineRule="auto"/>
        <w:jc w:val="both"/>
      </w:pPr>
      <w:r>
        <w:t>3.2 Comparison to STARS Method</w:t>
      </w:r>
    </w:p>
    <w:p w14:paraId="1CB8DE86" w14:textId="06B3F94E" w:rsidR="00D12C7C" w:rsidRPr="00D12C7C" w:rsidRDefault="00D12C7C" w:rsidP="008B4B4A">
      <w:pPr>
        <w:spacing w:after="0" w:line="276" w:lineRule="auto"/>
        <w:jc w:val="both"/>
      </w:pPr>
      <w:r>
        <w:t>The STARS method (</w:t>
      </w:r>
      <w:r w:rsidR="009A2626">
        <w:t xml:space="preserve">Supplementary </w:t>
      </w:r>
      <w:r w:rsidRPr="00F277A3">
        <w:t>Figure A</w:t>
      </w:r>
      <w:r w:rsidR="00F2278E" w:rsidRPr="00F277A3">
        <w:t>1</w:t>
      </w:r>
      <w:r w:rsidR="00A70944" w:rsidRPr="00F277A3">
        <w:t>5</w:t>
      </w:r>
      <w:r>
        <w:t xml:space="preserve">) was </w:t>
      </w:r>
      <w:r w:rsidR="00BE59CB">
        <w:t>inferior to the proposed GAM-based method at detecting spatial or temporal break points for all simulated scenarios</w:t>
      </w:r>
      <w:r w:rsidR="006A0E2E">
        <w:t>, with a slight exception for the break at edge case (</w:t>
      </w:r>
      <w:r w:rsidR="009A2626">
        <w:t>s</w:t>
      </w:r>
      <w:r w:rsidR="006A0E2E">
        <w:t>cenario 4)</w:t>
      </w:r>
      <w:r w:rsidR="005B235A">
        <w:t xml:space="preserve">. </w:t>
      </w:r>
      <w:commentRangeStart w:id="88"/>
      <w:r w:rsidR="005B235A">
        <w:t>In</w:t>
      </w:r>
      <w:r w:rsidR="006A0E2E">
        <w:t xml:space="preserve"> that scenario,</w:t>
      </w:r>
      <w:r w:rsidR="005B235A">
        <w:t xml:space="preserve"> the</w:t>
      </w:r>
      <w:r w:rsidR="00BE59CB">
        <w:t xml:space="preserve"> STARS method was able to detect the correct </w:t>
      </w:r>
      <w:r w:rsidR="006A0E2E">
        <w:t>longitudinal break</w:t>
      </w:r>
      <w:r w:rsidR="00BE59CB">
        <w:t xml:space="preserve"> in </w:t>
      </w:r>
      <w:r w:rsidR="00C40EE8">
        <w:t>31</w:t>
      </w:r>
      <w:r w:rsidR="00BE59CB">
        <w:t xml:space="preserve">% of datasets. For all other scenarios, it averaged </w:t>
      </w:r>
      <w:r w:rsidR="00E42F9D">
        <w:t>1</w:t>
      </w:r>
      <w:r w:rsidR="00C40EE8">
        <w:t>4</w:t>
      </w:r>
      <w:r w:rsidR="00BE59CB">
        <w:t xml:space="preserve">% accuracy in detecting latitude, </w:t>
      </w:r>
      <w:r w:rsidR="00E42F9D">
        <w:t>1</w:t>
      </w:r>
      <w:r w:rsidR="00C40EE8">
        <w:t>3</w:t>
      </w:r>
      <w:r w:rsidR="00BE59CB">
        <w:t xml:space="preserve">% accuracy in detecting longitude, and </w:t>
      </w:r>
      <w:r w:rsidR="008C4635">
        <w:t>64</w:t>
      </w:r>
      <w:r w:rsidR="00BE59CB">
        <w:t xml:space="preserve">% accuracy for year breaks (compared to </w:t>
      </w:r>
      <w:r w:rsidR="00E42F9D">
        <w:t>95</w:t>
      </w:r>
      <w:r w:rsidR="00BE59CB">
        <w:t xml:space="preserve">%, </w:t>
      </w:r>
      <w:r w:rsidR="006A0E2E">
        <w:t>9</w:t>
      </w:r>
      <w:r w:rsidR="008C4635">
        <w:t>6</w:t>
      </w:r>
      <w:r w:rsidR="00BE59CB">
        <w:t xml:space="preserve">% and </w:t>
      </w:r>
      <w:r w:rsidR="008C4635">
        <w:t>77</w:t>
      </w:r>
      <w:r w:rsidR="00BE59CB">
        <w:t xml:space="preserve">%, respectively, for the GAM-based method). However, it performed comparably in terms of the coverage probability of </w:t>
      </w:r>
      <w:r w:rsidR="00A13D12" w:rsidRPr="00845D2A">
        <w:rPr>
          <w:i/>
        </w:rPr>
        <w:t>L</w:t>
      </w:r>
      <w:r w:rsidR="00A13D12" w:rsidRPr="00845D2A">
        <w:rPr>
          <w:i/>
          <w:vertAlign w:val="subscript"/>
        </w:rPr>
        <w:t>1</w:t>
      </w:r>
      <w:r w:rsidR="00BE59CB">
        <w:t xml:space="preserve"> (</w:t>
      </w:r>
      <w:r w:rsidR="008C4635">
        <w:t>51</w:t>
      </w:r>
      <w:r w:rsidR="00BE59CB">
        <w:t xml:space="preserve">% vs </w:t>
      </w:r>
      <w:r w:rsidR="008C4635">
        <w:t>47</w:t>
      </w:r>
      <w:r w:rsidR="00BE59CB">
        <w:t xml:space="preserve">% for the GAM-based method) </w:t>
      </w:r>
      <w:r w:rsidR="006A0E2E">
        <w:t xml:space="preserve">and </w:t>
      </w:r>
      <w:r w:rsidR="00BA7A0A">
        <w:t>better</w:t>
      </w:r>
      <w:r w:rsidR="00BE59CB">
        <w:t xml:space="preserve"> in terms of coverage p</w:t>
      </w:r>
      <w:r w:rsidR="00BE59CB" w:rsidRPr="00BA7A0A">
        <w:t xml:space="preserve">robability for </w:t>
      </w:r>
      <w:r w:rsidR="00A13D12" w:rsidRPr="00BA7A0A">
        <w:rPr>
          <w:i/>
        </w:rPr>
        <w:t>L</w:t>
      </w:r>
      <w:r w:rsidR="00A13D12" w:rsidRPr="00BA7A0A">
        <w:rPr>
          <w:i/>
          <w:vertAlign w:val="subscript"/>
        </w:rPr>
        <w:t>2</w:t>
      </w:r>
      <w:r w:rsidR="00BE59CB" w:rsidRPr="00BA7A0A">
        <w:t xml:space="preserve"> </w:t>
      </w:r>
      <w:r w:rsidR="00A13D12" w:rsidRPr="00BA7A0A">
        <w:t>(</w:t>
      </w:r>
      <w:r w:rsidR="00BA7A0A" w:rsidRPr="00BA7A0A">
        <w:t>32</w:t>
      </w:r>
      <w:r w:rsidR="00BE59CB" w:rsidRPr="00BA7A0A">
        <w:t xml:space="preserve">% </w:t>
      </w:r>
      <w:r w:rsidR="00BA7A0A" w:rsidRPr="00BA7A0A">
        <w:t>vs 7%</w:t>
      </w:r>
      <w:r w:rsidR="00BE59CB" w:rsidRPr="00BA7A0A">
        <w:t>).</w:t>
      </w:r>
      <w:r w:rsidR="00BE59CB">
        <w:t xml:space="preserve"> </w:t>
      </w:r>
      <w:commentRangeEnd w:id="88"/>
      <w:r w:rsidR="00B44E89">
        <w:rPr>
          <w:rStyle w:val="CommentReference"/>
        </w:rPr>
        <w:commentReference w:id="88"/>
      </w:r>
    </w:p>
    <w:p w14:paraId="6F75E876" w14:textId="1B6AFEEB" w:rsidR="00506E17" w:rsidRPr="00506E17" w:rsidRDefault="003F6D4D" w:rsidP="008B4B4A">
      <w:pPr>
        <w:pStyle w:val="Heading2"/>
        <w:spacing w:before="240" w:line="276" w:lineRule="auto"/>
        <w:jc w:val="both"/>
      </w:pPr>
      <w:r>
        <w:t>3</w:t>
      </w:r>
      <w:r w:rsidR="0023745F">
        <w:t>.</w:t>
      </w:r>
      <w:r w:rsidR="00D12C7C">
        <w:t xml:space="preserve">3 </w:t>
      </w:r>
      <w:r w:rsidR="00506E17">
        <w:t>Application to NE Pacific Sablefish</w:t>
      </w:r>
      <w:r w:rsidR="007674FF">
        <w:t xml:space="preserve"> </w:t>
      </w:r>
    </w:p>
    <w:p w14:paraId="3B4A80D9" w14:textId="2030CB5C" w:rsidR="00445820" w:rsidRDefault="002869DA" w:rsidP="008B4B4A">
      <w:pPr>
        <w:spacing w:after="0" w:line="276" w:lineRule="auto"/>
        <w:ind w:firstLine="360"/>
        <w:jc w:val="both"/>
      </w:pPr>
      <w:r>
        <w:t>T</w:t>
      </w:r>
      <w:r w:rsidR="00A9532D">
        <w:t>he latitude smoother suggested a general</w:t>
      </w:r>
      <w:r w:rsidR="00981A9D">
        <w:t>ly</w:t>
      </w:r>
      <w:r w:rsidR="00A9532D">
        <w:t xml:space="preserve"> increasing cline</w:t>
      </w:r>
      <w:r w:rsidR="00981A9D">
        <w:t xml:space="preserve"> in </w:t>
      </w:r>
      <w:r w:rsidR="006665D1">
        <w:t>length</w:t>
      </w:r>
      <w:r>
        <w:t>-</w:t>
      </w:r>
      <w:r w:rsidR="006665D1">
        <w:t>at</w:t>
      </w:r>
      <w:r>
        <w:t>-</w:t>
      </w:r>
      <w:r w:rsidR="006665D1">
        <w:t>age</w:t>
      </w:r>
      <w:r w:rsidR="00AF1875">
        <w:t xml:space="preserve"> </w:t>
      </w:r>
      <w:r w:rsidR="00A9532D">
        <w:t xml:space="preserve">with latitude, with a significant breakpoint around </w:t>
      </w:r>
      <w:r w:rsidR="00274FD3">
        <w:t xml:space="preserve">50˚N </w:t>
      </w:r>
      <w:r w:rsidR="00A9532D">
        <w:t>(approximately</w:t>
      </w:r>
      <w:r w:rsidR="00842A20">
        <w:t xml:space="preserve"> the northern end of</w:t>
      </w:r>
      <w:r w:rsidR="00A9532D">
        <w:t xml:space="preserve"> Vancouver</w:t>
      </w:r>
      <w:r w:rsidR="00842A20">
        <w:t xml:space="preserve"> Island</w:t>
      </w:r>
      <w:r w:rsidR="00A9532D">
        <w:t>, Canad</w:t>
      </w:r>
      <w:r w:rsidR="00274FD3">
        <w:t xml:space="preserve">a) </w:t>
      </w:r>
      <w:r w:rsidR="00972E6C">
        <w:t xml:space="preserve">detected when the GAM was fit </w:t>
      </w:r>
      <w:r w:rsidR="00274FD3">
        <w:t xml:space="preserve">for age four and six </w:t>
      </w:r>
      <w:r w:rsidR="004862B8">
        <w:t>sable</w:t>
      </w:r>
      <w:r w:rsidR="00274FD3">
        <w:t>fish</w:t>
      </w:r>
      <w:r w:rsidR="00A767F7">
        <w:t xml:space="preserve"> (</w:t>
      </w:r>
      <w:r w:rsidR="00A767F7">
        <w:fldChar w:fldCharType="begin"/>
      </w:r>
      <w:r w:rsidR="00A767F7">
        <w:instrText xml:space="preserve"> REF _Ref532305639 \h </w:instrText>
      </w:r>
      <w:r w:rsidR="00B815FF">
        <w:instrText xml:space="preserve"> \* MERGEFORMAT </w:instrText>
      </w:r>
      <w:r w:rsidR="00A767F7">
        <w:fldChar w:fldCharType="separate"/>
      </w:r>
      <w:r w:rsidR="00EF1C91">
        <w:t>Figure</w:t>
      </w:r>
      <w:r w:rsidR="00DA6257">
        <w:t>s</w:t>
      </w:r>
      <w:r w:rsidR="00EF1C91">
        <w:t xml:space="preserve"> </w:t>
      </w:r>
      <w:r w:rsidR="00EF1C91">
        <w:rPr>
          <w:noProof/>
        </w:rPr>
        <w:t>5</w:t>
      </w:r>
      <w:r w:rsidR="00A767F7">
        <w:fldChar w:fldCharType="end"/>
      </w:r>
      <w:r w:rsidR="00B04E49">
        <w:t>c</w:t>
      </w:r>
      <w:r w:rsidR="00EF4F82">
        <w:t xml:space="preserve">, </w:t>
      </w:r>
      <w:r w:rsidR="00DA6257">
        <w:t>6</w:t>
      </w:r>
      <w:r w:rsidR="00B04E49">
        <w:t>c</w:t>
      </w:r>
      <w:r w:rsidR="00DA6257">
        <w:t xml:space="preserve">; </w:t>
      </w:r>
      <w:r w:rsidR="00527F2F" w:rsidRPr="00527F2F">
        <w:t>Supplementary Figures A4, A7</w:t>
      </w:r>
      <w:r w:rsidR="00B04E49">
        <w:t>)</w:t>
      </w:r>
      <w:r w:rsidR="00274FD3">
        <w:t>.</w:t>
      </w:r>
      <w:r w:rsidR="00AD1295">
        <w:t xml:space="preserve"> Above this breakpoint, female </w:t>
      </w:r>
      <w:r w:rsidR="00AD1295" w:rsidRPr="001824C5">
        <w:rPr>
          <w:i/>
        </w:rPr>
        <w:t>L</w:t>
      </w:r>
      <w:r w:rsidR="00AD1295">
        <w:rPr>
          <w:i/>
          <w:vertAlign w:val="subscript"/>
        </w:rPr>
        <w:t xml:space="preserve">2 </w:t>
      </w:r>
      <w:r w:rsidR="00AD1295">
        <w:t xml:space="preserve">estimates were consistently </w:t>
      </w:r>
      <w:r w:rsidR="00DA6257">
        <w:t xml:space="preserve">larger than </w:t>
      </w:r>
      <w:r w:rsidR="00AD1295">
        <w:t>70</w:t>
      </w:r>
      <w:r w:rsidR="000B1158">
        <w:t xml:space="preserve"> </w:t>
      </w:r>
      <w:r w:rsidR="00AD1295">
        <w:t xml:space="preserve">cm, whereas they were </w:t>
      </w:r>
      <w:r w:rsidR="00C2505F">
        <w:t>consistently</w:t>
      </w:r>
      <w:r w:rsidR="00AD1295">
        <w:t xml:space="preserve"> </w:t>
      </w:r>
      <w:r w:rsidR="00DA6257">
        <w:t xml:space="preserve">smaller than </w:t>
      </w:r>
      <w:r w:rsidR="00AD1295">
        <w:t>66</w:t>
      </w:r>
      <w:r w:rsidR="00C2505F">
        <w:t xml:space="preserve"> </w:t>
      </w:r>
      <w:r w:rsidR="00AD1295">
        <w:t>cm south of it.</w:t>
      </w:r>
      <w:r w:rsidR="00337245">
        <w:t xml:space="preserve"> </w:t>
      </w:r>
      <w:r w:rsidR="00274FD3">
        <w:t xml:space="preserve">Both age six and age 30 female sablefish identified a breakpoint </w:t>
      </w:r>
      <w:r w:rsidR="00DA6257">
        <w:t xml:space="preserve">at </w:t>
      </w:r>
      <w:r w:rsidR="00274FD3">
        <w:t>36˚N</w:t>
      </w:r>
      <w:r w:rsidR="00274FD3" w:rsidDel="00274FD3">
        <w:t xml:space="preserve"> </w:t>
      </w:r>
      <w:r w:rsidR="00274FD3">
        <w:t>(approximately Monterey, CA, USA)</w:t>
      </w:r>
      <w:r w:rsidR="00466B36">
        <w:t xml:space="preserve">. </w:t>
      </w:r>
      <w:r w:rsidR="00AD1295">
        <w:t xml:space="preserve">Both males and females obtained the lowest estimated </w:t>
      </w:r>
      <w:r w:rsidR="00AD1295" w:rsidRPr="001824C5">
        <w:rPr>
          <w:i/>
        </w:rPr>
        <w:t>L</w:t>
      </w:r>
      <w:r w:rsidR="00AD1295">
        <w:rPr>
          <w:i/>
          <w:vertAlign w:val="subscript"/>
        </w:rPr>
        <w:t xml:space="preserve">2 </w:t>
      </w:r>
      <w:r w:rsidR="00AD1295">
        <w:t>south of this breakpoint, at 55 cm for males and 60.43</w:t>
      </w:r>
      <w:r w:rsidR="00B61E81">
        <w:t xml:space="preserve"> </w:t>
      </w:r>
      <w:r w:rsidR="00AD1295">
        <w:t xml:space="preserve">cm for females. </w:t>
      </w:r>
      <w:r w:rsidR="00A15FC8">
        <w:t xml:space="preserve">In all regions, </w:t>
      </w:r>
      <w:r w:rsidR="00A15FC8" w:rsidRPr="001824C5">
        <w:rPr>
          <w:i/>
        </w:rPr>
        <w:t>L</w:t>
      </w:r>
      <w:r w:rsidR="00A15FC8" w:rsidRPr="001824C5">
        <w:rPr>
          <w:i/>
          <w:vertAlign w:val="subscript"/>
        </w:rPr>
        <w:t>∞</w:t>
      </w:r>
      <w:r w:rsidR="00A15FC8">
        <w:t xml:space="preserve"> was higher for female sablefish than males</w:t>
      </w:r>
      <w:r w:rsidR="00D7352E">
        <w:t xml:space="preserve">, and the </w:t>
      </w:r>
      <w:r w:rsidR="00D7352E">
        <w:lastRenderedPageBreak/>
        <w:t xml:space="preserve">resultant </w:t>
      </w:r>
      <w:r w:rsidR="00D7352E" w:rsidRPr="001824C5">
        <w:rPr>
          <w:i/>
        </w:rPr>
        <w:t>L</w:t>
      </w:r>
      <w:r w:rsidR="00F51711">
        <w:rPr>
          <w:i/>
          <w:vertAlign w:val="subscript"/>
        </w:rPr>
        <w:t xml:space="preserve">2 </w:t>
      </w:r>
      <w:r w:rsidR="00F51711">
        <w:t>differed</w:t>
      </w:r>
      <w:r w:rsidR="00D7352E">
        <w:t xml:space="preserve"> between regions</w:t>
      </w:r>
      <w:r w:rsidR="00F51711">
        <w:t xml:space="preserve"> within sexes</w:t>
      </w:r>
      <w:r w:rsidR="00D7352E">
        <w:t xml:space="preserve"> by up to 26%. </w:t>
      </w:r>
      <w:r w:rsidR="00F315C8">
        <w:t>The temporal smoother did not exhibit a strong one-way trend</w:t>
      </w:r>
      <w:r w:rsidR="00F91AA8">
        <w:t>, and was flat for age-30 fish of both sexes, though it did detect a break in 2009-2010 for both sexes of age 4 and 6 sablefish</w:t>
      </w:r>
      <w:r w:rsidR="00214A13">
        <w:t>.</w:t>
      </w:r>
      <w:r w:rsidR="003F6D4D">
        <w:t xml:space="preserve"> </w:t>
      </w:r>
      <w:r w:rsidR="00445820">
        <w:t xml:space="preserve">Parameter estimation for this </w:t>
      </w:r>
      <w:r w:rsidR="009E50E8">
        <w:t>initial stratification according to our breakpoints</w:t>
      </w:r>
      <w:r w:rsidR="009E50E8" w:rsidDel="009E50E8">
        <w:t xml:space="preserve"> </w:t>
      </w:r>
      <w:r w:rsidR="00445820">
        <w:t xml:space="preserve">revealed that the 95% confidence intervals for </w:t>
      </w:r>
      <w:r w:rsidR="00445820" w:rsidRPr="001824C5">
        <w:rPr>
          <w:i/>
        </w:rPr>
        <w:t>L</w:t>
      </w:r>
      <w:r w:rsidR="00445820" w:rsidRPr="001824C5">
        <w:rPr>
          <w:i/>
          <w:vertAlign w:val="subscript"/>
        </w:rPr>
        <w:t>∞</w:t>
      </w:r>
      <w:r w:rsidR="00445820">
        <w:t xml:space="preserve"> </w:t>
      </w:r>
      <w:r w:rsidR="007C3C07">
        <w:t xml:space="preserve">between time periods </w:t>
      </w:r>
      <w:r w:rsidR="00445820">
        <w:t xml:space="preserve">overlapped </w:t>
      </w:r>
      <w:r w:rsidR="004E2DEE">
        <w:t xml:space="preserve">for males </w:t>
      </w:r>
      <w:r w:rsidR="007C3C07">
        <w:t>within</w:t>
      </w:r>
      <w:r w:rsidR="004E2DEE">
        <w:t xml:space="preserve"> </w:t>
      </w:r>
      <w:r w:rsidR="00873AEB">
        <w:t xml:space="preserve">all </w:t>
      </w:r>
      <w:r w:rsidR="00DA6257">
        <w:t>r</w:t>
      </w:r>
      <w:r w:rsidR="00873AEB">
        <w:t>egions</w:t>
      </w:r>
      <w:r w:rsidR="004E2DEE">
        <w:t xml:space="preserve"> and for females in </w:t>
      </w:r>
      <w:r w:rsidR="00DA6257">
        <w:t>r</w:t>
      </w:r>
      <w:r w:rsidR="004E2DEE">
        <w:t>egions 3, 4 and 5</w:t>
      </w:r>
      <w:r w:rsidR="00362196">
        <w:t xml:space="preserve"> </w:t>
      </w:r>
      <w:r w:rsidR="004E2DEE">
        <w:t>(</w:t>
      </w:r>
      <w:r w:rsidR="00527F2F">
        <w:t xml:space="preserve">Supplementary </w:t>
      </w:r>
      <w:r w:rsidR="00362196">
        <w:t>Figure A1</w:t>
      </w:r>
      <w:r w:rsidR="00AD1295">
        <w:t>2</w:t>
      </w:r>
      <w:r w:rsidR="00362196">
        <w:t>)</w:t>
      </w:r>
      <w:r w:rsidR="00445820">
        <w:t>.</w:t>
      </w:r>
      <w:r w:rsidR="00362196">
        <w:t xml:space="preserve"> </w:t>
      </w:r>
      <w:r w:rsidR="00DA6257">
        <w:t>The number of spatiotemporal strata was reduced to 13 a</w:t>
      </w:r>
      <w:r w:rsidR="009E50E8">
        <w:t xml:space="preserve">fter combining </w:t>
      </w:r>
      <w:r w:rsidR="00147E3F">
        <w:t xml:space="preserve">years of data for </w:t>
      </w:r>
      <w:r w:rsidR="009E50E8">
        <w:t>region-sex combinations where overlap was found in the second phase</w:t>
      </w:r>
      <w:r w:rsidR="008A1441">
        <w:t xml:space="preserve">. </w:t>
      </w:r>
      <w:r w:rsidR="004E2DEE">
        <w:t>Once re-aggregated and re-estimated,</w:t>
      </w:r>
      <w:r w:rsidR="00362196">
        <w:t xml:space="preserve"> we did not find overlapping confidence intervals for </w:t>
      </w:r>
      <w:r w:rsidR="00362196" w:rsidRPr="001824C5">
        <w:rPr>
          <w:i/>
        </w:rPr>
        <w:t>L</w:t>
      </w:r>
      <w:r w:rsidR="00362196" w:rsidRPr="001824C5">
        <w:rPr>
          <w:i/>
          <w:vertAlign w:val="subscript"/>
        </w:rPr>
        <w:t>∞</w:t>
      </w:r>
      <w:r w:rsidR="00362196">
        <w:t xml:space="preserve"> for any adjacent regions (</w:t>
      </w:r>
      <w:r w:rsidR="00527F2F">
        <w:t xml:space="preserve">Supplementary </w:t>
      </w:r>
      <w:r w:rsidR="00362196">
        <w:t xml:space="preserve">Figure A14), so this </w:t>
      </w:r>
      <w:r w:rsidR="00DA6257">
        <w:t xml:space="preserve">set of specifications </w:t>
      </w:r>
      <w:r w:rsidR="00362196">
        <w:t xml:space="preserve">was retained as our final </w:t>
      </w:r>
      <w:r w:rsidR="008D0425">
        <w:t xml:space="preserve">spatiotemporal </w:t>
      </w:r>
      <w:r w:rsidR="005A19AC">
        <w:t>stratification.</w:t>
      </w:r>
      <w:r w:rsidR="00F922C3">
        <w:t xml:space="preserve"> The stratification consists of three regions bounded on their western border by a break at 130˚W; from south to north, these regions (labeled 1, 2 and 3 on </w:t>
      </w:r>
      <w:r w:rsidR="00F922C3">
        <w:fldChar w:fldCharType="begin"/>
      </w:r>
      <w:r w:rsidR="00F922C3">
        <w:instrText xml:space="preserve"> REF _Ref5281391 \h </w:instrText>
      </w:r>
      <w:r w:rsidR="00B815FF">
        <w:instrText xml:space="preserve"> \* MERGEFORMAT </w:instrText>
      </w:r>
      <w:r w:rsidR="00F922C3">
        <w:fldChar w:fldCharType="separate"/>
      </w:r>
      <w:r w:rsidR="00EA01EA">
        <w:t xml:space="preserve">Figure </w:t>
      </w:r>
      <w:r w:rsidR="00EA01EA">
        <w:rPr>
          <w:noProof/>
        </w:rPr>
        <w:t>7</w:t>
      </w:r>
      <w:r w:rsidR="00F922C3">
        <w:fldChar w:fldCharType="end"/>
      </w:r>
      <w:r w:rsidR="00F922C3">
        <w:t xml:space="preserve">) are defined by latitudes 36˚N and 50˚N. These breaks correspond generally to Monterey, CA and the northern tip of Vancouver Island, BC. Region </w:t>
      </w:r>
      <w:r w:rsidR="00381271">
        <w:t>4 is</w:t>
      </w:r>
      <w:r w:rsidR="00DA6257">
        <w:t xml:space="preserve"> the area </w:t>
      </w:r>
      <w:r w:rsidR="0030725B">
        <w:t xml:space="preserve">between 130˚W and </w:t>
      </w:r>
      <w:r>
        <w:t xml:space="preserve">the </w:t>
      </w:r>
      <w:r w:rsidR="0030725B">
        <w:t>ecosystem break at 145˚W (roughly Cordova, AK).</w:t>
      </w:r>
      <w:r w:rsidR="00F922C3">
        <w:t xml:space="preserve"> </w:t>
      </w:r>
      <w:r w:rsidR="0030725B">
        <w:t>Datapoints collected to the west of the ecosystem break are assigned to Region 5.</w:t>
      </w:r>
    </w:p>
    <w:p w14:paraId="1B573E5E" w14:textId="77777777" w:rsidR="004E2FE6" w:rsidRDefault="004E2FE6" w:rsidP="008B4B4A">
      <w:pPr>
        <w:spacing w:after="0" w:line="276" w:lineRule="auto"/>
        <w:ind w:firstLine="360"/>
        <w:jc w:val="both"/>
      </w:pPr>
    </w:p>
    <w:p w14:paraId="36ECB34D" w14:textId="1132462D" w:rsidR="005D7596" w:rsidRDefault="009E50E8" w:rsidP="008B4B4A">
      <w:pPr>
        <w:pStyle w:val="Heading1"/>
        <w:spacing w:after="0" w:line="276" w:lineRule="auto"/>
        <w:jc w:val="both"/>
      </w:pPr>
      <w:r w:rsidRPr="005D7596">
        <w:t>4 Discussion</w:t>
      </w:r>
    </w:p>
    <w:p w14:paraId="0FBBC157" w14:textId="3D222C66" w:rsidR="007A77A0" w:rsidRDefault="007A77A0" w:rsidP="008B4B4A">
      <w:pPr>
        <w:spacing w:after="0" w:line="276" w:lineRule="auto"/>
        <w:ind w:firstLine="360"/>
        <w:jc w:val="both"/>
        <w:rPr>
          <w:highlight w:val="yellow"/>
        </w:rPr>
      </w:pPr>
      <w:r>
        <w:t xml:space="preserve">We determined that the proposed, GAM-based method was able to accurately detect spatial and temporal breakpoints more frequently than </w:t>
      </w:r>
      <w:r w:rsidR="00EA01EA">
        <w:t>the STARS method</w:t>
      </w:r>
      <w:r>
        <w:t xml:space="preserve">, with the exception of breakpoints occurring at the edge of the study region. For NE Pacific sablefish, we applied the method </w:t>
      </w:r>
      <w:r w:rsidR="00861F63">
        <w:t>to</w:t>
      </w:r>
      <w:r>
        <w:t xml:space="preserve"> each sex separately at a set of key biological ages and determined that sablefish length-at-age differs most significantly across five regions, whose boundaries can be defined by major oceanographic features (the Southern California Bight, and the bifurcation of the North Pacific Current) as well as a known ecosystem boundary in the Gulf of Alaska.  </w:t>
      </w:r>
      <w:r w:rsidRPr="00B62B5E">
        <w:t xml:space="preserve">Below, we discuss the results of the simulation study and provide further guidance on how </w:t>
      </w:r>
      <w:r>
        <w:t>researchers could apply our proposed method to new datasets.</w:t>
      </w:r>
      <w:r w:rsidR="00861F63">
        <w:t xml:space="preserve"> </w:t>
      </w:r>
      <w:r w:rsidR="00861F63" w:rsidRPr="008A56ED">
        <w:t xml:space="preserve">We then </w:t>
      </w:r>
      <w:r w:rsidR="00CF43DC" w:rsidRPr="008A56ED">
        <w:t>discuss the results found during the application to northeast Pacific sablefish, with respect to ecosystem concerns.</w:t>
      </w:r>
    </w:p>
    <w:p w14:paraId="0EACBBBE" w14:textId="09EBE491" w:rsidR="00FF414A" w:rsidRDefault="0023745F" w:rsidP="008B4B4A">
      <w:pPr>
        <w:pStyle w:val="Heading2"/>
        <w:spacing w:before="240" w:line="276" w:lineRule="auto"/>
        <w:jc w:val="both"/>
      </w:pPr>
      <w:r>
        <w:t>4.</w:t>
      </w:r>
      <w:r w:rsidR="0002157C">
        <w:t>1</w:t>
      </w:r>
      <w:r>
        <w:t xml:space="preserve"> </w:t>
      </w:r>
      <w:r w:rsidR="00E273B9">
        <w:t>Implications of Simulation Results</w:t>
      </w:r>
    </w:p>
    <w:p w14:paraId="526A7D44" w14:textId="689B9A37" w:rsidR="00E273B9" w:rsidRDefault="00FE4723" w:rsidP="008B4B4A">
      <w:pPr>
        <w:spacing w:after="0" w:line="276" w:lineRule="auto"/>
        <w:ind w:firstLine="360"/>
        <w:jc w:val="both"/>
      </w:pPr>
      <w:r>
        <w:t>The</w:t>
      </w:r>
      <w:r w:rsidR="00D62509">
        <w:t xml:space="preserve"> method</w:t>
      </w:r>
      <w:r w:rsidR="00D178A2">
        <w:t xml:space="preserve"> performed best for both performance metric</w:t>
      </w:r>
      <w:r w:rsidR="00883CE8">
        <w:t>s</w:t>
      </w:r>
      <w:r w:rsidR="00D178A2">
        <w:t xml:space="preserve"> </w:t>
      </w:r>
      <w:del w:id="89" w:author="Tim Essington [2]" w:date="2019-07-08T19:05:00Z">
        <w:r w:rsidR="00D178A2" w:rsidDel="00B44E89">
          <w:delText xml:space="preserve">for the scenario </w:delText>
        </w:r>
        <w:r w:rsidR="009D5F24" w:rsidDel="00B44E89">
          <w:delText>in which</w:delText>
        </w:r>
      </w:del>
      <w:ins w:id="90" w:author="Tim Essington [2]" w:date="2019-07-08T19:05:00Z">
        <w:r w:rsidR="00B44E89">
          <w:t>when</w:t>
        </w:r>
      </w:ins>
      <w:r w:rsidR="009D5F24">
        <w:t xml:space="preserve"> growth </w:t>
      </w:r>
      <w:r w:rsidR="0002157C">
        <w:t>r</w:t>
      </w:r>
      <w:r w:rsidR="009D5F24">
        <w:t xml:space="preserve">egimes </w:t>
      </w:r>
      <w:del w:id="91" w:author="Tim Essington [2]" w:date="2019-07-08T19:05:00Z">
        <w:r w:rsidR="009D5F24" w:rsidDel="00B44E89">
          <w:delText xml:space="preserve">1 and 2 </w:delText>
        </w:r>
      </w:del>
      <w:r w:rsidR="009D5F24">
        <w:t xml:space="preserve">overlapped </w:t>
      </w:r>
      <w:ins w:id="92" w:author="Tim Essington [2]" w:date="2019-07-08T19:05:00Z">
        <w:r w:rsidR="00B44E89">
          <w:t xml:space="preserve">in space </w:t>
        </w:r>
      </w:ins>
      <w:r w:rsidR="00D178A2">
        <w:t>(</w:t>
      </w:r>
      <w:commentRangeStart w:id="93"/>
      <w:r w:rsidR="00D178A2">
        <w:t>which had the advantage of being ‘matched’ whenever the breakpoint fell within 20° to 25°</w:t>
      </w:r>
      <w:commentRangeEnd w:id="93"/>
      <w:r w:rsidR="00B44E89">
        <w:rPr>
          <w:rStyle w:val="CommentReference"/>
        </w:rPr>
        <w:commentReference w:id="93"/>
      </w:r>
      <w:r w:rsidR="00D178A2">
        <w:t>)</w:t>
      </w:r>
      <w:r w:rsidR="004E2BD9">
        <w:t xml:space="preserve">. The most commonly detected </w:t>
      </w:r>
      <w:r w:rsidR="00883CE8">
        <w:t>break</w:t>
      </w:r>
      <w:r w:rsidR="004E2BD9">
        <w:t>point</w:t>
      </w:r>
      <w:r w:rsidR="00883CE8">
        <w:t xml:space="preserve"> in latitude and longitude</w:t>
      </w:r>
      <w:r w:rsidR="004E2BD9">
        <w:t xml:space="preserve"> for that scenario, before rounding, was the midpoint of this range (22.5°), likely an artifact of the penalization function within the GAM, which seeks to minimize curvature on either side of a given knot (i.e.</w:t>
      </w:r>
      <w:r w:rsidR="00D62509">
        <w:t>,</w:t>
      </w:r>
      <w:r w:rsidR="004E2BD9">
        <w:t xml:space="preserve"> </w:t>
      </w:r>
      <w:r w:rsidR="00D62509">
        <w:t xml:space="preserve">the </w:t>
      </w:r>
      <w:r w:rsidR="004E2BD9">
        <w:t xml:space="preserve">breakpoint). </w:t>
      </w:r>
      <w:r w:rsidR="00E273B9">
        <w:t xml:space="preserve">This penalization function controls the degree of smoothness on the spline and can lead to fitting overly-complex models when unchecked </w:t>
      </w:r>
      <w:r w:rsidR="00E273B9">
        <w:fldChar w:fldCharType="begin" w:fldLock="1"/>
      </w:r>
      <w:r w:rsidR="00C94EBC">
        <w:instrText>ADDIN CSL_CITATION {"citationItems":[{"id":"ITEM-1","itemData":{"DOI":"10.1111/1467-9868.00374","ISSN":"13697412","abstract":"I discuss the production of low rank smoothers for d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author":[{"dropping-particle":"","family":"Wood","given":"Simon N.","non-dropping-particle":"","parse-names":false,"suffix":""}],"container-title":"Journal of the Royal Statistical Society. Series B: Statistical Methodology","id":"ITEM-1","issued":{"date-parts":[["2003"]]},"title":"Thin plate regression splines","type":"article"},"uris":["http://www.mendeley.com/documents/?uuid=6164f335-84e9-49e9-a6ea-d80556c82dfb"]}],"mendeley":{"formattedCitation":"(Wood, 2003)","plainTextFormattedCitation":"(Wood, 2003)","previouslyFormattedCitation":"(Wood, 2003)"},"properties":{"noteIndex":0},"schema":"https://github.com/citation-style-language/schema/raw/master/csl-citation.json"}</w:instrText>
      </w:r>
      <w:r w:rsidR="00E273B9">
        <w:fldChar w:fldCharType="separate"/>
      </w:r>
      <w:r w:rsidR="00E273B9" w:rsidRPr="00E273B9">
        <w:rPr>
          <w:noProof/>
        </w:rPr>
        <w:t>(Wood, 2003)</w:t>
      </w:r>
      <w:r w:rsidR="00E273B9">
        <w:fldChar w:fldCharType="end"/>
      </w:r>
      <w:r w:rsidR="00E273B9">
        <w:t>.</w:t>
      </w:r>
      <w:r w:rsidR="00E273B9" w:rsidRPr="00E273B9">
        <w:t xml:space="preserve"> </w:t>
      </w:r>
      <w:r w:rsidR="00E273B9">
        <w:t xml:space="preserve">Since the purpose of this analysis was diagnostic (the detection of where the spline is changing the most), we were able to avoid undue influence from this parameter by a) selecting </w:t>
      </w:r>
      <w:r w:rsidR="005B42E2">
        <w:t xml:space="preserve">only the value </w:t>
      </w:r>
      <w:r w:rsidR="0002157C">
        <w:t>corresponding to</w:t>
      </w:r>
      <w:r w:rsidR="005B42E2">
        <w:t xml:space="preserve"> </w:t>
      </w:r>
      <w:r w:rsidR="00E273B9" w:rsidRPr="00D73DFA">
        <w:t xml:space="preserve">the maximum first derivative and b) </w:t>
      </w:r>
      <w:r w:rsidR="0002157C">
        <w:t xml:space="preserve">that </w:t>
      </w:r>
      <w:r w:rsidR="005B42E2">
        <w:t>had</w:t>
      </w:r>
      <w:r w:rsidR="00E273B9" w:rsidRPr="00D73DFA">
        <w:t xml:space="preserve"> confidence interval</w:t>
      </w:r>
      <w:r w:rsidR="00E273B9">
        <w:t>s</w:t>
      </w:r>
      <w:r w:rsidR="00E273B9" w:rsidRPr="00D73DFA">
        <w:t xml:space="preserve"> </w:t>
      </w:r>
      <w:r w:rsidR="005B42E2">
        <w:t xml:space="preserve">not </w:t>
      </w:r>
      <w:r w:rsidR="00E273B9" w:rsidRPr="00D73DFA">
        <w:t>contain</w:t>
      </w:r>
      <w:r w:rsidR="00E273B9">
        <w:t>ing</w:t>
      </w:r>
      <w:r w:rsidR="00E273B9" w:rsidRPr="00D73DFA">
        <w:t xml:space="preserve"> zero, which </w:t>
      </w:r>
      <w:r w:rsidR="00E273B9">
        <w:t>are</w:t>
      </w:r>
      <w:r w:rsidR="00E273B9" w:rsidRPr="00D73DFA">
        <w:t xml:space="preserve"> common in highly curved splines.</w:t>
      </w:r>
      <w:r w:rsidR="00E273B9">
        <w:t xml:space="preserve"> </w:t>
      </w:r>
      <w:r w:rsidR="00E273B9" w:rsidRPr="0089790E">
        <w:t>This did not preclude detection of spurious spatial or temporal breaks in ~1</w:t>
      </w:r>
      <w:r w:rsidR="006F3528">
        <w:t>0</w:t>
      </w:r>
      <w:r w:rsidR="00E273B9" w:rsidRPr="0089790E">
        <w:t xml:space="preserve">% of simulations for which no </w:t>
      </w:r>
      <w:r w:rsidR="0002157C">
        <w:t>breakpoints</w:t>
      </w:r>
      <w:r w:rsidR="0002157C" w:rsidRPr="0089790E">
        <w:t xml:space="preserve"> </w:t>
      </w:r>
      <w:r w:rsidR="0043253E" w:rsidRPr="0089790E">
        <w:t>were</w:t>
      </w:r>
      <w:r w:rsidR="00E273B9" w:rsidRPr="0089790E">
        <w:t xml:space="preserve"> </w:t>
      </w:r>
      <w:r w:rsidR="00E273B9" w:rsidRPr="0089790E">
        <w:lastRenderedPageBreak/>
        <w:t>present</w:t>
      </w:r>
      <w:r w:rsidR="00E273B9">
        <w:t xml:space="preserve">. However, some erroneous detection can be expected considering </w:t>
      </w:r>
      <w:r w:rsidR="0002157C">
        <w:t xml:space="preserve">the </w:t>
      </w:r>
      <w:r w:rsidR="00E273B9">
        <w:t>inherent noise in our datasets, and that there is no minimum threshold for breakpoint detection; a single, small derivative</w:t>
      </w:r>
      <w:r w:rsidR="00047BCB">
        <w:t xml:space="preserve"> among many zeros</w:t>
      </w:r>
      <w:r w:rsidR="00E273B9">
        <w:t xml:space="preserve"> that did not have a </w:t>
      </w:r>
      <w:r w:rsidR="00047BCB">
        <w:t>confidence interval</w:t>
      </w:r>
      <w:r w:rsidR="00E273B9">
        <w:t xml:space="preserve"> containing zero could be ‘picked’.</w:t>
      </w:r>
      <w:r w:rsidR="002E623D">
        <w:t xml:space="preserve"> This observation partially motivated the two-phase </w:t>
      </w:r>
      <w:r w:rsidR="009E490C">
        <w:t>procedure</w:t>
      </w:r>
      <w:r w:rsidR="002E623D">
        <w:t xml:space="preserve"> employed for the sablefish application, so it is likely that such erroneous detection would be</w:t>
      </w:r>
      <w:r w:rsidR="009E490C">
        <w:t xml:space="preserve"> </w:t>
      </w:r>
      <w:r w:rsidR="00646FE0">
        <w:t>reduced</w:t>
      </w:r>
      <w:r w:rsidR="009E490C">
        <w:t xml:space="preserve"> if overlapping growth estimates were disregarded (our simulation analysis </w:t>
      </w:r>
      <w:r w:rsidR="0002157C">
        <w:t>investigated</w:t>
      </w:r>
      <w:r w:rsidR="009E490C">
        <w:t xml:space="preserve"> the accuracy of the first stage). </w:t>
      </w:r>
      <w:r w:rsidR="00E273B9">
        <w:t>We evaluated if an autoregressive structure improved our models as length</w:t>
      </w:r>
      <w:r w:rsidR="0002157C">
        <w:t>-</w:t>
      </w:r>
      <w:r w:rsidR="00E273B9">
        <w:t>at</w:t>
      </w:r>
      <w:r w:rsidR="008D01D6">
        <w:t>-a</w:t>
      </w:r>
      <w:r w:rsidR="00E273B9">
        <w:t>ge can be time-dependent but it did not; this may not be the case for other fisheries.</w:t>
      </w:r>
    </w:p>
    <w:p w14:paraId="5905C13A" w14:textId="605B7A61" w:rsidR="00E273B9" w:rsidRPr="008102AB" w:rsidRDefault="00E273B9" w:rsidP="008B4B4A">
      <w:pPr>
        <w:spacing w:after="0" w:line="276" w:lineRule="auto"/>
        <w:ind w:firstLine="360"/>
        <w:jc w:val="both"/>
        <w:rPr>
          <w:highlight w:val="yellow"/>
        </w:rPr>
      </w:pPr>
      <w:r>
        <w:t>The procedure for deciding whether the method was accurate was inherently strict, in that simulations were det</w:t>
      </w:r>
      <w:r w:rsidRPr="00927A47">
        <w:t xml:space="preserve">ermined inaccurate if the detected breakpoint </w:t>
      </w:r>
      <w:r w:rsidR="006F3528">
        <w:t xml:space="preserve">was </w:t>
      </w:r>
      <w:r w:rsidR="00646FE0">
        <w:t xml:space="preserve">in error </w:t>
      </w:r>
      <w:r w:rsidRPr="00927A47">
        <w:t>by only one degree (approximately 110 km</w:t>
      </w:r>
      <w:r w:rsidR="006F3528">
        <w:t>)</w:t>
      </w:r>
      <w:r w:rsidRPr="00927A47">
        <w:t xml:space="preserve">. As presented in Section </w:t>
      </w:r>
      <w:r w:rsidRPr="00927A47">
        <w:fldChar w:fldCharType="begin"/>
      </w:r>
      <w:r w:rsidRPr="00927A47">
        <w:instrText xml:space="preserve"> REF _Ref5718407 \h  \* MERGEFORMAT </w:instrText>
      </w:r>
      <w:r w:rsidRPr="00927A47">
        <w:fldChar w:fldCharType="separate"/>
      </w:r>
      <w:r w:rsidR="00EF1C91">
        <w:t>3.1</w:t>
      </w:r>
      <w:r w:rsidRPr="00927A47">
        <w:fldChar w:fldCharType="end"/>
      </w:r>
      <w:r w:rsidRPr="00927A47">
        <w:t xml:space="preserve">, these near-misses </w:t>
      </w:r>
      <w:r w:rsidR="00491266">
        <w:t>characterized</w:t>
      </w:r>
      <w:r>
        <w:t xml:space="preserve"> </w:t>
      </w:r>
      <w:r w:rsidR="00BF222D">
        <w:t>100</w:t>
      </w:r>
      <w:r>
        <w:t xml:space="preserve">% of detections in </w:t>
      </w:r>
      <w:r w:rsidR="00491266">
        <w:t>the scenario with a single breakpoint</w:t>
      </w:r>
      <w:r w:rsidR="006F3528">
        <w:t xml:space="preserve"> in space or time</w:t>
      </w:r>
      <w:r>
        <w:t xml:space="preserve">; relaxing the matching criteria to include neighboring points would increase the performance </w:t>
      </w:r>
      <w:r w:rsidRPr="005A62A5">
        <w:t>by</w:t>
      </w:r>
      <w:r w:rsidRPr="00CE3A12">
        <w:t xml:space="preserve"> allowing </w:t>
      </w:r>
      <w:r w:rsidR="004D5185">
        <w:t>a greater range of</w:t>
      </w:r>
      <w:r w:rsidRPr="00CE3A12">
        <w:t xml:space="preserve"> detected breakpoints to be counted as </w:t>
      </w:r>
      <w:r w:rsidR="0002157C">
        <w:t>‘</w:t>
      </w:r>
      <w:r w:rsidRPr="00CE3A12">
        <w:t>correct</w:t>
      </w:r>
      <w:r w:rsidR="0002157C">
        <w:t>’</w:t>
      </w:r>
      <w:r w:rsidRPr="005A62A5">
        <w:t>. The</w:t>
      </w:r>
      <w:r>
        <w:t xml:space="preserve"> good</w:t>
      </w:r>
      <w:r w:rsidRPr="005A62A5">
        <w:t xml:space="preserve"> performance of the method </w:t>
      </w:r>
      <w:r w:rsidR="004D5185" w:rsidRPr="005A62A5">
        <w:t xml:space="preserve">despite this strictness </w:t>
      </w:r>
      <w:r w:rsidRPr="005A62A5">
        <w:t>is promising.</w:t>
      </w:r>
      <w:r w:rsidR="008102AB" w:rsidRPr="008102AB">
        <w:t xml:space="preserve"> </w:t>
      </w:r>
      <w:r w:rsidR="00023B3D">
        <w:t>In addition, we did not simulate nor consider error or bias in the aging (i.e.</w:t>
      </w:r>
      <w:r w:rsidR="0002157C">
        <w:t>,</w:t>
      </w:r>
      <w:r w:rsidR="00023B3D">
        <w:t xml:space="preserve"> otolith reading) </w:t>
      </w:r>
      <w:r w:rsidR="00023B3D" w:rsidRPr="00023B3D">
        <w:t xml:space="preserve">process </w:t>
      </w:r>
      <w:r w:rsidR="00023B3D" w:rsidRPr="00023B3D">
        <w:fldChar w:fldCharType="begin" w:fldLock="1"/>
      </w:r>
      <w:r w:rsidR="00F93863">
        <w:instrText>ADDIN CSL_CITATION {"citationItems":[{"id":"ITEM-1","itemData":{"DOI":"10.1139/f07-095","ISSN":"0706-652X","abstract":"A way to explicitly incorporate ageing error into the estimation of von Bertalanffy growth function (VBGF) parameters using a random effects (RE) modeling framework is presented. This RE framework also accounts for the effects of selectivity on growth curve estimation by characterizing the distribution of true ages derived from multiple age reads using either an exponential or gamma distribution. Simulation testing across four life histories is used to compare the RE approach with standard nonlinear (SNL) approaches that use the primary, average, or median ages in growth estimation. Sensitivity tests compare the effects of assumed length and ageing error, selectivity, and recruitment variability on the estimation of growth curve parameters. Results support the use of the RE method using a gamma distribution over the SNL methods because RE method estimates of VBGF growth parameters were more precise across life histories and sensitivity trials. This general approach can be applied and expanded to other growth models. Applications demonstrate that the results from RE methods may differ in biologically important ways to those obtained from SNL approaches. © 2007 NRC.","author":[{"dropping-particle":"","family":"Cope","given":"Jason M","non-dropping-particle":"","parse-names":false,"suffix":""},{"dropping-particle":"","family":"Punt","given":"André E","non-dropping-particle":"","parse-names":false,"suffix":""}],"container-title":"Canadian Journal of Fisheries and Aquatic Sciences","id":"ITEM-1","issued":{"date-parts":[["2007"]]},"title":"Erratum: Admitting ageing error when fitting growth curves: an example using the von Bertalanffy growth function with random effects","type":"article-journal"},"uris":["http://www.mendeley.com/documents/?uuid=d0c60f58-ff0c-4510-92a6-02c839939d35"]}],"mendeley":{"formattedCitation":"(Cope and Punt, 2007)","plainTextFormattedCitation":"(Cope and Punt, 2007)","previouslyFormattedCitation":"(Cope and Punt, 2007)"},"properties":{"noteIndex":0},"schema":"https://github.com/citation-style-language/schema/raw/master/csl-citation.json"}</w:instrText>
      </w:r>
      <w:r w:rsidR="00023B3D" w:rsidRPr="00023B3D">
        <w:fldChar w:fldCharType="separate"/>
      </w:r>
      <w:r w:rsidR="00023B3D" w:rsidRPr="00023B3D">
        <w:rPr>
          <w:noProof/>
        </w:rPr>
        <w:t>(Cope and Punt, 2007)</w:t>
      </w:r>
      <w:r w:rsidR="00023B3D" w:rsidRPr="00023B3D">
        <w:fldChar w:fldCharType="end"/>
      </w:r>
      <w:r w:rsidR="00023B3D" w:rsidRPr="00023B3D">
        <w:t>, which would potentially introduce uncertainty in breakpoint</w:t>
      </w:r>
      <w:r w:rsidR="00023B3D">
        <w:t xml:space="preserve"> detection</w:t>
      </w:r>
      <w:r w:rsidR="0064248E">
        <w:t>.</w:t>
      </w:r>
      <w:r w:rsidR="00023B3D">
        <w:t xml:space="preserve">  </w:t>
      </w:r>
      <w:r w:rsidR="008102AB">
        <w:t>With these caveats in mind, we envision (and demonstrate) using the method as a tool to identify general regions and periods of change in fish length-at-age, which will necessarily be evaluated against pre-existing knowledge of the fish population and its ecosystem</w:t>
      </w:r>
      <w:r w:rsidR="008102AB" w:rsidRPr="00B62B5E">
        <w:t xml:space="preserve">. </w:t>
      </w:r>
    </w:p>
    <w:p w14:paraId="05CDC50B" w14:textId="45A9355C" w:rsidR="00AB3A3F" w:rsidRDefault="00A90E3A" w:rsidP="002B5E6B">
      <w:pPr>
        <w:spacing w:after="0" w:line="276" w:lineRule="auto"/>
        <w:ind w:firstLine="360"/>
        <w:jc w:val="both"/>
      </w:pPr>
      <w:commentRangeStart w:id="94"/>
      <w:r>
        <w:t xml:space="preserve">We observed </w:t>
      </w:r>
      <w:r w:rsidR="00806C76">
        <w:t>dec</w:t>
      </w:r>
      <w:commentRangeEnd w:id="94"/>
      <w:r w:rsidR="00634FD7">
        <w:rPr>
          <w:rStyle w:val="CommentReference"/>
        </w:rPr>
        <w:commentReference w:id="94"/>
      </w:r>
      <w:r w:rsidR="00806C76">
        <w:t>reased ability</w:t>
      </w:r>
      <w:r>
        <w:t xml:space="preserve"> of the method to detect breakpoints </w:t>
      </w:r>
      <w:r w:rsidR="00806C76">
        <w:t>near</w:t>
      </w:r>
      <w:r>
        <w:t xml:space="preserve"> the edge</w:t>
      </w:r>
      <w:r w:rsidR="00806C76">
        <w:t xml:space="preserve"> of the range</w:t>
      </w:r>
      <w:r>
        <w:t xml:space="preserve">, with a true break at </w:t>
      </w:r>
      <w:r w:rsidR="00A77355">
        <w:t>48°</w:t>
      </w:r>
      <w:r>
        <w:t xml:space="preserve"> </w:t>
      </w:r>
      <w:r w:rsidR="00BB7C15">
        <w:t>inconsistently being assigned between 4</w:t>
      </w:r>
      <w:r w:rsidR="006F3528">
        <w:t>6</w:t>
      </w:r>
      <w:r w:rsidR="00BB7C15">
        <w:t>° and 50°.</w:t>
      </w:r>
      <w:r w:rsidR="00506BD6">
        <w:t xml:space="preserve"> Th</w:t>
      </w:r>
      <w:r w:rsidR="00BB7C15">
        <w:t xml:space="preserve">is outcome, and the </w:t>
      </w:r>
      <w:r w:rsidR="00506BD6">
        <w:t xml:space="preserve">resultant low coverage probabilities for parameters </w:t>
      </w:r>
      <w:r w:rsidR="00E273B9" w:rsidRPr="00516C53">
        <w:rPr>
          <w:i/>
        </w:rPr>
        <w:t>L</w:t>
      </w:r>
      <w:r w:rsidR="00506BD6" w:rsidRPr="00E273B9">
        <w:rPr>
          <w:vertAlign w:val="subscript"/>
        </w:rPr>
        <w:t>1</w:t>
      </w:r>
      <w:r w:rsidR="00506BD6">
        <w:t xml:space="preserve"> and </w:t>
      </w:r>
      <w:r w:rsidR="00E273B9" w:rsidRPr="00516C53">
        <w:rPr>
          <w:i/>
        </w:rPr>
        <w:t>L</w:t>
      </w:r>
      <w:r w:rsidR="00506BD6" w:rsidRPr="00E273B9">
        <w:rPr>
          <w:vertAlign w:val="subscript"/>
        </w:rPr>
        <w:t>2</w:t>
      </w:r>
      <w:r w:rsidR="00010460">
        <w:t xml:space="preserve"> </w:t>
      </w:r>
      <w:r w:rsidR="0002157C">
        <w:t xml:space="preserve">for </w:t>
      </w:r>
      <w:r w:rsidR="004D5185">
        <w:t>this scenario</w:t>
      </w:r>
      <w:r w:rsidR="00506BD6">
        <w:t xml:space="preserve"> were</w:t>
      </w:r>
      <w:r w:rsidR="00FE4723">
        <w:t xml:space="preserve"> </w:t>
      </w:r>
      <w:r w:rsidR="00506BD6">
        <w:t>likely due to the</w:t>
      </w:r>
      <w:r w:rsidR="00BB7C15">
        <w:t xml:space="preserve"> smaller number of samples present in the ‘edge’ region, and</w:t>
      </w:r>
      <w:r w:rsidR="00506BD6">
        <w:t xml:space="preserve"> contrast in length-at-age between the two regions, which rendered estimates of aggregated data uninformative. </w:t>
      </w:r>
      <w:r>
        <w:t xml:space="preserve">This suggests that fishery scientists and managers may need alternative tools to detect and appropriately consider variation in growth at the extremes of </w:t>
      </w:r>
      <w:r w:rsidR="00FE4723">
        <w:t>a stock’s</w:t>
      </w:r>
      <w:r w:rsidR="00FE4723" w:rsidRPr="00D73DFA">
        <w:t xml:space="preserve"> spatial domain</w:t>
      </w:r>
      <w:r w:rsidR="00FE4723">
        <w:t>,</w:t>
      </w:r>
      <w:r w:rsidR="00FE4723" w:rsidRPr="00D73DFA">
        <w:t xml:space="preserve"> or </w:t>
      </w:r>
      <w:r>
        <w:t>occurring at present</w:t>
      </w:r>
      <w:r w:rsidR="0002157C">
        <w:t xml:space="preserve">. </w:t>
      </w:r>
      <w:r w:rsidR="00FE4723">
        <w:t xml:space="preserve">Such breakdown of detection methods at the margins of a series (at the edges of a study region, or at the end of a time-series) has been documented in </w:t>
      </w:r>
      <w:r w:rsidR="00FE4723" w:rsidRPr="00D73DFA">
        <w:fldChar w:fldCharType="begin" w:fldLock="1"/>
      </w:r>
      <w:r w:rsidR="00FE4723" w:rsidRPr="00D73DFA">
        <w:instrText>ADDIN CSL_CITATION {"citationItems":[{"id":"ITEM-1","itemData":{"DOI":"10.1029/2004GL019448","ISBN":"0094-8276","ISSN":"00948276","abstract":"Empirical studies of climate regime shifts typically use confirmatory statistical techniques with an a priori hypothesis about the timing of the shifts. Although there are methods for an automatic detection of discontinuities in a time series, their performance drastically diminishes at the ends of the series. Since all the methods currently available require a substantial amount of data to be accumulated, the regime shifts are usually detected long after they actually occurred. The proposed sequential algorithm allows for early detection of a regime shift and subsequent monitoring of changes in its magnitude over time. The algorithm can handle the incoming data regardless whether they are presented in the form of anomalies or absolute values. It can be easily used for an automatic calculation of regime shifts in large sets of variables.","author":[{"dropping-particle":"","family":"Rodionov","given":"Sergei N.","non-dropping-particle":"","parse-names":false,"suffix":""}],"container-title":"Geophysical Research Letters","id":"ITEM-1","issue":"9","issued":{"date-parts":[["2004"]]},"page":"2-5","title":"A sequential algorithm for testing climate regime shifts","type":"article-journal","volume":"31"},"uris":["http://www.mendeley.com/documents/?uuid=3fb0ea26-b440-4858-a982-8e92f66955a1"]}],"mendeley":{"formattedCitation":"(Rodionov, 2004)","manualFormatting":"Rodionov (2004)","plainTextFormattedCitation":"(Rodionov, 2004)","previouslyFormattedCitation":"(Rodionov, 2004)"},"properties":{"noteIndex":0},"schema":"https://github.com/citation-style-language/schema/raw/master/csl-citation.json"}</w:instrText>
      </w:r>
      <w:r w:rsidR="00FE4723" w:rsidRPr="00D73DFA">
        <w:fldChar w:fldCharType="separate"/>
      </w:r>
      <w:r w:rsidR="00FE4723" w:rsidRPr="00D73DFA">
        <w:rPr>
          <w:noProof/>
        </w:rPr>
        <w:t>Rodionov (2004)</w:t>
      </w:r>
      <w:r w:rsidR="00FE4723" w:rsidRPr="00D73DFA">
        <w:fldChar w:fldCharType="end"/>
      </w:r>
      <w:r w:rsidR="00296472">
        <w:t>,</w:t>
      </w:r>
      <w:r w:rsidR="00FE4723" w:rsidRPr="00D73DFA">
        <w:t xml:space="preserve"> </w:t>
      </w:r>
      <w:r w:rsidR="00296472">
        <w:t>w</w:t>
      </w:r>
      <w:r>
        <w:t>ho</w:t>
      </w:r>
      <w:r w:rsidR="00FE4723">
        <w:t xml:space="preserve"> </w:t>
      </w:r>
      <w:r>
        <w:t xml:space="preserve">developed a method using sequential t-tests </w:t>
      </w:r>
      <w:r w:rsidR="00AB3A3F">
        <w:t xml:space="preserve">(STARS) </w:t>
      </w:r>
      <w:r>
        <w:t>to perform edge-case detection, and applied it to detect ecosystem regime shifts in the Bering Sea</w:t>
      </w:r>
      <w:r w:rsidR="000E654C">
        <w:t xml:space="preserve"> </w:t>
      </w:r>
      <w:r w:rsidR="000E654C">
        <w:fldChar w:fldCharType="begin" w:fldLock="1"/>
      </w:r>
      <w:r w:rsidR="002C6B59">
        <w:instrText>ADDIN CSL_CITATION {"citationItems":[{"id":"ITEM-1","itemData":{"DOI":"10.1016/j.icesjms.2005.01.013","ISBN":"1054-3139","ISSN":"10543139","abstract":"A common problem of existing methods for regime shift detection is their poor performance at the ends of time-series. Consequently, shifts in environmental and biological indices are usually detected long after their actual appearance. A recently introduced method based on sequential t-test analysis of regime shifts (STARS) treats all incoming data in real time, signals the possibility of a regime shift as soon as possible, then monitors how perception of the magnitude of the shift changes over time. Results of a STARS application to the eastern Bering Sea ecosystem show how the 1989 and 1998 regime shifts manifest themselves in biotic and abiotic indices in comparison with the 1977 shift. © 2005 Published by Elsevier Ltd on behalf of International Council for the Exploration of the Sea.","author":[{"dropping-particle":"","family":"Rodionov","given":"Sergei","non-dropping-particle":"","parse-names":false,"suffix":""},{"dropping-particle":"","family":"Overland","given":"James E.","non-dropping-particle":"","parse-names":false,"suffix":""}],"container-title":"ICES Journal of Marine Science","id":"ITEM-1","issue":"3","issued":{"date-parts":[["2005"]]},"page":"328-332","title":"Application of a sequential regime shift detection method to the Bering Sea ecosystem","type":"article-journal","volume":"62"},"uris":["http://www.mendeley.com/documents/?uuid=9988fbd0-53ea-4f19-8b47-6c25e364d0ab"]}],"mendeley":{"formattedCitation":"(Rodionov and Overland, 2005)","plainTextFormattedCitation":"(Rodionov and Overland, 2005)","previouslyFormattedCitation":"(Rodionov and Overland, 2005)"},"properties":{"noteIndex":0},"schema":"https://github.com/citation-style-language/schema/raw/master/csl-citation.json"}</w:instrText>
      </w:r>
      <w:r w:rsidR="000E654C">
        <w:fldChar w:fldCharType="separate"/>
      </w:r>
      <w:r w:rsidR="000E654C" w:rsidRPr="000E654C">
        <w:rPr>
          <w:noProof/>
        </w:rPr>
        <w:t>(Rodionov and Overland, 2005)</w:t>
      </w:r>
      <w:r w:rsidR="000E654C">
        <w:fldChar w:fldCharType="end"/>
      </w:r>
      <w:r>
        <w:t xml:space="preserve">. </w:t>
      </w:r>
      <w:r w:rsidR="00475E84">
        <w:t xml:space="preserve">The t-test approach can be tuned by the researcher to control the level of significance that determines a regime shift (or breakpoint), presenting the same challenge of spurious and/or missed detections depending on the sensitivity of the statistical test applied.  </w:t>
      </w:r>
      <w:r w:rsidR="002E0D29">
        <w:t>Our</w:t>
      </w:r>
      <w:r w:rsidR="00AB3A3F">
        <w:t xml:space="preserve"> comparison with the STARS method demonstrated that the GAM</w:t>
      </w:r>
      <w:r w:rsidR="009D0759">
        <w:t xml:space="preserve">-based method </w:t>
      </w:r>
      <w:r w:rsidR="00AB3A3F">
        <w:t>performs better at accurately detecting spatial-temporal breakpoints</w:t>
      </w:r>
      <w:r w:rsidR="00476E6A">
        <w:t>,</w:t>
      </w:r>
      <w:r w:rsidR="00AB3A3F">
        <w:t xml:space="preserve"> with the exception of scenarios where the break occurs at the edge of the study system, which was expected. In terms of the coverage probabilities, both methods </w:t>
      </w:r>
      <w:r w:rsidR="0002157C">
        <w:t xml:space="preserve">had </w:t>
      </w:r>
      <w:r w:rsidR="00AB3A3F">
        <w:t xml:space="preserve">a </w:t>
      </w:r>
      <w:r w:rsidR="00475E84">
        <w:t>reduced</w:t>
      </w:r>
      <w:r w:rsidR="0002157C">
        <w:t xml:space="preserve"> </w:t>
      </w:r>
      <w:r w:rsidR="00AB3A3F">
        <w:t xml:space="preserve">ability to correctly estimate </w:t>
      </w:r>
      <w:r w:rsidR="00AB3A3F" w:rsidRPr="00516C53">
        <w:rPr>
          <w:i/>
        </w:rPr>
        <w:t>L</w:t>
      </w:r>
      <w:r w:rsidR="00AB3A3F" w:rsidRPr="00AB3A3F">
        <w:rPr>
          <w:vertAlign w:val="subscript"/>
        </w:rPr>
        <w:t>2</w:t>
      </w:r>
      <w:r w:rsidR="00AB3A3F">
        <w:t xml:space="preserve">, with the STARS method performing slightly better. We believe this outcome is due to two interacting processes: the </w:t>
      </w:r>
      <w:r w:rsidR="001876DD">
        <w:t xml:space="preserve">GAM-based </w:t>
      </w:r>
      <w:r w:rsidR="00AB3A3F">
        <w:t>method’s sensitivity to temporal variation, and bias in parameter estimates due to reduced sample sizes</w:t>
      </w:r>
      <w:r w:rsidR="00336DE3">
        <w:t xml:space="preserve"> </w:t>
      </w:r>
      <w:r w:rsidR="00527F2F">
        <w:t>at high ages</w:t>
      </w:r>
      <w:r w:rsidR="00AB3A3F">
        <w:t xml:space="preserve">. The GAM appeared to be more sensitive to temporal signals in the datasets, and though it correctly detected (or correctly failed to </w:t>
      </w:r>
      <w:r w:rsidR="00AB3A3F">
        <w:lastRenderedPageBreak/>
        <w:t xml:space="preserve">detect) a temporal breakpoint in the majority of datasets, when it mis-detected a year break it did so seemingly at random, thus splitting the dataset into arbitrary groups and </w:t>
      </w:r>
      <w:r w:rsidR="0002157C">
        <w:t>leading to lower</w:t>
      </w:r>
      <w:r w:rsidR="00AB3A3F">
        <w:t xml:space="preserve"> accuracy of </w:t>
      </w:r>
      <w:r w:rsidR="001876DD">
        <w:t>estimation</w:t>
      </w:r>
      <w:r w:rsidR="00AB3A3F">
        <w:t xml:space="preserve">. </w:t>
      </w:r>
      <w:r w:rsidR="00C97279">
        <w:t xml:space="preserve">This phenomenon was more pronounced for </w:t>
      </w:r>
      <w:r w:rsidR="00C97279" w:rsidRPr="003F6D4D">
        <w:rPr>
          <w:i/>
        </w:rPr>
        <w:t>L</w:t>
      </w:r>
      <w:r w:rsidR="00C97279" w:rsidRPr="003F6D4D">
        <w:rPr>
          <w:i/>
          <w:vertAlign w:val="subscript"/>
        </w:rPr>
        <w:t>2</w:t>
      </w:r>
      <w:r w:rsidR="00C97279">
        <w:t xml:space="preserve"> since </w:t>
      </w:r>
      <w:r w:rsidR="00C97279" w:rsidRPr="00DA59D1">
        <w:rPr>
          <w:i/>
        </w:rPr>
        <w:t>L</w:t>
      </w:r>
      <w:r w:rsidR="00C97279" w:rsidRPr="00DA59D1">
        <w:rPr>
          <w:i/>
          <w:vertAlign w:val="subscript"/>
        </w:rPr>
        <w:t>2</w:t>
      </w:r>
      <w:r w:rsidR="00C97279">
        <w:rPr>
          <w:i/>
          <w:vertAlign w:val="subscript"/>
        </w:rPr>
        <w:t xml:space="preserve"> </w:t>
      </w:r>
      <w:r w:rsidR="00C97279">
        <w:t xml:space="preserve">relies on fish near the terminal age, of which there are typically fewer, and can lead to bias in the resultant estimate when the already-small sample of fish at age </w:t>
      </w:r>
      <w:r w:rsidR="00C97279">
        <w:rPr>
          <w:i/>
        </w:rPr>
        <w:t>a</w:t>
      </w:r>
      <w:r w:rsidR="00C97279" w:rsidRPr="00DA59D1">
        <w:rPr>
          <w:i/>
          <w:vertAlign w:val="subscript"/>
        </w:rPr>
        <w:t>2</w:t>
      </w:r>
      <w:r w:rsidR="00C97279">
        <w:rPr>
          <w:i/>
          <w:vertAlign w:val="subscript"/>
        </w:rPr>
        <w:t xml:space="preserve"> </w:t>
      </w:r>
      <w:r w:rsidR="00C97279">
        <w:t>is split further due to spurious year detections.</w:t>
      </w:r>
      <w:r w:rsidR="00C97279" w:rsidRPr="00476E6A">
        <w:t xml:space="preserve"> </w:t>
      </w:r>
      <w:r w:rsidR="00F07A49">
        <w:t>Indeed, for all scenarios besides Scenario</w:t>
      </w:r>
      <w:r w:rsidR="005259C5">
        <w:t>s</w:t>
      </w:r>
      <w:r w:rsidR="00F07A49">
        <w:t xml:space="preserve"> 1</w:t>
      </w:r>
      <w:r w:rsidR="005259C5">
        <w:t xml:space="preserve"> and 4</w:t>
      </w:r>
      <w:r w:rsidR="00F07A49">
        <w:t xml:space="preserve"> (no breaks</w:t>
      </w:r>
      <w:r w:rsidR="005259C5">
        <w:t xml:space="preserve"> and break-at-edge</w:t>
      </w:r>
      <w:r w:rsidR="00F07A49">
        <w:t xml:space="preserve">), the margin by which </w:t>
      </w:r>
      <w:r w:rsidR="00F07A49" w:rsidRPr="00DA59D1">
        <w:rPr>
          <w:i/>
        </w:rPr>
        <w:t>L</w:t>
      </w:r>
      <w:r w:rsidR="00F07A49" w:rsidRPr="00DA59D1">
        <w:rPr>
          <w:i/>
          <w:vertAlign w:val="subscript"/>
        </w:rPr>
        <w:t>2</w:t>
      </w:r>
      <w:r w:rsidR="00F07A49">
        <w:rPr>
          <w:i/>
        </w:rPr>
        <w:t xml:space="preserve"> </w:t>
      </w:r>
      <w:r w:rsidR="00F07A49" w:rsidRPr="00F07A49">
        <w:t>was missed</w:t>
      </w:r>
      <w:r w:rsidR="00F07A49">
        <w:t xml:space="preserve"> was greater in simulations that mis-detected the year break (see Supplementary Material</w:t>
      </w:r>
      <w:r w:rsidR="003F5C1D">
        <w:t>, Table A4</w:t>
      </w:r>
      <w:r w:rsidR="00F07A49">
        <w:t xml:space="preserve">). </w:t>
      </w:r>
      <w:r w:rsidR="003F2C17">
        <w:t>For</w:t>
      </w:r>
      <w:r w:rsidR="00AB3A3F">
        <w:t xml:space="preserve"> assessment methods </w:t>
      </w:r>
      <w:r w:rsidR="0002157C">
        <w:t xml:space="preserve">that </w:t>
      </w:r>
      <w:r w:rsidR="00AB3A3F">
        <w:t xml:space="preserve">estimate VBGF growth parameters </w:t>
      </w:r>
      <w:r w:rsidR="003F2C17">
        <w:t>within</w:t>
      </w:r>
      <w:r w:rsidR="00AB3A3F">
        <w:t xml:space="preserve"> the assessment model, this low-data/low-accuracy issue for the terminal length may induce greater uncertainty (e.g., the need for priors</w:t>
      </w:r>
      <w:r w:rsidR="00516C53">
        <w:t xml:space="preserve"> with </w:t>
      </w:r>
      <w:r w:rsidR="00646FE0">
        <w:t xml:space="preserve">lower </w:t>
      </w:r>
      <w:r w:rsidR="00516C53">
        <w:t>standard deviations</w:t>
      </w:r>
      <w:r w:rsidR="00AB3A3F">
        <w:t>) until targeted survey sampling can improve precision in less-represented regions.</w:t>
      </w:r>
    </w:p>
    <w:p w14:paraId="228B6A7A" w14:textId="7FE0D13F" w:rsidR="00A90E3A" w:rsidRDefault="00436D36" w:rsidP="008B4B4A">
      <w:pPr>
        <w:spacing w:after="0" w:line="276" w:lineRule="auto"/>
        <w:ind w:firstLine="360"/>
        <w:jc w:val="both"/>
        <w:rPr>
          <w:highlight w:val="yellow"/>
        </w:rPr>
      </w:pPr>
      <w:r>
        <w:t xml:space="preserve">It is also relevant that neither </w:t>
      </w:r>
      <w:r w:rsidR="0002157C">
        <w:t xml:space="preserve">the </w:t>
      </w:r>
      <w:r w:rsidR="00047DDC">
        <w:t>GAM-based</w:t>
      </w:r>
      <w:r w:rsidR="0002157C">
        <w:t xml:space="preserve"> nor the STARS approach </w:t>
      </w:r>
      <w:r>
        <w:t xml:space="preserve">is appropriate for extrapolation (prediction beyond the range of covariates, or outside of the ecosystem, used in model </w:t>
      </w:r>
      <w:r w:rsidRPr="00C94EBC">
        <w:t>fitting</w:t>
      </w:r>
      <w:r>
        <w:t>)</w:t>
      </w:r>
      <w:r w:rsidR="00C94EBC">
        <w:t xml:space="preserve">, particularly because they use indirect variables such as latitude which may have nonlinear or inverted relationships with fish physiology in other regions </w:t>
      </w:r>
      <w:r w:rsidR="00C94EBC">
        <w:fldChar w:fldCharType="begin" w:fldLock="1"/>
      </w:r>
      <w:r w:rsidR="004A03C4">
        <w:instrText>ADDIN CSL_CITATION {"citationItems":[{"id":"ITEM-1","itemData":{"DOI":"10.1016/S0304-3800(02)00205-3","ISSN":"03043800","abstract":"Neglect of ecological knowledge is a limiting factor in the use of statistical modelling to predict species distribution. Three components are needed for statistical modelling, an ecological model concerning the ecological theory to be used or tested, a data model concerning the collection and measurement of the data, and a statistical model concerning the statistical theory and methods used. This component framework is reviewed with emphasis on ecological theory. The expected shape of a species response curve to an environmental gradient is a central assumption on which agreement has yet to be reached. The nature of the environmental predictors whether indirect variables, e.g. latitude that have no physiological impact on plants, or direct variables, e.g. temperature also influence the type of response expected. Straight-line relationships between organisms and environment are often used uncritically. Many users of canonical correlation analysis use linear (straight-line) functions to relate ordination axes to variables such as slope and aspect though this is not a necessary part of the method. Some statisticians have used straight lines for species/environment relationships without testing, when evaluating new statistical procedures. Assumptions used in one component often conflict with those in another component. Statistical models can be used to explore ecological theory. Skewed species response curves predominate contrary to the symmetric unimodal curves assumed by some statistical methods. Improvements in statistical modelling can be achieved based on ecological concepts. Examples include incorporating interspecific competition from dominant species; more proximal predictors based on water balance models and spatial autocorrelation procedures to accommodate non-equilibrium vegetation. © 2002 Elsevier Science B.V. All rights reserved.","author":[{"dropping-particle":"","family":"Austin","given":"M. P.","non-dropping-particle":"","parse-names":false,"suffix":""}],"container-title":"Ecological Modelling","id":"ITEM-1","issued":{"date-parts":[["2002"]]},"title":"Spatial prediction of species distribution: An interface between ecological theory and statistical modelling","type":"article-journal"},"uris":["http://www.mendeley.com/documents/?uuid=ed7eed26-c885-415e-b1f8-88a2123c3b34"]}],"mendeley":{"formattedCitation":"(Austin, 2002)","plainTextFormattedCitation":"(Austin, 2002)","previouslyFormattedCitation":"(Austin, 2002)"},"properties":{"noteIndex":0},"schema":"https://github.com/citation-style-language/schema/raw/master/csl-citation.json"}</w:instrText>
      </w:r>
      <w:r w:rsidR="00C94EBC">
        <w:fldChar w:fldCharType="separate"/>
      </w:r>
      <w:r w:rsidR="00C94EBC" w:rsidRPr="00C94EBC">
        <w:rPr>
          <w:noProof/>
        </w:rPr>
        <w:t>(Austin, 2002)</w:t>
      </w:r>
      <w:r w:rsidR="00C94EBC">
        <w:fldChar w:fldCharType="end"/>
      </w:r>
      <w:r>
        <w:t>.</w:t>
      </w:r>
      <w:r w:rsidR="00A90E3A">
        <w:t xml:space="preserve"> </w:t>
      </w:r>
      <w:r w:rsidR="00FE4723" w:rsidRPr="002C6E0C">
        <w:t>It is likely there are thresholds in</w:t>
      </w:r>
      <w:r w:rsidR="0002157C">
        <w:t>,</w:t>
      </w:r>
      <w:r w:rsidR="00FE4723" w:rsidRPr="002C6E0C">
        <w:t xml:space="preserve"> </w:t>
      </w:r>
      <w:r w:rsidR="00FE4723">
        <w:t>or types of</w:t>
      </w:r>
      <w:r w:rsidR="0002157C">
        <w:t>,</w:t>
      </w:r>
      <w:r w:rsidR="00FE4723">
        <w:t xml:space="preserve"> </w:t>
      </w:r>
      <w:r w:rsidR="00FE4723" w:rsidRPr="002C6E0C">
        <w:t xml:space="preserve">spatiotemporal growth variation that will be poorly detected by most methods, </w:t>
      </w:r>
      <w:r w:rsidR="00A90E3A">
        <w:t xml:space="preserve">which we see as a </w:t>
      </w:r>
      <w:r w:rsidR="002E421E">
        <w:t>promising area</w:t>
      </w:r>
      <w:r w:rsidR="00A90E3A">
        <w:t xml:space="preserve"> for future </w:t>
      </w:r>
      <w:r w:rsidR="00A90E3A" w:rsidRPr="00B43B37">
        <w:t>research</w:t>
      </w:r>
      <w:r w:rsidR="00646FE0">
        <w:t>,</w:t>
      </w:r>
      <w:r w:rsidR="00A90E3A" w:rsidRPr="00B43B37">
        <w:t xml:space="preserve"> </w:t>
      </w:r>
      <w:r w:rsidR="00646FE0">
        <w:t>al</w:t>
      </w:r>
      <w:r w:rsidR="00516C53" w:rsidRPr="00B43B37">
        <w:t>though we did not account for or simulate error or bias introduced from errors in assigned ages to animals.</w:t>
      </w:r>
    </w:p>
    <w:p w14:paraId="062EA1FF" w14:textId="65E046FF" w:rsidR="00D178A2" w:rsidRPr="00101B63" w:rsidRDefault="00A90E3A" w:rsidP="008B4B4A">
      <w:pPr>
        <w:spacing w:after="0" w:line="276" w:lineRule="auto"/>
        <w:ind w:firstLine="360"/>
        <w:jc w:val="both"/>
        <w:rPr>
          <w:highlight w:val="yellow"/>
        </w:rPr>
      </w:pPr>
      <w:r w:rsidDel="00A90E3A">
        <w:t xml:space="preserve"> </w:t>
      </w:r>
      <w:r w:rsidR="002C6E0C">
        <w:t>E</w:t>
      </w:r>
      <w:r w:rsidR="00DF7A11">
        <w:t>mpirical work has</w:t>
      </w:r>
      <w:r w:rsidR="00101B63" w:rsidRPr="00D73DFA">
        <w:t xml:space="preserve"> suggested that somatic growth in fisheries follows ecosystem gradients rather than management boundaries</w:t>
      </w:r>
      <w:r w:rsidR="00C94EBC">
        <w:t xml:space="preserve"> </w:t>
      </w:r>
      <w:r w:rsidR="00C94EBC">
        <w:fldChar w:fldCharType="begin" w:fldLock="1"/>
      </w:r>
      <w:r w:rsidR="00C0421D">
        <w:instrText>ADDIN CSL_CITATION {"citationItems":[{"id":"ITEM-1","itemData":{"DOI":"10.1002/ecy.2127","ISBN":"0000000154871","ISSN":"00129658","PMID":"27935037","abstract":"© 2018 Ecological Society of America. Ectotherms exhibit considerable plasticity in their life-history traits. This plasticity can reflect variability in environmental and social factors, but the causes of observed patterns are often obscured with increasing spatial scales. We surveyed dichromatic parrotfishes across the northern Great Barrier Reef to examine variation in body size distributions and concomitant size at sex change (L 50 ) against hypotheses of directional influence from biotic and abiotic factors known to affect demography. By integrating top-down, horizontal, and bottom-up processes, we demonstrate a strong association between exposure regimes (which are known to influence nutritional ecology and mating systems) and both body size distribution and L 50 (median length at female-to-male sex change), with an accompanying lack of strong empirical support for other biotic drivers previously hypothesized to affect body size distributions. Across sites, body size was predictably linked to variation in temperature and productivity, but the strongest predictor was whether subpopulations occurred at sheltered mid and inner shelf reefs or at wave-exposed outer shelf reef systems. Upon accounting for the underlying influence of body size distribution, this habitat-exposure gradient was highly associated with further L 50 variation across species, demonstrating that differences in mating systems across exposure gradients affect the timing of sex change beyond variation concomitant with differing overall body sizes. We posit that exposure-driven differences in habitat disturbance regimes have marked effects on the nutritional ecology of parrotfishes, leading to size-related variation in mating systems, which underpin the observed patterns. Our results call for better integration of life-history, social factors, and ecosystem processes to foster an improved understanding of complex ecosystems such as coral reefs.","author":[{"dropping-particle":"","family":"Taylor","given":"Brett M.","non-dropping-particle":"","parse-names":false,"suffix":""},{"dropping-particle":"","family":"Brandl","given":"Simon J.","non-dropping-particle":"","parse-names":false,"suffix":""},{"dropping-particle":"","family":"Kapur","given":"Maia","non-dropping-particle":"","parse-names":false,"suffix":""},{"dropping-particle":"","family":"Robbins","given":"William D.","non-dropping-particle":"","parse-names":false,"suffix":""},{"dropping-particle":"","family":"Johnson","given":"Garrett","non-dropping-particle":"","parse-names":false,"suffix":""},{"dropping-particle":"","family":"Huveneers","given":"Charlie","non-dropping-particle":"","parse-names":false,"suffix":""},{"dropping-particle":"","family":"Renaud","given":"Phil","non-dropping-particle":"","parse-names":false,"suffix":""},{"dropping-particle":"","family":"Choat","given":"John Howard","non-dropping-particle":"","parse-names":false,"suffix":""}],"container-title":"Ecology","id":"ITEM-1","issue":"3","issued":{"date-parts":[["2018"]]},"page":"642-651","title":"Bottom-up processes mediated by social systems drive demographic traits of coral-reef fishes","type":"article-journal","volume":"99"},"uris":["http://www.mendeley.com/documents/?uuid=efeb5820-e46f-42d4-ac02-bc3acca7939b"]},{"id":"ITEM-2","itemData":{"DOI":"10.1126/science.1135471","ISSN":"00368075","abstract":"A cause-and-effect understanding of climate influences on ecosystems requires evaluation of thermal limits of member species and of their ability to cope with changing temperatures. Laboratory data available for marine fish and invertebrates from various climatic regions led to the hypothesis that, as a unifying principle, a mismatch between the demand for oxygen and the capacity of oxygen supply to tissues is the first mechanism to restrict whole-animal tolerance to thermal extremes. We show in the eelpout, Zoarces viviparus, a bioindicator fish species for environmental monitoring from North and Baltic Seas (Helcom), that thermally limited oxygen delivery closely matches environmental temperatures beyond which growth performance and abundance decrease. Decrements in aerobic performance in warming seas will thus be the first process to cause extinction or relocation to cooler waters.","author":[{"dropping-particle":"","family":"Pörtner","given":"Hans O.","non-dropping-particle":"","parse-names":false,"suffix":""},{"dropping-particle":"","family":"Knust","given":"Rainer","non-dropping-particle":"","parse-names":false,"suffix":""}],"container-title":"Science","id":"ITEM-2","issued":{"date-parts":[["2007"]]},"title":"Climate change affects marine fishes through the oxygen limitation of thermal tolerance","type":"article-journal"},"uris":["http://www.mendeley.com/documents/?uuid=cd49ad01-1890-4c78-af97-6584f68277b8"]}],"mendeley":{"formattedCitation":"(Pörtner and Knust, 2007; Taylor et al., 2018)","plainTextFormattedCitation":"(Pörtner and Knust, 2007; Taylor et al., 2018)","previouslyFormattedCitation":"(Pörtner and Knust, 2007; Taylor et al., 2018)"},"properties":{"noteIndex":0},"schema":"https://github.com/citation-style-language/schema/raw/master/csl-citation.json"}</w:instrText>
      </w:r>
      <w:r w:rsidR="00C94EBC">
        <w:fldChar w:fldCharType="separate"/>
      </w:r>
      <w:r w:rsidR="00F26C2E" w:rsidRPr="00F26C2E">
        <w:rPr>
          <w:noProof/>
        </w:rPr>
        <w:t>(Pörtner and Knust, 2007; Taylor et al., 2018)</w:t>
      </w:r>
      <w:r w:rsidR="00C94EBC">
        <w:fldChar w:fldCharType="end"/>
      </w:r>
      <w:r>
        <w:t>.</w:t>
      </w:r>
      <w:r w:rsidR="00CE3A12">
        <w:t xml:space="preserve"> </w:t>
      </w:r>
      <w:r>
        <w:t>The ongoing emphasis on ecosystem-based fisheries management calls for</w:t>
      </w:r>
      <w:r w:rsidR="00101B63" w:rsidRPr="00D73DFA">
        <w:t xml:space="preserve"> the analysis of fish stocks at meaningful </w:t>
      </w:r>
      <w:r w:rsidR="00DF7A11">
        <w:t>spatial</w:t>
      </w:r>
      <w:r w:rsidR="00101B63" w:rsidRPr="00D73DFA">
        <w:t xml:space="preserve"> scales</w:t>
      </w:r>
      <w:r w:rsidR="00DF7A11">
        <w:t>,</w:t>
      </w:r>
      <w:r w:rsidR="00101B63" w:rsidRPr="00D73DFA">
        <w:t xml:space="preserve"> across which changes can be </w:t>
      </w:r>
      <w:r w:rsidR="00C11749">
        <w:t>detected</w:t>
      </w:r>
      <w:r w:rsidR="00101B63" w:rsidRPr="00D73DFA">
        <w:t>.</w:t>
      </w:r>
      <w:r w:rsidR="00C11749">
        <w:t xml:space="preserve"> Absent an ecosystem-wide analysis, strong directional trends in any</w:t>
      </w:r>
      <w:r w:rsidR="00CE3A12">
        <w:t xml:space="preserve"> generalized additive term</w:t>
      </w:r>
      <w:r w:rsidR="00C11749">
        <w:t xml:space="preserve"> (such as the positive trend with latitude observed</w:t>
      </w:r>
      <w:r w:rsidR="00EE7487">
        <w:t xml:space="preserve"> here</w:t>
      </w:r>
      <w:r w:rsidR="00C11749">
        <w:t xml:space="preserve">) </w:t>
      </w:r>
      <w:r w:rsidR="00A729D3">
        <w:t xml:space="preserve">or a breakpoint at the edge of the study region </w:t>
      </w:r>
      <w:r w:rsidR="00C11749">
        <w:t xml:space="preserve">can be indicative of a </w:t>
      </w:r>
      <w:r w:rsidR="00A729D3">
        <w:t>change somewhere in the margins</w:t>
      </w:r>
      <w:r w:rsidR="00C11749">
        <w:t xml:space="preserve"> and </w:t>
      </w:r>
      <w:r w:rsidR="00CE3A12">
        <w:t>extend the reach</w:t>
      </w:r>
      <w:r w:rsidR="00CE4A1D">
        <w:t xml:space="preserve"> of future survey</w:t>
      </w:r>
      <w:r w:rsidR="00CE3A12">
        <w:t xml:space="preserve"> designs</w:t>
      </w:r>
      <w:r w:rsidR="00CE4A1D">
        <w:t>.</w:t>
      </w:r>
    </w:p>
    <w:p w14:paraId="5053B7B2" w14:textId="68E19545" w:rsidR="00BE59CB" w:rsidRDefault="00A90E3A" w:rsidP="008B4B4A">
      <w:pPr>
        <w:spacing w:after="0" w:line="276" w:lineRule="auto"/>
        <w:ind w:firstLine="360"/>
        <w:jc w:val="both"/>
      </w:pPr>
      <w:r>
        <w:t xml:space="preserve">Our </w:t>
      </w:r>
      <w:r w:rsidR="0040193D">
        <w:t>method indicated tradeoffs between the accuracy of breakpoint detection and resultant coverage probabilit</w:t>
      </w:r>
      <w:r w:rsidR="0088027E">
        <w:t>ies</w:t>
      </w:r>
      <w:r w:rsidR="0040193D">
        <w:t xml:space="preserve"> in the estimated growth curve</w:t>
      </w:r>
      <w:r w:rsidR="00304135">
        <w:t xml:space="preserve">, as well as large differences in the coverage </w:t>
      </w:r>
      <w:r w:rsidR="002866F4">
        <w:t xml:space="preserve">probabilities </w:t>
      </w:r>
      <w:r w:rsidR="00304135">
        <w:t xml:space="preserve">of fish </w:t>
      </w:r>
      <w:r w:rsidR="006665D1">
        <w:t xml:space="preserve">length </w:t>
      </w:r>
      <w:r w:rsidR="00304135">
        <w:t>at younger v</w:t>
      </w:r>
      <w:r w:rsidR="005226AD">
        <w:t>ersus</w:t>
      </w:r>
      <w:r w:rsidR="00304135">
        <w:t xml:space="preserve"> </w:t>
      </w:r>
      <w:r w:rsidR="002866F4">
        <w:t>older</w:t>
      </w:r>
      <w:r w:rsidR="00304135">
        <w:t xml:space="preserve"> ages</w:t>
      </w:r>
      <w:r w:rsidR="005130BB">
        <w:t>.</w:t>
      </w:r>
      <w:r w:rsidRPr="00A90E3A">
        <w:t xml:space="preserve"> </w:t>
      </w:r>
      <w:r>
        <w:t xml:space="preserve">We find it encouraging that the approach could correctly detect breakpoints </w:t>
      </w:r>
      <w:r w:rsidR="00767825">
        <w:t xml:space="preserve">for </w:t>
      </w:r>
      <w:r>
        <w:t xml:space="preserve">the scenario with overlapping ranges, which is likely more similar to real-world fish populations than the </w:t>
      </w:r>
      <w:r w:rsidR="003F6D4D">
        <w:t>singular, immediate breakpoints simulated</w:t>
      </w:r>
      <w:r>
        <w:t xml:space="preserve"> in </w:t>
      </w:r>
      <w:r w:rsidR="008A56ED">
        <w:t>other</w:t>
      </w:r>
      <w:r>
        <w:t xml:space="preserve"> </w:t>
      </w:r>
      <w:r w:rsidR="003F6D4D">
        <w:t>scenarios</w:t>
      </w:r>
      <w:r>
        <w:t xml:space="preserve">. However, the assigned ‘zonation’ of these populations necessarily combined fish with contrasting growth curves into a single dataset for estimation, and resulted in a loss in accuracy (coverage probability) for the endpoints of the growth curve. We suggest the method </w:t>
      </w:r>
      <w:r w:rsidR="00767825">
        <w:t xml:space="preserve">be used </w:t>
      </w:r>
      <w:r>
        <w:t>as a tool to guide the identification of general zones between which growth could vary, and not take detected breakpoint</w:t>
      </w:r>
      <w:r w:rsidR="008A56ED">
        <w:t>s</w:t>
      </w:r>
      <w:r>
        <w:t xml:space="preserve"> as the absolute truth. </w:t>
      </w:r>
      <w:r w:rsidR="009F0300">
        <w:t>Importantly, suggestions of spatial breakpoints produced by the method should necessarily be considered in the context of the ecosystem, and prior knowledge of how the fishery at hand responds to features (e.g.</w:t>
      </w:r>
      <w:r w:rsidR="00EE7487">
        <w:t>,</w:t>
      </w:r>
      <w:r w:rsidR="009F0300">
        <w:t xml:space="preserve"> temperature, depth) which vary with latitude and/or longitude. </w:t>
      </w:r>
    </w:p>
    <w:p w14:paraId="3FE3D783" w14:textId="77777777" w:rsidR="00231A55" w:rsidRDefault="00231A55" w:rsidP="008B4B4A">
      <w:pPr>
        <w:spacing w:after="0" w:line="276" w:lineRule="auto"/>
        <w:ind w:firstLine="360"/>
        <w:jc w:val="both"/>
      </w:pPr>
    </w:p>
    <w:p w14:paraId="19DAB84C" w14:textId="446623D3" w:rsidR="00CE4A1D" w:rsidRDefault="00CE4A1D" w:rsidP="008B4B4A">
      <w:pPr>
        <w:pStyle w:val="Heading2"/>
        <w:spacing w:line="276" w:lineRule="auto"/>
        <w:jc w:val="both"/>
      </w:pPr>
      <w:r>
        <w:lastRenderedPageBreak/>
        <w:t>4.</w:t>
      </w:r>
      <w:r w:rsidR="00767825">
        <w:t>2</w:t>
      </w:r>
      <w:r w:rsidR="00D12C7C">
        <w:t xml:space="preserve"> </w:t>
      </w:r>
      <w:r>
        <w:t>Northeast Pacific Sablefish</w:t>
      </w:r>
    </w:p>
    <w:p w14:paraId="7A5BCE0A" w14:textId="36D8C725" w:rsidR="00555EB1" w:rsidRPr="00555EB1" w:rsidRDefault="00A90E3A" w:rsidP="008B4B4A">
      <w:pPr>
        <w:spacing w:after="0" w:line="276" w:lineRule="auto"/>
        <w:jc w:val="both"/>
      </w:pPr>
      <w:r>
        <w:t xml:space="preserve">Our evaluation of size-at-age for NE Pacific sablefish was directly motivated by the notion that sablefish growth may vary at a scale that </w:t>
      </w:r>
      <w:r w:rsidR="008A56ED">
        <w:t>differ</w:t>
      </w:r>
      <w:r w:rsidR="00767825">
        <w:t>s</w:t>
      </w:r>
      <w:r w:rsidR="008A56ED">
        <w:t xml:space="preserve"> from</w:t>
      </w:r>
      <w:r>
        <w:t xml:space="preserve"> present management boundaries. Estimates of the growth parameters for sablefish are usually based on survey data acquired from chartered commercial trap, trawl or longline vessels (</w:t>
      </w:r>
      <w:r>
        <w:fldChar w:fldCharType="begin"/>
      </w:r>
      <w:r>
        <w:instrText xml:space="preserve"> REF _Ref5376336 \h  \* MERGEFORMAT </w:instrText>
      </w:r>
      <w:r>
        <w:fldChar w:fldCharType="separate"/>
      </w:r>
      <w:r w:rsidR="00EF1C91">
        <w:t xml:space="preserve">Table </w:t>
      </w:r>
      <w:r w:rsidR="00EF1C91">
        <w:rPr>
          <w:noProof/>
        </w:rPr>
        <w:t>3</w:t>
      </w:r>
      <w:r>
        <w:fldChar w:fldCharType="end"/>
      </w:r>
      <w:r>
        <w:t xml:space="preserve">). It is preferable to obtain estimated growth parameters from data collected </w:t>
      </w:r>
      <w:r w:rsidR="00767825">
        <w:t xml:space="preserve">using </w:t>
      </w:r>
      <w:r>
        <w:t xml:space="preserve">a survey, because fishery-dependent information can be </w:t>
      </w:r>
      <w:r w:rsidR="002274CF">
        <w:t xml:space="preserve">systematically </w:t>
      </w:r>
      <w:r>
        <w:t xml:space="preserve">biased due to targeting or gear selectivity </w:t>
      </w:r>
      <w:r>
        <w:fldChar w:fldCharType="begin" w:fldLock="1"/>
      </w:r>
      <w:r>
        <w:instrText>ADDIN CSL_CITATION {"citationItems":[{"id":"ITEM-1","itemData":{"DOI":"10.1139/f69-051","ISBN":"0015-296X","ISSN":"0015-296X","abstract":"Size-selective mortality decreases or increases the actual and back-calculated lengths of an age-group, while at the same time altering the shape and variance of its length frequency distribution only slightly or not at all. An index of intensity of selection (r) can be calculated from the difference in computed length (d) between the penultimate annulus at age n and the terminal annulus at age n−1, together with the standard deviation in length (s); it is r</w:instrText>
      </w:r>
      <w:r>
        <w:instrText> </w:instrText>
      </w:r>
      <w:r>
        <w:instrText>=</w:instrText>
      </w:r>
      <w:r>
        <w:instrText> </w:instrText>
      </w:r>
      <w:r>
        <w:instrText>1.349d/s, and represents the difference in mean instantaneous mortality rate between the two halves of the frequency distribution. Instantaneous rates of increase in weight can be computed from length data by multiplying the difference between the natural logarithms of length 1 year apart by the exponent in the weight–length relationship. When there is size-selective mortality, the difference between the rate (GX) based on observed weights in successive years differs from the true rate (G) based on the terminal length differences computed from scale...","author":[{"dropping-particle":"","family":"Ricker","given":"WE","non-dropping-particle":"","parse-names":false,"suffix":""}],"container-title":"Journal of the Fisheries Research Board of Canada","id":"ITEM-1","issued":{"date-parts":[["1969"]]},"title":"Effects of size-selective mortality and sampling bias on estimates of growth, mortality, production and yield","type":"article-journal"},"uris":["http://www.mendeley.com/documents/?uuid=6e62e91c-6723-4818-897f-148d891caaa3"]}],"mendeley":{"formattedCitation":"(Ricker, 1969)","plainTextFormattedCitation":"(Ricker, 1969)","previouslyFormattedCitation":"(Ricker, 1969)"},"properties":{"noteIndex":0},"schema":"https://github.com/citation-style-language/schema/raw/master/csl-citation.json"}</w:instrText>
      </w:r>
      <w:r>
        <w:fldChar w:fldCharType="separate"/>
      </w:r>
      <w:r>
        <w:rPr>
          <w:noProof/>
        </w:rPr>
        <w:t>(Ricker, 1969)</w:t>
      </w:r>
      <w:r>
        <w:fldChar w:fldCharType="end"/>
      </w:r>
      <w:r>
        <w:t>.</w:t>
      </w:r>
      <w:commentRangeStart w:id="95"/>
      <w:r>
        <w:t xml:space="preserve"> </w:t>
      </w:r>
      <w:r w:rsidR="002E421E">
        <w:t xml:space="preserve">It </w:t>
      </w:r>
      <w:r w:rsidR="00DF7A11">
        <w:t>is curious that the model identified a unique spatial zone (</w:t>
      </w:r>
      <w:r w:rsidR="00767825">
        <w:t>r</w:t>
      </w:r>
      <w:r w:rsidR="00DF7A11">
        <w:t>egion 3</w:t>
      </w:r>
      <w:r w:rsidR="00767825">
        <w:t xml:space="preserve">; </w:t>
      </w:r>
      <w:r w:rsidR="00DF7A11">
        <w:fldChar w:fldCharType="begin"/>
      </w:r>
      <w:r w:rsidR="00DF7A11">
        <w:instrText xml:space="preserve"> REF _Ref5281391 \h </w:instrText>
      </w:r>
      <w:r w:rsidR="00B815FF">
        <w:instrText xml:space="preserve"> \* MERGEFORMAT </w:instrText>
      </w:r>
      <w:r w:rsidR="00DF7A11">
        <w:fldChar w:fldCharType="separate"/>
      </w:r>
      <w:r w:rsidR="00EF1C91">
        <w:t xml:space="preserve">Figure </w:t>
      </w:r>
      <w:r w:rsidR="00EF1C91">
        <w:rPr>
          <w:noProof/>
        </w:rPr>
        <w:t>7</w:t>
      </w:r>
      <w:r w:rsidR="00DF7A11">
        <w:fldChar w:fldCharType="end"/>
      </w:r>
      <w:r w:rsidR="00DF7A11">
        <w:t>) comprised exclusively of sablefish sampled in British Columbia</w:t>
      </w:r>
      <w:r w:rsidR="00233376">
        <w:t xml:space="preserve"> </w:t>
      </w:r>
      <w:r w:rsidR="00A729D3">
        <w:t>(</w:t>
      </w:r>
      <w:r w:rsidR="00233376">
        <w:t xml:space="preserve">though not all BC data </w:t>
      </w:r>
      <w:r w:rsidR="005226AD">
        <w:t xml:space="preserve">were </w:t>
      </w:r>
      <w:r w:rsidR="00233376">
        <w:t xml:space="preserve">encompassed </w:t>
      </w:r>
      <w:r w:rsidR="005226AD">
        <w:t xml:space="preserve">by </w:t>
      </w:r>
      <w:r w:rsidR="00767825">
        <w:t>r</w:t>
      </w:r>
      <w:r w:rsidR="00233376">
        <w:t>egion 3</w:t>
      </w:r>
      <w:commentRangeEnd w:id="95"/>
      <w:r w:rsidR="00634FD7">
        <w:rPr>
          <w:rStyle w:val="CommentReference"/>
        </w:rPr>
        <w:commentReference w:id="95"/>
      </w:r>
      <w:r w:rsidR="00A729D3">
        <w:t>)</w:t>
      </w:r>
      <w:r w:rsidR="00DF7A11">
        <w:t>.</w:t>
      </w:r>
      <w:r w:rsidR="00233376">
        <w:t xml:space="preserve"> As </w:t>
      </w:r>
      <w:r w:rsidR="00B53149">
        <w:t>anticipated</w:t>
      </w:r>
      <w:r w:rsidR="00233376">
        <w:t xml:space="preserve">, </w:t>
      </w:r>
      <w:r w:rsidR="00233376" w:rsidRPr="00D15776">
        <w:rPr>
          <w:i/>
        </w:rPr>
        <w:t>L</w:t>
      </w:r>
      <w:r w:rsidR="00233376">
        <w:rPr>
          <w:vertAlign w:val="subscript"/>
        </w:rPr>
        <w:t xml:space="preserve">∞ </w:t>
      </w:r>
      <w:r w:rsidR="00233376">
        <w:t xml:space="preserve">estimated for this region for </w:t>
      </w:r>
      <w:r w:rsidR="00A729D3">
        <w:t xml:space="preserve">each sex </w:t>
      </w:r>
      <w:r w:rsidR="00233376">
        <w:t xml:space="preserve">was distinct from </w:t>
      </w:r>
      <w:r w:rsidR="005226AD">
        <w:t xml:space="preserve">that for </w:t>
      </w:r>
      <w:r w:rsidR="00233376">
        <w:t xml:space="preserve">adjacent zones, but it </w:t>
      </w:r>
      <w:r w:rsidR="00B53149">
        <w:t>is possible that the trap-based survey method</w:t>
      </w:r>
      <w:r w:rsidR="008C3639">
        <w:t xml:space="preserve">, unique to BC, </w:t>
      </w:r>
      <w:r w:rsidR="00B53149">
        <w:t xml:space="preserve">exhibits length-based selectivity currently unknown to (and not reflected in) in the current assessment </w:t>
      </w:r>
      <w:r w:rsidR="00B53149">
        <w:fldChar w:fldCharType="begin" w:fldLock="1"/>
      </w:r>
      <w:r w:rsidR="00023B3D">
        <w:instrText>ADDIN CSL_CITATION {"citationItems":[{"id":"ITEM-1","itemData":{"DOI":"http://www.dfo-mpo.gc.ca/csas-sccs/","abstract":"Sablefish (Anoplopoma fimbria), Courtesy DFO Figure 1: Assessment and management area for sablefish in British Columbia, excluding seamounts. Context: Fisheries and Oceans Canada (DFO) and the British Columbia (BC) Sablefish fishing industry collaborate on a management strategy evaluation (MSE) process intended to develop and implement a transparent and sustainable harvest strategy. The sustainability of harvest strategies is determined by simulation testing of alternative management procedures against operating models that represent a range of hypotheses about uncertain Sablefish stock dynamics. The existing Sablefish operating models were developed in 2010 to represent alternative hypotheses about processes fundamental to population dynamics. These models were fitted to available data for the BC Sablefish fishery to estimate model parameters conditional on each hypothesis for subsequent simulation testing of alternative management procedures. Fisheries Management has requested that Science Branch continue development of the Sablefish operating model to improve model structure and the ability to represent uncertain biological and fishery processes prior to a full collaborative MSE process planned for 2016/2017. This Science Advisory Report is from the January 20, 2016 regional peer review on a revised operating model for Sablefish (Anoplopoma fimbria) in British Columbia, Canada. Additional publications from this meeting will be posted on the Fisheries and Oceans Canada (DFO) Science Advisory Schedule as they become available. Pacific Region Revised Operating Model for BC Sablefish 2 SUMMARY • The British Columbia (BC) Sablefish (Anoplopoma fimbria) harvest strategy is designed around a management procedure that is simulation-tested against operating model scenarios that capture quantifiable uncertainties in Sablefish stock dynamics and fisheries. A revised operating model that accounts for structural mis-specifications and lack of fit to key observations recognized in the 2010 operating model (Cox et al. 2011; DFO 2011) was reviewed at a regional peer review meeting held January 20, 2016. • The revised operating model is a multi-gear, age-structured, statistical catch-at-age model with modifications that include:","author":[{"dropping-particle":"","family":"Department of Fisheries and Oceans","given":"","non-dropping-particle":"","parse-names":false,"suffix":""}],"container-title":"Department of Fisheries and Oceans, Canada, 3190 Hammond Bay Road Nanaimo, BC V9T 6N7","id":"ITEM-1","issue":"April","issued":{"date-parts":[["2016"]]},"title":"A Revised Operating Model for Sablefish (Anoplopoma Fimbria) in British Columbia, Canada","type":"article-journal"},"uris":["http://www.mendeley.com/documents/?uuid=7399ae26-249d-4bb4-bfe8-2f448dd05782"]}],"mendeley":{"formattedCitation":"(Department of Fisheries and Oceans, 2016)","plainTextFormattedCitation":"(Department of Fisheries and Oceans, 2016)","previouslyFormattedCitation":"(Department of Fisheries and Oceans, 2016)"},"properties":{"noteIndex":0},"schema":"https://github.com/citation-style-language/schema/raw/master/csl-citation.json"}</w:instrText>
      </w:r>
      <w:r w:rsidR="00B53149">
        <w:fldChar w:fldCharType="separate"/>
      </w:r>
      <w:r w:rsidR="00A77394" w:rsidRPr="00A77394">
        <w:rPr>
          <w:noProof/>
        </w:rPr>
        <w:t>(Department of Fisheries and Oceans, 2016)</w:t>
      </w:r>
      <w:r w:rsidR="00B53149">
        <w:fldChar w:fldCharType="end"/>
      </w:r>
      <w:r w:rsidR="005226AD">
        <w:t>,</w:t>
      </w:r>
      <w:r w:rsidR="00A729D3">
        <w:t xml:space="preserve"> which </w:t>
      </w:r>
      <w:r w:rsidR="00A72017">
        <w:t xml:space="preserve">then gives rise to </w:t>
      </w:r>
      <w:r w:rsidR="00A729D3">
        <w:t>this result</w:t>
      </w:r>
      <w:r w:rsidR="00B53149">
        <w:t xml:space="preserve">. Selectivity, if determined, can be corrected for via a truncation in the normal distribution for fish obtained </w:t>
      </w:r>
      <w:r w:rsidR="00A729D3">
        <w:t>in</w:t>
      </w:r>
      <w:r w:rsidR="00B53149">
        <w:t xml:space="preserve"> that region; </w:t>
      </w:r>
      <w:r w:rsidR="00767825">
        <w:t xml:space="preserve">selectivity </w:t>
      </w:r>
      <w:r w:rsidR="00B53149">
        <w:t>is</w:t>
      </w:r>
      <w:r w:rsidR="00062352">
        <w:t xml:space="preserve"> also</w:t>
      </w:r>
      <w:r w:rsidR="00B53149">
        <w:t xml:space="preserve"> assumed to be equal to one for all lengths in both the AK Federal </w:t>
      </w:r>
      <w:r w:rsidR="00B53149">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00B53149">
        <w:fldChar w:fldCharType="separate"/>
      </w:r>
      <w:r w:rsidR="00B53149" w:rsidRPr="00B53149">
        <w:rPr>
          <w:noProof/>
        </w:rPr>
        <w:t>(Hanselman et al., 2017)</w:t>
      </w:r>
      <w:r w:rsidR="00B53149">
        <w:fldChar w:fldCharType="end"/>
      </w:r>
      <w:r w:rsidR="00B53149">
        <w:t xml:space="preserve"> and </w:t>
      </w:r>
      <w:r w:rsidR="005226AD">
        <w:t xml:space="preserve">the </w:t>
      </w:r>
      <w:r w:rsidR="00B53149">
        <w:t xml:space="preserve">CC </w:t>
      </w:r>
      <w:r w:rsidR="00B53149">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B53149">
        <w:fldChar w:fldCharType="separate"/>
      </w:r>
      <w:r w:rsidR="00B53149" w:rsidRPr="00B53149">
        <w:rPr>
          <w:noProof/>
        </w:rPr>
        <w:t>(Johnson et al., 2015)</w:t>
      </w:r>
      <w:r w:rsidR="00B53149">
        <w:fldChar w:fldCharType="end"/>
      </w:r>
      <w:r w:rsidR="00B53149">
        <w:t xml:space="preserve"> assessments</w:t>
      </w:r>
      <w:r w:rsidR="00A72017">
        <w:t xml:space="preserve"> and</w:t>
      </w:r>
      <w:r w:rsidR="00B53149">
        <w:t xml:space="preserve"> so no truncation was performed. Researchers interested in using the method presented here are advised to consider carefully how biases in their data may emerge as erroneous breakpoints and resultant growth estimates when interpreting results.</w:t>
      </w:r>
    </w:p>
    <w:p w14:paraId="54D252A9" w14:textId="7D301268" w:rsidR="007D1370" w:rsidRDefault="00D24852" w:rsidP="008B4B4A">
      <w:pPr>
        <w:spacing w:after="0" w:line="276" w:lineRule="auto"/>
        <w:ind w:firstLine="360"/>
        <w:jc w:val="both"/>
      </w:pPr>
      <w:r>
        <w:t>It is evident from this and previous work</w:t>
      </w:r>
      <w:r w:rsidR="00D37FC3">
        <w:t xml:space="preserve"> </w:t>
      </w:r>
      <w:r w:rsidR="00D37FC3">
        <w:fldChar w:fldCharType="begin" w:fldLock="1"/>
      </w:r>
      <w:r w:rsidR="00FB10EE">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id":"ITEM-2","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2","issue":"3","issued":{"date-parts":[["2012"]]},"page":"361-374","title":"Interdecadal Change in Growth of Sablefish (&lt;i&gt;Anoplopoma fimbria&lt;/i&gt;) in the Northeast Pacific Ocean","type":"article-journal","volume":"110"},"uris":["http://www.mendeley.com/documents/?uuid=02977d35-d4da-4483-b6a3-2edd7eaa1f8d"]},{"id":"ITEM-3","itemData":{"author":[{"dropping-particle":"","family":"McDevitt","given":"Miller","non-dropping-particle":"","parse-names":false,"suffix":""}],"id":"ITEM-3","issued":{"date-parts":[["1990"]]},"number-of-pages":"87","publisher":"University of Washington","title":"Growth Analysis of Sablefish From Mark-Recapture Data From the Northeast Pacific.","type":"thesis"},"uris":["http://www.mendeley.com/documents/?uuid=e4708e3a-138d-4719-beef-2f315fa35529"]}],"mendeley":{"formattedCitation":"(Echave et al., 2012; Gertseva et al., 2017; McDevitt, 1990)","plainTextFormattedCitation":"(Echave et al., 2012; Gertseva et al., 2017; McDevitt, 1990)","previouslyFormattedCitation":"(Echave et al., 2012; Gertseva et al., 2017; McDevitt, 1990)"},"properties":{"noteIndex":0},"schema":"https://github.com/citation-style-language/schema/raw/master/csl-citation.json"}</w:instrText>
      </w:r>
      <w:r w:rsidR="00D37FC3">
        <w:fldChar w:fldCharType="separate"/>
      </w:r>
      <w:r w:rsidR="00D37FC3" w:rsidRPr="00425A82">
        <w:rPr>
          <w:noProof/>
        </w:rPr>
        <w:t>(Echave et al., 2012; Gertseva et al., 2017; McDevitt, 1990)</w:t>
      </w:r>
      <w:r w:rsidR="00D37FC3">
        <w:fldChar w:fldCharType="end"/>
      </w:r>
      <w:r>
        <w:t xml:space="preserve"> that there is some level of variation in sablefish growth, whether in the growth rates themselves or the spatiotemporal scale at which </w:t>
      </w:r>
      <w:r w:rsidR="00137EBD">
        <w:t>variation in growth</w:t>
      </w:r>
      <w:r>
        <w:t xml:space="preserve"> </w:t>
      </w:r>
      <w:r w:rsidR="00672DDF">
        <w:t>occu</w:t>
      </w:r>
      <w:r>
        <w:t>r</w:t>
      </w:r>
      <w:r w:rsidR="00137EBD">
        <w:t>s</w:t>
      </w:r>
      <w:r>
        <w:t xml:space="preserve">.  </w:t>
      </w:r>
      <w:r w:rsidR="00EE0A9B">
        <w:t xml:space="preserve">Previous work with sablefish data has utilized an </w:t>
      </w:r>
      <w:r w:rsidR="00EE0A9B">
        <w:rPr>
          <w:i/>
        </w:rPr>
        <w:t>a priori</w:t>
      </w:r>
      <w:r w:rsidR="00EE0A9B">
        <w:t xml:space="preserve"> </w:t>
      </w:r>
      <w:r w:rsidR="004D0927">
        <w:t>method</w:t>
      </w:r>
      <w:r w:rsidR="00EE0A9B">
        <w:t xml:space="preserve">, wherein length </w:t>
      </w:r>
      <w:r w:rsidR="000157D3">
        <w:t xml:space="preserve">and age </w:t>
      </w:r>
      <w:r w:rsidR="00EE0A9B">
        <w:t xml:space="preserve">data were aggregated into pre-hypothesized spatial zones and </w:t>
      </w:r>
      <w:r w:rsidR="000157D3">
        <w:t xml:space="preserve">fitted VBGF curves were </w:t>
      </w:r>
      <w:r w:rsidR="00EE0A9B">
        <w:t xml:space="preserve">compared via Akaike’s Information Criterion. This ‘information-theoretic’ </w:t>
      </w:r>
      <w:r w:rsidR="00EE0A9B">
        <w:fldChar w:fldCharType="begin" w:fldLock="1"/>
      </w:r>
      <w:r w:rsidR="00EE0A9B">
        <w:instrText>ADDIN CSL_CITATION {"citationItems":[{"id":"ITEM-1","itemData":{"DOI":"10.2307/3802723","ISBN":"978-0-387-22456-5","ISSN":"0022541X","PMID":"48557578","abstract":"The second edition of this book is unique in that it focuses on methods for making formal statistical inference from all the models in an a priori set (Multi-Model Inference). A philosophy is presented for model-based data analysis and a general strategy outlined for the analysis of empirical data. The book invites increased attention on a priori science hypotheses and modeling.Kullback-Leibler Information represents a fundamental quantity in science and is Hirotugu Akaike's basis for model selection. The maximized log-likelihood function can be bias-corrected as an estimator of expected, relative Kullback-Leibler information. This leads to Akaike's Information Criterion (AIC) and various extensions. These methods are relatively simple and easy to use in practice, but based on deep statistical theory. The information theoretic approaches provide a unified and rigorous theory, an extension of likelihood theory, an important application of information theory, and are objective and practical to employ across a very wide class of empirical problems.The book presents several new ways to incorporate model selection uncertainty into parameter estimates and estimates of precision. An array of challenging examples is given to illustrate various technical issues.This is an applied book written primarily for biologists and statisticians wanting to make inferences from multiple models and is suitable as a graduate text or as a reference for professional analysts.","author":[{"dropping-particle":"","family":"Guthery","given":"Fred S.","non-dropping-particle":"","parse-names":false,"suffix":""},{"dropping-particle":"","family":"Burnham","given":"Kenneth P.","non-dropping-particle":"","parse-names":false,"suffix":""},{"dropping-particle":"","family":"Anderson","given":"David R.","non-dropping-particle":"","parse-names":false,"suffix":""}],"container-title":"The Journal of Wildlife Management","id":"ITEM-1","issued":{"date-parts":[["2003"]]},"title":"Model Selection and Multimodel Inference: A Practical Information-Theoretic Approach","type":"article-journal"},"uris":["http://www.mendeley.com/documents/?uuid=44ccf06f-4b4d-4bc9-9517-1584662df17b"]}],"mendeley":{"formattedCitation":"(Guthery et al., 2003)","plainTextFormattedCitation":"(Guthery et al., 2003)","previouslyFormattedCitation":"(Guthery et al., 2003)"},"properties":{"noteIndex":0},"schema":"https://github.com/citation-style-language/schema/raw/master/csl-citation.json"}</w:instrText>
      </w:r>
      <w:r w:rsidR="00EE0A9B">
        <w:fldChar w:fldCharType="separate"/>
      </w:r>
      <w:r w:rsidR="00EE0A9B" w:rsidRPr="00EE0A9B">
        <w:rPr>
          <w:noProof/>
        </w:rPr>
        <w:t>(Guthery et al., 2003)</w:t>
      </w:r>
      <w:r w:rsidR="00EE0A9B">
        <w:fldChar w:fldCharType="end"/>
      </w:r>
      <w:r w:rsidR="00EE0A9B">
        <w:t xml:space="preserve"> </w:t>
      </w:r>
      <w:r w:rsidR="004D0927">
        <w:t xml:space="preserve">method </w:t>
      </w:r>
      <w:r w:rsidR="00EE0A9B">
        <w:t xml:space="preserve">is fairly straightforward computationally, and has been implemented separately for the California Current </w:t>
      </w:r>
      <w:r w:rsidR="00EE0A9B">
        <w:fldChar w:fldCharType="begin" w:fldLock="1"/>
      </w:r>
      <w:r w:rsidR="00EE0A9B">
        <w:instrText>ADDIN CSL_CITATION {"citationItems":[{"id":"ITEM-1","itemData":{"DOI":"10.1093/icesjms/fsx016","ISSN":"10959289","abstract":"Marine fish populations exist in a complex environment, with oceanographic and fisheries factors affecting their dynamics. It has been shown that life history characteristics of marine fish vary in space and time. We examined spatial variability in growth of eight groundfish species in the Northeast Pacific Ocean to identify shared spatial patterns and hypothesize about common mechanisms behind them. Growth param-eters were estimated in different areas over the latitudinal range of the species, and several hypotheses were tested as to how these param-eters vary along the US west coast. Clear differences in spatial growth variability emerged among the species examined. Shelf species exhibit the highest growth rate between Cape Blanco and Cape Mendocino, which may, in part, be attributed to area-specific upwelling patterns in the California Current ecosystem, when nutrient-rich deep water is brought to the surface south of Cape Blanco and is uniquely distributed throughout this area, providing favourable conditions for primary productivity. Slope species showed a cline in asymptotic size (L 1), with L 1 increasing from south to north. This cline, previously attributed to fishery removals, also fits a specific case of the widely described Bergmann's rule, and we explore specific potential ecological mechanisms behind this relationship.","author":[{"dropping-particle":"","family":"Gertseva","given":"Vladlena","non-dropping-particle":"","parse-names":false,"suffix":""},{"dropping-particle":"","family":"Matson","given":"Sean E.","non-dropping-particle":"","parse-names":false,"suffix":""},{"dropping-particle":"","family":"Cope","given":"Jason","non-dropping-particle":"","parse-names":false,"suffix":""}],"container-title":"ICES Journal of Marine Science","id":"ITEM-1","issue":"6","issued":{"date-parts":[["2017"]]},"page":"1602-1613","title":"Spatial growth variability in marine fish: Example from Northeast Pacific groundfish","type":"article-journal","volume":"74"},"uris":["http://www.mendeley.com/documents/?uuid=cfc823de-fd3e-49b4-b54e-3af1e2548502"]}],"mendeley":{"formattedCitation":"(Gertseva et al., 2017)","plainTextFormattedCitation":"(Gertseva et al., 2017)","previouslyFormattedCitation":"(Gertseva et al., 2017)"},"properties":{"noteIndex":0},"schema":"https://github.com/citation-style-language/schema/raw/master/csl-citation.json"}</w:instrText>
      </w:r>
      <w:r w:rsidR="00EE0A9B">
        <w:fldChar w:fldCharType="separate"/>
      </w:r>
      <w:r w:rsidR="00EE0A9B" w:rsidRPr="00EE0A9B">
        <w:rPr>
          <w:noProof/>
        </w:rPr>
        <w:t>(Gertseva et al., 2017)</w:t>
      </w:r>
      <w:r w:rsidR="00EE0A9B">
        <w:fldChar w:fldCharType="end"/>
      </w:r>
      <w:r w:rsidR="00EE0A9B">
        <w:t xml:space="preserve"> and Alaska </w:t>
      </w:r>
      <w:r w:rsidR="009A5D38">
        <w:t xml:space="preserve">federal sablefish </w:t>
      </w:r>
      <w:r w:rsidR="00EE0A9B">
        <w:t xml:space="preserve">fisheries </w:t>
      </w:r>
      <w:r w:rsidR="00EE0A9B">
        <w:fldChar w:fldCharType="begin" w:fldLock="1"/>
      </w:r>
      <w:r w:rsidR="00BD6121">
        <w:instrText>ADDIN CSL_CITATION {"citationItems":[{"id":"ITEM-1","itemData":{"ISBN":"0090-0656","ISSN":"00900656","abstract":"Errors in growth estimates can affect drastically the spawner-per- recruit threshold used to recommend quotas for commercial fish catches. Growth parameters for sablefish (Ano- plopoma fimbria) in Alaska have not been updated for stock assessment pur- poses for more than 20 years, although aging of sablefish has continued. In this study, length-stratified data (1981–93 data from the annual longline survey conducted cooperatively by the Fisheries Agency of Japan and the Alaska Fish- eries Science Center of the National Marine Fisheries Service) were updated and corrected for discovered sampling bias. In addition, more recent, randomly collected samples (1996–2004 data from the annual longline survey conducted by the Alaska Fisheries Science Center) were analyzed and new length-at-age and weight-at-age parameters were esti- mated. Results were similar between this analysis with length-at-age data from 1981 to 2004 and analysis with updated longline survey data through 2010; therefore, we used our initial results from analysis done with data through 2004. We found that, because of a stratified sampling scheme, growth estimates of sablefish were overesti- mated with the older data (1981–93), and growth parameters used in the Alaskan sablef ish assessment model were, thus, too large. In addition, a com- parison of the bias-corrected 1981–93 data and the 1996–2004 data showed that, in more recent years, sablefish grew larger and growth differed among regions. The updated growth informa- tion improves the fit of the data to the sablefish stock assessment model with biologically reasonable results. These findings indicate that when the updated growth data (1996–2004) are used in the existing sablefish assessment model, estimates of fishing mortality increase slightly and estimates of female spawn- ing biomass decrease slightly. This study provides evidence of the importance of periodically revisiting biological param- eter estimates, especially as data accu- mulate, because the addition of more recent data often will be more biologi- cally realistic. In addition, it exempli- fies the importance of correcting biases from sampling that may contribute to erroneous parameter estimates","author":[{"dropping-particle":"","family":"Echave","given":"Katy B.","non-dropping-particle":"","parse-names":false,"suffix":""},{"dropping-particle":"","family":"Hanselman","given":"Dana H.","non-dropping-particle":"","parse-names":false,"suffix":""},{"dropping-particle":"","family":"Adkison","given":"Milo D.","non-dropping-particle":"","parse-names":false,"suffix":""},{"dropping-particle":"","family":"Sigler","given":"Michael F.","non-dropping-particle":"","parse-names":false,"suffix":""}],"container-title":"Fishery Bulletin","id":"ITEM-1","issue":"3","issued":{"date-parts":[["2012"]]},"page":"361-374","title":"Interdecadal Change in Growth of Sablefish (&lt;i&gt;Anoplopoma fimbria&lt;/i&gt;) in the Northeast Pacific Ocean","type":"article-journal","volume":"110"},"uris":["http://www.mendeley.com/documents/?uuid=02977d35-d4da-4483-b6a3-2edd7eaa1f8d"]},{"id":"ITEM-2","itemData":{"author":[{"dropping-particle":"","family":"McDevitt","given":"Miller","non-dropping-particle":"","parse-names":false,"suffix":""}],"id":"ITEM-2","issued":{"date-parts":[["1990"]]},"number-of-pages":"87","publisher":"University of Washington","title":"Growth Analysis of Sablefish From Mark-Recapture Data From the Northeast Pacific.","type":"thesis"},"uris":["http://www.mendeley.com/documents/?uuid=e4708e3a-138d-4719-beef-2f315fa35529"]}],"mendeley":{"formattedCitation":"(Echave et al., 2012; McDevitt, 1990)","plainTextFormattedCitation":"(Echave et al., 2012; McDevitt, 1990)","previouslyFormattedCitation":"(Echave et al., 2012; McDevitt, 1990)"},"properties":{"noteIndex":0},"schema":"https://github.com/citation-style-language/schema/raw/master/csl-citation.json"}</w:instrText>
      </w:r>
      <w:r w:rsidR="00EE0A9B">
        <w:fldChar w:fldCharType="separate"/>
      </w:r>
      <w:r w:rsidR="009A5D38" w:rsidRPr="009A5D38">
        <w:rPr>
          <w:noProof/>
        </w:rPr>
        <w:t>(Echave et al., 2012; McDevitt, 1990)</w:t>
      </w:r>
      <w:r w:rsidR="00EE0A9B">
        <w:fldChar w:fldCharType="end"/>
      </w:r>
      <w:r w:rsidR="00EE0A9B">
        <w:t xml:space="preserve">. </w:t>
      </w:r>
      <w:r w:rsidR="00EE0A9B" w:rsidRPr="0000580A">
        <w:t xml:space="preserve">The </w:t>
      </w:r>
      <w:r w:rsidR="0000580A" w:rsidRPr="0000580A">
        <w:t>CC</w:t>
      </w:r>
      <w:r w:rsidR="00EE0A9B" w:rsidRPr="0000580A">
        <w:t xml:space="preserve"> ana</w:t>
      </w:r>
      <w:r w:rsidR="00EE0A9B">
        <w:t xml:space="preserve">lysis identified a statistically significant break in </w:t>
      </w:r>
      <w:r w:rsidR="00767825">
        <w:t xml:space="preserve">VBGF </w:t>
      </w:r>
      <w:r w:rsidR="00EE0A9B">
        <w:t>parameters for sablefish at approximately 3</w:t>
      </w:r>
      <w:r w:rsidR="00825F33">
        <w:t xml:space="preserve">6° </w:t>
      </w:r>
      <w:r w:rsidR="00EE0A9B">
        <w:t xml:space="preserve">N, between </w:t>
      </w:r>
      <w:r w:rsidR="00707024">
        <w:t xml:space="preserve">Point </w:t>
      </w:r>
      <w:r w:rsidR="00EE0A9B">
        <w:t xml:space="preserve">Conception and Monterey, CA, with additional evidence for an increasing cline in </w:t>
      </w:r>
      <w:r w:rsidR="00EE0A9B" w:rsidRPr="00D15776">
        <w:rPr>
          <w:i/>
        </w:rPr>
        <w:t>L</w:t>
      </w:r>
      <w:r w:rsidR="00707024">
        <w:rPr>
          <w:vertAlign w:val="subscript"/>
        </w:rPr>
        <w:t>∞</w:t>
      </w:r>
      <w:r w:rsidR="00EE0A9B">
        <w:t xml:space="preserve"> with increasing latitude</w:t>
      </w:r>
      <w:r w:rsidR="00DC2CFC">
        <w:t xml:space="preserve"> </w:t>
      </w:r>
      <w:r w:rsidR="0000580A">
        <w:t xml:space="preserve">and a general increase in estimated </w:t>
      </w:r>
      <w:r w:rsidR="0000580A" w:rsidRPr="00D15776">
        <w:rPr>
          <w:i/>
        </w:rPr>
        <w:t>L</w:t>
      </w:r>
      <w:r w:rsidR="0000580A">
        <w:rPr>
          <w:vertAlign w:val="subscript"/>
        </w:rPr>
        <w:t>∞</w:t>
      </w:r>
      <w:r w:rsidR="0000580A">
        <w:t xml:space="preserve"> and </w:t>
      </w:r>
      <w:r w:rsidR="0000580A" w:rsidRPr="00D15776">
        <w:rPr>
          <w:i/>
        </w:rPr>
        <w:t>L</w:t>
      </w:r>
      <w:r w:rsidR="0000580A">
        <w:rPr>
          <w:vertAlign w:val="subscript"/>
        </w:rPr>
        <w:t>2</w:t>
      </w:r>
      <w:r w:rsidR="0000580A">
        <w:t xml:space="preserve"> for more northerly regions</w:t>
      </w:r>
      <w:r w:rsidR="00EE0A9B">
        <w:t>.</w:t>
      </w:r>
      <w:r w:rsidR="00DC2CFC" w:rsidRPr="00DC2CFC">
        <w:t xml:space="preserve"> </w:t>
      </w:r>
      <w:r w:rsidR="00DC2CFC">
        <w:t>These results mirror the trend in our latitudinal smoother (</w:t>
      </w:r>
      <w:r w:rsidR="00DC2CFC">
        <w:fldChar w:fldCharType="begin"/>
      </w:r>
      <w:r w:rsidR="00DC2CFC">
        <w:instrText xml:space="preserve"> REF _Ref532305639 \h </w:instrText>
      </w:r>
      <w:r w:rsidR="00B815FF">
        <w:instrText xml:space="preserve"> \* MERGEFORMAT </w:instrText>
      </w:r>
      <w:r w:rsidR="00DC2CFC">
        <w:fldChar w:fldCharType="separate"/>
      </w:r>
      <w:r w:rsidR="00EF1C91">
        <w:t>Figure</w:t>
      </w:r>
      <w:r w:rsidR="00767825">
        <w:t>s</w:t>
      </w:r>
      <w:r w:rsidR="00EF1C91">
        <w:t xml:space="preserve"> </w:t>
      </w:r>
      <w:r w:rsidR="00EF1C91">
        <w:rPr>
          <w:noProof/>
        </w:rPr>
        <w:t>5</w:t>
      </w:r>
      <w:r w:rsidR="00DC2CFC">
        <w:fldChar w:fldCharType="end"/>
      </w:r>
      <w:r w:rsidR="00767825">
        <w:t xml:space="preserve"> and 6</w:t>
      </w:r>
      <w:r w:rsidR="00DC2CFC">
        <w:t xml:space="preserve">) </w:t>
      </w:r>
      <w:r w:rsidR="00906038">
        <w:t xml:space="preserve">and </w:t>
      </w:r>
      <w:r w:rsidR="00DC2CFC">
        <w:t xml:space="preserve">our detected </w:t>
      </w:r>
      <w:r w:rsidR="00055553">
        <w:t>breakpoint at</w:t>
      </w:r>
      <w:r w:rsidR="00614748">
        <w:t xml:space="preserve"> 36˚N </w:t>
      </w:r>
      <w:r w:rsidR="00DC2CFC">
        <w:t>(</w:t>
      </w:r>
      <w:r w:rsidR="00DC2CFC">
        <w:fldChar w:fldCharType="begin"/>
      </w:r>
      <w:r w:rsidR="00DC2CFC">
        <w:instrText xml:space="preserve"> REF _Ref5281391 \h </w:instrText>
      </w:r>
      <w:r w:rsidR="00B815FF">
        <w:instrText xml:space="preserve"> \* MERGEFORMAT </w:instrText>
      </w:r>
      <w:r w:rsidR="00DC2CFC">
        <w:fldChar w:fldCharType="separate"/>
      </w:r>
      <w:r w:rsidR="00EF1C91">
        <w:t xml:space="preserve">Figure </w:t>
      </w:r>
      <w:r w:rsidR="00EF1C91">
        <w:rPr>
          <w:noProof/>
        </w:rPr>
        <w:t>7</w:t>
      </w:r>
      <w:r w:rsidR="00DC2CFC">
        <w:fldChar w:fldCharType="end"/>
      </w:r>
      <w:r w:rsidR="00DC2CFC">
        <w:t>)</w:t>
      </w:r>
      <w:r w:rsidR="007332EF">
        <w:t xml:space="preserve">, which is incidentally a management sub-boundary used by the </w:t>
      </w:r>
      <w:r w:rsidR="00767825">
        <w:t>US Pacific Fishery Management Council</w:t>
      </w:r>
      <w:r w:rsidR="00DC2CFC">
        <w:t xml:space="preserve">. </w:t>
      </w:r>
      <w:r w:rsidR="00EE0A9B">
        <w:t xml:space="preserve"> </w:t>
      </w:r>
      <w:r w:rsidR="00DB3C75">
        <w:t>That work</w:t>
      </w:r>
      <w:r w:rsidR="007A3BAC">
        <w:t xml:space="preserve"> also </w:t>
      </w:r>
      <w:r w:rsidR="00132F6C">
        <w:t xml:space="preserve">found </w:t>
      </w:r>
      <w:r w:rsidR="00DB3C75">
        <w:t>an</w:t>
      </w:r>
      <w:r w:rsidR="007A3BAC">
        <w:t xml:space="preserve"> increase in </w:t>
      </w:r>
      <w:r w:rsidR="007A3BAC" w:rsidRPr="00DB3C75">
        <w:rPr>
          <w:i/>
        </w:rPr>
        <w:t>k</w:t>
      </w:r>
      <w:r w:rsidR="007A3BAC">
        <w:t xml:space="preserve"> </w:t>
      </w:r>
      <w:r w:rsidR="00DB3C75">
        <w:t>estimates</w:t>
      </w:r>
      <w:r w:rsidR="007A3BAC">
        <w:t xml:space="preserve"> </w:t>
      </w:r>
      <w:r w:rsidR="009A5D38">
        <w:t xml:space="preserve">for </w:t>
      </w:r>
      <w:r w:rsidR="005226AD">
        <w:t xml:space="preserve">areas </w:t>
      </w:r>
      <w:r w:rsidR="009A5D38">
        <w:t xml:space="preserve">sampled </w:t>
      </w:r>
      <w:r w:rsidR="0000580A">
        <w:t xml:space="preserve">south of </w:t>
      </w:r>
      <w:r w:rsidR="007A3BAC">
        <w:t>the Vancouver region (ca</w:t>
      </w:r>
      <w:r w:rsidR="00246216">
        <w:t>. 49˚N</w:t>
      </w:r>
      <w:r w:rsidR="007A3BAC">
        <w:t xml:space="preserve">), which was posited to be the result of samples coming from the “southern end of a faster-growing northern stock”, a suggestion supported by our </w:t>
      </w:r>
      <w:r w:rsidR="00614748">
        <w:t>findings of another breakpoint at 50˚N</w:t>
      </w:r>
      <w:r w:rsidR="007A3BAC">
        <w:t>.</w:t>
      </w:r>
      <w:r w:rsidR="007332EF">
        <w:t xml:space="preserve"> Preliminary analyses of sablefish</w:t>
      </w:r>
      <w:r w:rsidR="001D7DC0">
        <w:t xml:space="preserve"> tagged in Alaska</w:t>
      </w:r>
      <w:r w:rsidR="007332EF">
        <w:t xml:space="preserve"> suggest that the BC region exports fish into the CC and Gulf of Alaska, a diffusion pattern </w:t>
      </w:r>
      <w:r w:rsidR="00767825">
        <w:t xml:space="preserve">that </w:t>
      </w:r>
      <w:r w:rsidR="007332EF">
        <w:t>could potentially taper of</w:t>
      </w:r>
      <w:r w:rsidR="001D7DC0">
        <w:t xml:space="preserve">f with decreasing latitude; the distance between Vancouver, B.C. and Monterey, C.A. is approximately three times the mean great-circle distance for sablefish determined </w:t>
      </w:r>
      <w:r w:rsidR="00367BDB">
        <w:t>by</w:t>
      </w:r>
      <w:r w:rsidR="001D7DC0">
        <w:t xml:space="preserve"> </w:t>
      </w:r>
      <w:proofErr w:type="spellStart"/>
      <w:r w:rsidR="001D7DC0">
        <w:t>Hanselman</w:t>
      </w:r>
      <w:proofErr w:type="spellEnd"/>
      <w:r w:rsidR="001D7DC0">
        <w:t xml:space="preserve"> et al. </w:t>
      </w:r>
      <w:r w:rsidR="001D7DC0">
        <w:fldChar w:fldCharType="begin" w:fldLock="1"/>
      </w:r>
      <w:r w:rsidR="00B43B3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2015)","plainTextFormattedCitation":"(Hanselman et al., 2015)","previouslyFormattedCitation":"(Hanselman et al., 2015)"},"properties":{"noteIndex":0},"schema":"https://github.com/citation-style-language/schema/raw/master/csl-citation.json"}</w:instrText>
      </w:r>
      <w:r w:rsidR="001D7DC0">
        <w:fldChar w:fldCharType="separate"/>
      </w:r>
      <w:r w:rsidR="001D7DC0" w:rsidRPr="001D7DC0">
        <w:rPr>
          <w:noProof/>
        </w:rPr>
        <w:t>(2015)</w:t>
      </w:r>
      <w:r w:rsidR="001D7DC0">
        <w:fldChar w:fldCharType="end"/>
      </w:r>
      <w:r w:rsidR="001D7DC0">
        <w:t>.</w:t>
      </w:r>
      <w:r w:rsidR="00E53E91">
        <w:t xml:space="preserve"> </w:t>
      </w:r>
      <w:r w:rsidR="00055553" w:rsidRPr="00EE0A9B">
        <w:rPr>
          <w:noProof/>
        </w:rPr>
        <w:t>Gertseva et al.</w:t>
      </w:r>
      <w:r w:rsidR="00055553">
        <w:rPr>
          <w:noProof/>
        </w:rPr>
        <w:t xml:space="preserve"> (</w:t>
      </w:r>
      <w:r w:rsidR="00055553" w:rsidRPr="00EE0A9B">
        <w:rPr>
          <w:noProof/>
        </w:rPr>
        <w:t>2017</w:t>
      </w:r>
      <w:r w:rsidR="00055553">
        <w:rPr>
          <w:noProof/>
        </w:rPr>
        <w:t xml:space="preserve">) </w:t>
      </w:r>
      <w:r w:rsidR="00EE0A9B">
        <w:t xml:space="preserve">described how sablefish have been shown to </w:t>
      </w:r>
      <w:r w:rsidR="00F521CD">
        <w:t xml:space="preserve">be </w:t>
      </w:r>
      <w:r w:rsidR="00EE0A9B">
        <w:t xml:space="preserve">highly </w:t>
      </w:r>
      <w:r w:rsidR="00C028AA">
        <w:t>mobile</w:t>
      </w:r>
      <w:r w:rsidR="00EE0A9B">
        <w:t xml:space="preserve">, with ontogenetic </w:t>
      </w:r>
      <w:r w:rsidR="00212215">
        <w:t>movements</w:t>
      </w:r>
      <w:r w:rsidR="00EE0A9B">
        <w:t xml:space="preserve"> of</w:t>
      </w:r>
      <w:r w:rsidR="00212215">
        <w:t>f</w:t>
      </w:r>
      <w:r w:rsidR="00EE0A9B">
        <w:t xml:space="preserve"> the coastal shelf; such </w:t>
      </w:r>
      <w:r w:rsidR="00EE0A9B">
        <w:lastRenderedPageBreak/>
        <w:t xml:space="preserve">combined, complex life patterns could yield higher growth rates in northern regions that interact with a more generalized </w:t>
      </w:r>
      <w:r w:rsidR="00212215">
        <w:t xml:space="preserve">shelf-slope pattern </w:t>
      </w:r>
      <w:r w:rsidR="00F645DA">
        <w:t xml:space="preserve">of ontogenetic movement </w:t>
      </w:r>
      <w:r w:rsidR="00212215">
        <w:t xml:space="preserve">observed in groundfish overall. </w:t>
      </w:r>
    </w:p>
    <w:p w14:paraId="6E9068FB" w14:textId="1D341656" w:rsidR="00992E9D" w:rsidRPr="0028653C" w:rsidRDefault="00212215" w:rsidP="008B4B4A">
      <w:pPr>
        <w:spacing w:after="0" w:line="276" w:lineRule="auto"/>
        <w:ind w:firstLine="360"/>
        <w:jc w:val="both"/>
      </w:pPr>
      <w:r>
        <w:t xml:space="preserve">For Alaska, a </w:t>
      </w:r>
      <w:r w:rsidR="009A5D38">
        <w:t>generalized linear model</w:t>
      </w:r>
      <w:r>
        <w:t xml:space="preserve"> of length as a function of pre-specified </w:t>
      </w:r>
      <w:r w:rsidR="0006514B">
        <w:t>z</w:t>
      </w:r>
      <w:r>
        <w:t xml:space="preserve">ones and time blocks was used to diagnose a ‘regime change’ in sablefish growth </w:t>
      </w:r>
      <w:r w:rsidR="00672DDF">
        <w:t>occur</w:t>
      </w:r>
      <w:r>
        <w:t>ring in 1995</w:t>
      </w:r>
      <w:r w:rsidR="00767825">
        <w:t xml:space="preserve"> </w:t>
      </w:r>
      <w:r w:rsidR="00B362D7">
        <w:fldChar w:fldCharType="begin" w:fldLock="1"/>
      </w:r>
      <w:r w:rsidR="00B362D7">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operties":{"noteIndex":0},"schema":"https://github.com/citation-style-language/schema/raw/master/csl-citation.json"}</w:instrText>
      </w:r>
      <w:r w:rsidR="00B362D7">
        <w:fldChar w:fldCharType="separate"/>
      </w:r>
      <w:r w:rsidR="00B362D7" w:rsidRPr="00B362D7">
        <w:rPr>
          <w:noProof/>
        </w:rPr>
        <w:t>(Hanselman et al., 2017)</w:t>
      </w:r>
      <w:r w:rsidR="00B362D7">
        <w:fldChar w:fldCharType="end"/>
      </w:r>
      <w:r>
        <w:t>, though the authors explain this</w:t>
      </w:r>
      <w:r w:rsidR="009A5D38">
        <w:t xml:space="preserve"> </w:t>
      </w:r>
      <w:r w:rsidR="00CD03F1">
        <w:t>shift</w:t>
      </w:r>
      <w:r>
        <w:t xml:space="preserve"> is </w:t>
      </w:r>
      <w:r w:rsidR="00BD6121">
        <w:t>possibly</w:t>
      </w:r>
      <w:r>
        <w:t xml:space="preserve"> attributable to changes in sampling strategy that </w:t>
      </w:r>
      <w:r w:rsidR="00672DDF">
        <w:t>occur</w:t>
      </w:r>
      <w:r>
        <w:t>red in that year</w:t>
      </w:r>
      <w:r w:rsidR="0059154F">
        <w:t>’s survey</w:t>
      </w:r>
      <w:r>
        <w:t xml:space="preserve">. In the recent AK sablefish assessments, the parameters of the VBGF are time-blocked </w:t>
      </w:r>
      <w:r w:rsidR="00896FAE">
        <w:t xml:space="preserve">accordingly </w:t>
      </w:r>
      <w:r>
        <w:t>(</w:t>
      </w:r>
      <w:r w:rsidR="0028653C">
        <w:fldChar w:fldCharType="begin"/>
      </w:r>
      <w:r w:rsidR="0028653C">
        <w:instrText xml:space="preserve"> REF _Ref8372254 \h </w:instrText>
      </w:r>
      <w:r w:rsidR="00DE3720">
        <w:instrText xml:space="preserve"> \* MERGEFORMAT </w:instrText>
      </w:r>
      <w:r w:rsidR="0028653C">
        <w:fldChar w:fldCharType="separate"/>
      </w:r>
      <w:r w:rsidR="00EF1C91">
        <w:t xml:space="preserve">Table </w:t>
      </w:r>
      <w:r w:rsidR="00EF1C91">
        <w:rPr>
          <w:noProof/>
        </w:rPr>
        <w:t>1</w:t>
      </w:r>
      <w:r w:rsidR="0028653C">
        <w:fldChar w:fldCharType="end"/>
      </w:r>
      <w:r>
        <w:t>)</w:t>
      </w:r>
      <w:r w:rsidR="00CD03F1">
        <w:t xml:space="preserve"> despite caution that the change is not inherent to the population, but likely an artifact of sampling methods</w:t>
      </w:r>
      <w:r>
        <w:t>.</w:t>
      </w:r>
      <w:r w:rsidR="004613FD">
        <w:t xml:space="preserve"> </w:t>
      </w:r>
      <w:r w:rsidR="00CD03F1">
        <w:t>In our analysis (which included data for all regions),</w:t>
      </w:r>
      <w:r w:rsidR="00F65EE9">
        <w:t xml:space="preserve"> the first derivative </w:t>
      </w:r>
      <w:r w:rsidR="0000580A">
        <w:t>did not contain zero</w:t>
      </w:r>
      <w:r w:rsidR="00F65EE9">
        <w:t xml:space="preserve"> in </w:t>
      </w:r>
      <w:r w:rsidR="00CD03F1">
        <w:t>1995</w:t>
      </w:r>
      <w:r w:rsidR="0000580A">
        <w:t xml:space="preserve"> only for age-four fish</w:t>
      </w:r>
      <w:r w:rsidR="0005545E">
        <w:t>,</w:t>
      </w:r>
      <w:r w:rsidR="00F65EE9">
        <w:t xml:space="preserve"> </w:t>
      </w:r>
      <w:r w:rsidR="00646FE0">
        <w:t>al</w:t>
      </w:r>
      <w:r w:rsidR="00CD03F1">
        <w:t>though it was not of</w:t>
      </w:r>
      <w:r w:rsidR="0005545E">
        <w:t xml:space="preserve"> greater magnitude than the </w:t>
      </w:r>
      <w:r w:rsidR="007C5D78">
        <w:t>derivative</w:t>
      </w:r>
      <w:r w:rsidR="0005545E">
        <w:t xml:space="preserve"> </w:t>
      </w:r>
      <w:r w:rsidR="007C5D78">
        <w:t>for</w:t>
      </w:r>
      <w:r w:rsidR="0005545E">
        <w:t xml:space="preserve"> 2010</w:t>
      </w:r>
      <w:r w:rsidR="00CD03F1" w:rsidRPr="00F645DA">
        <w:t>.</w:t>
      </w:r>
      <w:r w:rsidR="00992E9D" w:rsidRPr="00F645DA">
        <w:t xml:space="preserve"> </w:t>
      </w:r>
      <w:r w:rsidR="00F645DA" w:rsidRPr="00F645DA">
        <w:t>This may be indicative of a change in selectivity for age four sablefish, rather than a change in growth.</w:t>
      </w:r>
    </w:p>
    <w:p w14:paraId="33B5B698" w14:textId="47B439FE" w:rsidR="00614748" w:rsidRDefault="0000580A" w:rsidP="008B4B4A">
      <w:pPr>
        <w:spacing w:after="0" w:line="276" w:lineRule="auto"/>
        <w:ind w:firstLine="360"/>
        <w:jc w:val="both"/>
      </w:pPr>
      <w:r>
        <w:t xml:space="preserve">There are several </w:t>
      </w:r>
      <w:r w:rsidR="00FB5BF5">
        <w:t xml:space="preserve">noteworthy </w:t>
      </w:r>
      <w:r>
        <w:t>trends in the stratified growth estimates</w:t>
      </w:r>
      <w:r w:rsidR="00CA2D55">
        <w:t xml:space="preserve"> (</w:t>
      </w:r>
      <w:r w:rsidR="00CA2D55">
        <w:fldChar w:fldCharType="begin"/>
      </w:r>
      <w:r w:rsidR="00CA2D55">
        <w:instrText xml:space="preserve"> REF _Ref532305683 \h </w:instrText>
      </w:r>
      <w:r w:rsidR="00B815FF">
        <w:instrText xml:space="preserve"> \* MERGEFORMAT </w:instrText>
      </w:r>
      <w:r w:rsidR="00CA2D55">
        <w:fldChar w:fldCharType="separate"/>
      </w:r>
      <w:r w:rsidR="00EF1C91">
        <w:t xml:space="preserve">Figure </w:t>
      </w:r>
      <w:r w:rsidR="00EF1C91">
        <w:rPr>
          <w:noProof/>
        </w:rPr>
        <w:t>8</w:t>
      </w:r>
      <w:r w:rsidR="00CA2D55">
        <w:fldChar w:fldCharType="end"/>
      </w:r>
      <w:r w:rsidR="00CA2D55">
        <w:t>)</w:t>
      </w:r>
      <w:r>
        <w:t xml:space="preserve"> that </w:t>
      </w:r>
      <w:r w:rsidR="003365DC">
        <w:t xml:space="preserve">warrant </w:t>
      </w:r>
      <w:r>
        <w:t xml:space="preserve">future research. </w:t>
      </w:r>
      <w:r w:rsidR="009A4F3C">
        <w:t xml:space="preserve">Firstly, the </w:t>
      </w:r>
      <w:r w:rsidR="009A4F3C">
        <w:rPr>
          <w:i/>
        </w:rPr>
        <w:t>post hoc</w:t>
      </w:r>
      <w:r w:rsidR="009A4F3C">
        <w:t xml:space="preserve"> incorporation of a spatial break at 145°W based on ecosystem data was not ruled out during the significance testing of </w:t>
      </w:r>
      <w:r w:rsidR="009A4F3C" w:rsidRPr="00D15776">
        <w:rPr>
          <w:i/>
        </w:rPr>
        <w:t>L</w:t>
      </w:r>
      <w:r w:rsidR="009A4F3C">
        <w:rPr>
          <w:vertAlign w:val="subscript"/>
        </w:rPr>
        <w:t>∞</w:t>
      </w:r>
      <w:r w:rsidR="009A4F3C">
        <w:t xml:space="preserve">. This supports the notion that environmental features may </w:t>
      </w:r>
      <w:r w:rsidR="00632DD4">
        <w:t xml:space="preserve">result </w:t>
      </w:r>
      <w:r w:rsidR="00C2778F">
        <w:t>in variations</w:t>
      </w:r>
      <w:r w:rsidR="009A4F3C">
        <w:t xml:space="preserve"> in growth, and that the proposed method is amenable to improvements based on the incorporation of climate or ecosystem </w:t>
      </w:r>
      <w:r w:rsidR="00942717">
        <w:t xml:space="preserve">knowledge. In </w:t>
      </w:r>
      <w:r w:rsidR="00614748">
        <w:t xml:space="preserve">the </w:t>
      </w:r>
      <w:r w:rsidR="00942717">
        <w:t xml:space="preserve">future, it is conceivable that the method could explicitly incorporate climactic data (such as temperature, or a factor for an ecological </w:t>
      </w:r>
      <w:r w:rsidR="00942717" w:rsidRPr="00BD380D">
        <w:t>zone)</w:t>
      </w:r>
      <w:r w:rsidR="009A4F3C" w:rsidRPr="00BD380D">
        <w:t>.</w:t>
      </w:r>
      <w:r w:rsidR="00E14252" w:rsidRPr="00BD380D">
        <w:t xml:space="preserve"> Additionally, both latitudinal breakpoints are associated with significant oceanographic features</w:t>
      </w:r>
      <w:r w:rsidR="00046080" w:rsidRPr="00BD380D">
        <w:t xml:space="preserve">, namely the </w:t>
      </w:r>
      <w:r w:rsidR="00FB5BF5">
        <w:t>start</w:t>
      </w:r>
      <w:r w:rsidR="00FB5BF5" w:rsidRPr="00BD380D">
        <w:t xml:space="preserve"> </w:t>
      </w:r>
      <w:r w:rsidR="00046080" w:rsidRPr="00BD380D">
        <w:t>of the southern California Bight at Point Conception (~34°N) and</w:t>
      </w:r>
      <w:r w:rsidR="00E14252" w:rsidRPr="00BD380D">
        <w:t xml:space="preserve"> </w:t>
      </w:r>
      <w:r w:rsidR="00046080" w:rsidRPr="00BD380D">
        <w:t xml:space="preserve">the </w:t>
      </w:r>
      <w:r w:rsidR="00E14252" w:rsidRPr="00BD380D">
        <w:t xml:space="preserve">bifurcation of </w:t>
      </w:r>
      <w:r w:rsidR="00046080" w:rsidRPr="00BD380D">
        <w:t>the North Pacific Current, which splits into the Alaska and California currents as it approaches the west coast of North America. The location of this bifurcation varies</w:t>
      </w:r>
      <w:r w:rsidR="00767825">
        <w:t>,</w:t>
      </w:r>
      <w:r w:rsidR="00046080" w:rsidRPr="00BD380D">
        <w:t xml:space="preserve"> but is generally centered off </w:t>
      </w:r>
      <w:r w:rsidR="007F11A4">
        <w:t>the coast of</w:t>
      </w:r>
      <w:r w:rsidR="00046080" w:rsidRPr="00BD380D">
        <w:t xml:space="preserve"> British Columbia </w:t>
      </w:r>
      <w:r w:rsidR="00046080" w:rsidRPr="00BD380D">
        <w:fldChar w:fldCharType="begin" w:fldLock="1"/>
      </w:r>
      <w:r w:rsidR="00B43B37">
        <w:instrText>ADDIN CSL_CITATION {"citationItems":[{"id":"ITEM-1","itemData":{"DOI":"10.1016/j.pocean.2007.08.006","ISSN":"00796611","abstract":"The North Pacific Current (NPC) bifurcates approaching the west coast of North America into a subpolar branch that forms the Alaska Current, and a subtropical branch that includes the California Current. The variability of this current system is discussed using numerical results from a wind-driven, reduced-gravity model. Indices of the strength of the subpolar and subtropical components of the NPC are examined based on output from multi-decadal simulations with the numerical model. This shows periods of both correlated and anti-correlated variability of the subpolar and subtropical gyres. A decomposition of the gyre transport time series indicates that the dominant mode of variability is a \"breathing\" mode in which the subpolar and subtropical gyres co-vary in response to fluctuations in the strength of the NPC. This finding is consistent with an analysis of dynamic height data of limited duration from the array of Argo drifting floats. The variability of the NPC is also examined using sea surface height (SSH) data from satellite altimetry over the period 1993-2005. The leading mode of SSH over the northeast Pacific dominates the variability of the NPC and is shown to be associated with in-phase variations in the transport of the subtropical and subpolar gyres. A strong correlation is found between time-dependent fluctuations in SSH across the NPC and variations in the strength of the transport of the NPC in the model. This agreement provides evidence for variability of the NPC occuring in direct response to large-scale atmospheric forcing. © 2007 Elsevier Ltd. All rights reserved.","author":[{"dropping-particle":"","family":"Cummins","given":"Patrick F.","non-dropping-particle":"","parse-names":false,"suffix":""},{"dropping-particle":"","family":"Freeland","given":"Howard J.","non-dropping-particle":"","parse-names":false,"suffix":""}],"container-title":"Progress in Oceanography","id":"ITEM-1","issue":"2","issued":{"date-parts":[["2007"]]},"page":"253-265","title":"Variability of the North Pacific Current and its bifurcation","type":"article-journal","volume":"75"},"uris":["http://www.mendeley.com/documents/?uuid=cf11fa6f-ac3d-40ee-99bc-1dd7b1c4e1e7"]}],"mendeley":{"formattedCitation":"(Cummins and Freeland, 2007)","manualFormatting":"(Cummins and Freeland, 2007; Figure 7)","plainTextFormattedCitation":"(Cummins and Freeland, 2007)","previouslyFormattedCitation":"(Cummins and Freeland, 2007)"},"properties":{"noteIndex":0},"schema":"https://github.com/citation-style-language/schema/raw/master/csl-citation.json"}</w:instrText>
      </w:r>
      <w:r w:rsidR="00046080" w:rsidRPr="00BD380D">
        <w:fldChar w:fldCharType="separate"/>
      </w:r>
      <w:r w:rsidR="00046080" w:rsidRPr="00BD380D">
        <w:rPr>
          <w:noProof/>
        </w:rPr>
        <w:t>(Cummins and Freeland, 2007</w:t>
      </w:r>
      <w:r w:rsidR="00767825">
        <w:rPr>
          <w:noProof/>
        </w:rPr>
        <w:t>;</w:t>
      </w:r>
      <w:r w:rsidR="0072075C">
        <w:rPr>
          <w:noProof/>
        </w:rPr>
        <w:t xml:space="preserve"> </w:t>
      </w:r>
      <w:r w:rsidR="0072075C">
        <w:rPr>
          <w:noProof/>
        </w:rPr>
        <w:fldChar w:fldCharType="begin" w:fldLock="1"/>
      </w:r>
      <w:r w:rsidR="0072075C">
        <w:rPr>
          <w:noProof/>
        </w:rPr>
        <w:instrText xml:space="preserve"> REF _Ref5281391 \h </w:instrText>
      </w:r>
      <w:r w:rsidR="00DE3720">
        <w:rPr>
          <w:noProof/>
        </w:rPr>
        <w:instrText xml:space="preserve"> \* MERGEFORMAT </w:instrText>
      </w:r>
      <w:r w:rsidR="0072075C">
        <w:rPr>
          <w:noProof/>
        </w:rPr>
      </w:r>
      <w:r w:rsidR="0072075C">
        <w:rPr>
          <w:noProof/>
        </w:rPr>
        <w:fldChar w:fldCharType="separate"/>
      </w:r>
      <w:r w:rsidR="0072075C">
        <w:rPr>
          <w:noProof/>
        </w:rPr>
        <w:t>Figure 7</w:t>
      </w:r>
      <w:r w:rsidR="0072075C">
        <w:rPr>
          <w:noProof/>
        </w:rPr>
        <w:fldChar w:fldCharType="end"/>
      </w:r>
      <w:r w:rsidR="00046080" w:rsidRPr="00BD380D">
        <w:rPr>
          <w:noProof/>
        </w:rPr>
        <w:t>)</w:t>
      </w:r>
      <w:r w:rsidR="00046080" w:rsidRPr="00BD380D">
        <w:fldChar w:fldCharType="end"/>
      </w:r>
      <w:r w:rsidR="00046080" w:rsidRPr="00BD380D">
        <w:t>.</w:t>
      </w:r>
      <w:r w:rsidR="002B3C33" w:rsidRPr="00BD380D">
        <w:t xml:space="preserve"> </w:t>
      </w:r>
      <w:r w:rsidR="00767825">
        <w:t>In common with</w:t>
      </w:r>
      <w:r w:rsidR="00767825" w:rsidRPr="00BD380D">
        <w:t xml:space="preserve"> </w:t>
      </w:r>
      <w:r w:rsidR="002B3C33" w:rsidRPr="00BD380D">
        <w:t>the ecosystem split identified in the Gulf of Alaska, these oceanographic feat</w:t>
      </w:r>
      <w:r w:rsidR="002B3C33" w:rsidRPr="007A77A0">
        <w:t xml:space="preserve">ures </w:t>
      </w:r>
      <w:r w:rsidR="00FB5BF5" w:rsidRPr="007A77A0">
        <w:t xml:space="preserve">lead to </w:t>
      </w:r>
      <w:r w:rsidR="002B3C33" w:rsidRPr="007A77A0">
        <w:t xml:space="preserve">distinct zones of productivity </w:t>
      </w:r>
      <w:r w:rsidR="002B3C33" w:rsidRPr="007A77A0">
        <w:fldChar w:fldCharType="begin" w:fldLock="1"/>
      </w:r>
      <w:r w:rsidR="00523065" w:rsidRPr="007A77A0">
        <w:instrText>ADDIN CSL_CITATION {"citationItems":[{"id":"ITEM-1","itemData":{"DOI":"10.1016/j.pocean.2009.05.002","ISSN":"00796611","abstract":"Surface chlorophyll (CHL) measured at the Scripps Pier in the Southern California Bight (SCB) for 18 years (1983-2000) reveals that the spring bloom occurs with irregular timing and intensity each year, unlike sea-surface temperature (SST), which is dominated by a regular seasonal cycle. In the 1990s, the spring bloom occurred earlier in the year and with larger amplitudes compared to those of the 1980s. Seasonal anomalies of the Pier CHL have no significant correlation with local winds, local SST, or upwelling index, which implies that classical coastal upwelling is not directly responsible for driving chlorophyll variations in nearshore SCB. The annual mean Pier CHL exhibits an increasing trend, whereas the Pier SST has no evident concomitant trend during the CHL observation period. The interannual variation of the Pier CHL is not correlated with tropical El Niño or La Niña conditions over the entire observing period. However, the Pier CHL was significantly influenced by El Nino/Southern Oscillation during the 1997/1998 El Niño and 1998/1999 La Niña transition period. The Pier CHL is highly coherent at long periods (3-7 years) with nearby offshore in situ surface CHL at the CalCOFI (California Cooperative Fisheries Investigations) station 93.27. © 2009 Elsevier Ltd. All rights reserved.","author":[{"dropping-particle":"","family":"Kim","given":"Hey Jin","non-dropping-particle":"","parse-names":false,"suffix":""},{"dropping-particle":"","family":"Miller","given":"Arthur J.","non-dropping-particle":"","parse-names":false,"suffix":""},{"dropping-particle":"","family":"McGowan","given":"John","non-dropping-particle":"","parse-names":false,"suffix":""},{"dropping-particle":"","family":"Carter","given":"Melissa L.","non-dropping-particle":"","parse-names":false,"suffix":""}],"container-title":"Progress in Oceanography","id":"ITEM-1","issue":"2","issued":{"date-parts":[["2009"]]},"page":"137-147","publisher":"Elsevier Ltd","title":"Coastal phytoplankton blooms in the Southern California Bight","type":"article-journal","volume":"82"},"uris":["http://www.mendeley.com/documents/?uuid=f7f9e4e1-9a5a-43c3-984b-da39750f6385"]},{"id":"ITEM-2","itemData":{"DOI":"10.1139/f01-009","ISSN":"0706-652X","abstract":"A 15-year zooplankton time series collected off southern Vancouver Island (48-49°N) shows large interannual anomalies of biomass for most major zooplankton species. Variations within groups of ecologically similar species have been more extreme (often 10-fold or greater) than the variation in total biomass (four- to six-fold). For both total biomass and species groups, the zooplankton anomalies develop and persist over time spans of several years and are correlated across a large spatial scale (&gt;100 km longshore). One dominant mode of recent zooplankton variation was a 1990-1998 cumulative shift to a more \"southerly\" copepod and chaetognath fauna: order-of-magnitude declines in several species endemic to the Northeast Pacific continental shelf and order-of-magnitude increases of species endemic to the California Current (35-45°N). This trend abruptly reversed in 1999. A second major mode of zooplankton variability consisted of roughly mirror-image fluctuations in the abundance of euphausiids versus subarctic oceanic copepods. Zooplankton anomalies were correlated with year-to-year changes in several physical environmental indices. The patterns of covariance suggest that zooplankton community composition responds strongly to ocean climate fluctuations and in particular to changing current patterns.","author":[{"dropping-particle":"","family":"Mackas","given":"D L","non-dropping-particle":"","parse-names":false,"suffix":""},{"dropping-particle":"","family":"Thomson","given":"Richard E","non-dropping-particle":"","parse-names":false,"suffix":""},{"dropping-particle":"","family":"Galbraith","given":"Moira","non-dropping-particle":"","parse-names":false,"suffix":""}],"container-title":"Canadian Journal of Fisheries and Aquatic Sciences","id":"ITEM-2","issue":"4","issued":{"date-parts":[["2011"]]},"page":"685-702","title":"Changes in the zooplankton community of the British Columbia continental margin, 1985-1999, and their covariation with oceanographic conditions","type":"article-journal","volume":"58"},"uris":["http://www.mendeley.com/documents/?uuid=4523c1f9-864f-449c-bbae-a846ddc0a7d8"]}],"mendeley":{"formattedCitation":"(Kim et al., 2009; Mackas et al., 2011)","plainTextFormattedCitation":"(Kim et al., 2009; Mackas et al., 2011)","previouslyFormattedCitation":"(Kim et al., 2009; Mackas et al., 2011)"},"properties":{"noteIndex":0},"schema":"https://github.com/citation-style-language/schema/raw/master/csl-citation.json"}</w:instrText>
      </w:r>
      <w:r w:rsidR="002B3C33" w:rsidRPr="007A77A0">
        <w:fldChar w:fldCharType="separate"/>
      </w:r>
      <w:r w:rsidR="00C828F6" w:rsidRPr="007A77A0">
        <w:rPr>
          <w:noProof/>
        </w:rPr>
        <w:t>(Kim et al., 2009; Mackas et al., 2011)</w:t>
      </w:r>
      <w:r w:rsidR="002B3C33" w:rsidRPr="007A77A0">
        <w:fldChar w:fldCharType="end"/>
      </w:r>
      <w:r w:rsidR="002B3C33" w:rsidRPr="007A77A0">
        <w:t xml:space="preserve"> </w:t>
      </w:r>
      <w:r w:rsidR="00767825">
        <w:t>that</w:t>
      </w:r>
      <w:r w:rsidR="00767825" w:rsidRPr="007A77A0">
        <w:t xml:space="preserve"> </w:t>
      </w:r>
      <w:r w:rsidR="002B3C33" w:rsidRPr="007A77A0">
        <w:t>could influence resource availability and subsequent growth</w:t>
      </w:r>
      <w:r w:rsidR="005430FD" w:rsidRPr="007A77A0">
        <w:t xml:space="preserve">. </w:t>
      </w:r>
    </w:p>
    <w:p w14:paraId="5693942E" w14:textId="32CC7BEB" w:rsidR="009A4F3C" w:rsidRPr="009A4F3C" w:rsidRDefault="005430FD" w:rsidP="008B4B4A">
      <w:pPr>
        <w:spacing w:after="0" w:line="276" w:lineRule="auto"/>
        <w:ind w:firstLine="360"/>
        <w:jc w:val="both"/>
      </w:pPr>
      <w:r w:rsidRPr="007A77A0">
        <w:t>This</w:t>
      </w:r>
      <w:r w:rsidR="00CC4ED3" w:rsidRPr="007A77A0">
        <w:t xml:space="preserve"> finding is especially notable in the context of the </w:t>
      </w:r>
      <w:proofErr w:type="spellStart"/>
      <w:r w:rsidR="00CC4ED3" w:rsidRPr="007A77A0">
        <w:t>countergradient</w:t>
      </w:r>
      <w:proofErr w:type="spellEnd"/>
      <w:r w:rsidR="00CC4ED3" w:rsidRPr="007A77A0">
        <w:t xml:space="preserve"> growth variation hypothesis </w:t>
      </w:r>
      <w:r w:rsidR="00CC4ED3" w:rsidRPr="007A77A0">
        <w:fldChar w:fldCharType="begin" w:fldLock="1"/>
      </w:r>
      <w:r w:rsidR="00EB79B0" w:rsidRPr="007A77A0">
        <w:instrText>ADDIN CSL_CITATION {"citationItems":[{"id":"ITEM-1","itemData":{"DOI":"10.2307/2173276","ISBN":"978-0691080628","ISSN":"00324728","abstract":"On coarsexfine grain","author":[{"dropping-particle":"","family":"Levins","given":"Richard","non-dropping-particle":"","parse-names":false,"suffix":""}],"container-title":"Population Studies","id":"ITEM-1","issued":{"date-parts":[["1968"]]},"number-of-pages":"132","publisher":"Princeton University Press","title":"Evolution in Changing Environments.","type":"book"},"uris":["http://www.mendeley.com/documents/?uuid=c15b89bc-bc3a-4cce-99e7-78ecbef83659"]}],"mendeley":{"formattedCitation":"(Levins, 1968)","plainTextFormattedCitation":"(Levins, 1968)","previouslyFormattedCitation":"(Levins, 1968)"},"properties":{"noteIndex":0},"schema":"https://github.com/citation-style-language/schema/raw/master/csl-citation.json"}</w:instrText>
      </w:r>
      <w:r w:rsidR="00CC4ED3" w:rsidRPr="007A77A0">
        <w:fldChar w:fldCharType="separate"/>
      </w:r>
      <w:r w:rsidR="00CC4ED3" w:rsidRPr="007A77A0">
        <w:rPr>
          <w:noProof/>
        </w:rPr>
        <w:t>(Levins, 1968)</w:t>
      </w:r>
      <w:r w:rsidR="00CC4ED3" w:rsidRPr="007A77A0">
        <w:fldChar w:fldCharType="end"/>
      </w:r>
      <w:r w:rsidR="00CC4ED3" w:rsidRPr="007A77A0">
        <w:t>. Th</w:t>
      </w:r>
      <w:r w:rsidR="00767825">
        <w:t>is</w:t>
      </w:r>
      <w:r w:rsidR="00CC4ED3" w:rsidRPr="007A77A0">
        <w:t xml:space="preserve"> hypothesis states that two populations may exhibit similar phenotypes (</w:t>
      </w:r>
      <w:r w:rsidR="00DF53DB" w:rsidRPr="007A77A0">
        <w:t>i.e.</w:t>
      </w:r>
      <w:r w:rsidR="00767825">
        <w:t>,</w:t>
      </w:r>
      <w:r w:rsidR="00DF53DB" w:rsidRPr="007A77A0">
        <w:t xml:space="preserve"> </w:t>
      </w:r>
      <w:r w:rsidR="00CC4ED3" w:rsidRPr="007A77A0">
        <w:t>length-at-age) even if they are genetically predisposed to grow at different rates</w:t>
      </w:r>
      <w:r w:rsidR="00DF53DB" w:rsidRPr="007A77A0">
        <w:t xml:space="preserve"> if </w:t>
      </w:r>
      <w:r w:rsidR="00CC4ED3" w:rsidRPr="007A77A0">
        <w:t>their environment modulates growth rate in a direction counter to their predisposition. This effect has been observed empirically in several oceans</w:t>
      </w:r>
      <w:r w:rsidR="00EB79B0" w:rsidRPr="007A77A0">
        <w:t xml:space="preserve"> </w:t>
      </w:r>
      <w:r w:rsidR="00EB79B0" w:rsidRPr="007A77A0">
        <w:fldChar w:fldCharType="begin" w:fldLock="1"/>
      </w:r>
      <w:r w:rsidR="00BE6039">
        <w:instrText>ADDIN CSL_CITATION {"citationItems":[{"id":"ITEM-1","itemData":{"author":[{"dropping-particle":"","family":"Conover","given":"David O","non-dropping-particle":"","parse-names":false,"suffix":""},{"dropping-particle":"","family":"Present","given":"Teresa M C","non-dropping-particle":"","parse-names":false,"suffix":""},{"dropping-particle":"","family":"Conover","given":"David","non-dropping-particle":"","parse-names":false,"suffix":""},{"dropping-particle":"","family":"Present","given":"Teresa M C","non-dropping-particle":"","parse-names":false,"suffix":""}],"id":"ITEM-1","issue":"3","issued":{"date-parts":[["1990"]]},"page":"316-324","title":"Countergradient Variation in Growth Rate : Compensation for Length of the Growing Season among Atlantic Silversides from Different Latitudes","type":"article-journal","volume":"83"},"uris":["http://www.mendeley.com/documents/?uuid=4649d0f8-e31d-4da6-a1d2-8483ada6c5af"]},{"id":"ITEM-2","itemData":{"DOI":"10.1098/rspb.2010.2479","ISSN":"09628452","abstract":"How organisms may adapt to rising global temperatures is uncertain, but concepts can emerge from studying adaptive physiological trait variations across existing spatial climate gradients.Many ectotherms, particularly fish, have evolved increasing genetic growth capacities with latitude (i.e. countergradient vari- ation (CnGV) in growth), which are thought to be an adaptation primarily to strong gradients in seasonality. In contrast, evolutionary responses to gradients in mean temperature are often assumed to involve an alternative mode, ‘thermal adaptation’.We measured thermal growth reaction norms in Pacific silverside populations (Atherinops affinis) occurring across a weak latitudinal temperature gradient with invariant seasonality along the North American Pacific coast. Instead of thermal adaptation, we found novel evidence for CnGVin growth, suggesting that CnGVis a ubiquitous mode of reaction-norm evolution in ectotherms even in response toweak spatial and, by inference, temporal climate gradients. A novel, large- scale comparison between ecologically equivalent Pacific versus Atlantic silversides (Menidia menidia) revealed how closely growth CnGV patterns reflect their respective climate gradients. While steep growth reaction norms and increasing growth plasticity with latitude in M. menidia mimicked the strong, highly seasonal Atlantic coastal gradient, shallow reaction norms and much smaller, latitude-independent growth plasticity in A. affinis resembled the weak Pacific latitudinal temperature gradient.","author":[{"dropping-particle":"","family":"Baumann","given":"Hannes","non-dropping-particle":"","parse-names":false,"suffix":""},{"dropping-particle":"","family":"Conover","given":"David O.","non-dropping-particle":"","parse-names":false,"suffix":""}],"container-title":"Proceedings of the Royal Society B: Biological Sciences","id":"ITEM-2","issued":{"date-parts":[["2011"]]},"title":"Adaptation to climate change: Contrasting patterns of thermal-reaction-norm evolution in Pacific versus Atlantic silversides","type":"article-journal"},"uris":["http://www.mendeley.com/documents/?uuid=fe09c46f-bd6b-408c-bc34-03dfb1e954f8"]}],"mendeley":{"formattedCitation":"(Baumann and Conover, 2011; Conover et al., 1990)","plainTextFormattedCitation":"(Baumann and Conover, 2011; Conover et al., 1990)","previouslyFormattedCitation":"(Baumann and Conover, 2011; Conover et al., 1990)"},"properties":{"noteIndex":0},"schema":"https://github.com/citation-style-language/schema/raw/master/csl-citation.json"}</w:instrText>
      </w:r>
      <w:r w:rsidR="00EB79B0" w:rsidRPr="007A77A0">
        <w:fldChar w:fldCharType="separate"/>
      </w:r>
      <w:r w:rsidR="005234B9" w:rsidRPr="007A77A0">
        <w:rPr>
          <w:noProof/>
        </w:rPr>
        <w:t>(Baumann and Conover, 2011; Conover et al., 1990)</w:t>
      </w:r>
      <w:r w:rsidR="00EB79B0" w:rsidRPr="007A77A0">
        <w:fldChar w:fldCharType="end"/>
      </w:r>
      <w:r w:rsidR="00CC4ED3" w:rsidRPr="007A77A0">
        <w:t xml:space="preserve">. </w:t>
      </w:r>
      <w:r w:rsidR="006C67D2">
        <w:t xml:space="preserve">One of the key species </w:t>
      </w:r>
      <w:r w:rsidR="00767825">
        <w:t xml:space="preserve">for </w:t>
      </w:r>
      <w:r w:rsidR="006C67D2">
        <w:t xml:space="preserve">which the </w:t>
      </w:r>
      <w:proofErr w:type="spellStart"/>
      <w:r w:rsidR="006C67D2">
        <w:t>countergradient</w:t>
      </w:r>
      <w:proofErr w:type="spellEnd"/>
      <w:r w:rsidR="006C67D2">
        <w:t xml:space="preserve"> hypothesis was confirmed was Atlantic silverside, which </w:t>
      </w:r>
      <w:r w:rsidR="00767825">
        <w:t xml:space="preserve">in common with </w:t>
      </w:r>
      <w:r w:rsidR="006C67D2">
        <w:t xml:space="preserve">sablefish participate in ontogenetic migrations on and off the continental shelf. </w:t>
      </w:r>
      <w:r w:rsidR="00CC4ED3" w:rsidRPr="007A77A0">
        <w:t>Considering recent genetic evidence that the sablefish population examined here is genetically well mixed</w:t>
      </w:r>
      <w:r w:rsidR="00935164">
        <w:t xml:space="preserve"> </w:t>
      </w:r>
      <w:r w:rsidR="00935164">
        <w:fldChar w:fldCharType="begin" w:fldLock="1"/>
      </w:r>
      <w:r w:rsidR="00A77394">
        <w:instrText>ADDIN CSL_CITATION {"citationItems":[{"id":"ITEM-1","itemData":{"DOI":"10.1139/cjfas-2016-0012","ISSN":"0706-652X","abstract":"Understanding the genetic structure of a fishery may help delineate stocks and is directly applicable to resource management. To date, studies have not found clear population genetic structure across the range of the sablefish (Anoplopoma fimbria), yet significant biological differences are recognized. Here we use restriction site-associated DNA sequencing to develop thousands of single nucleotide polymorphisms (SNPs) throughout the sablefish genome and assess population genetic structure and examine the genome for SNPs under natural selection. Our study was unable to target spawning groups, having the potential to bias analyses that require a priori hypotheses of population structure. Low and insignificant levels of differentiation (FST = 0.0002) were observed among survey areas, and analyses of population structure suggested a single population. Only two SNPs were significantly associated with environmental variables. These results are likely due to considerable population mixing and suggest a single pa..., La compréhension de la structure génétique d’une pêche pourrait aider à en délimiter les stocks et est directement applicable à la gestion des ressources. À ce jour, les études n’ont pas relevé de structure génétique claire des populations à l’échelle de l’aire de répartition de la morue charbonnière (Anoplopoma fimbria), même si des différences biologiques significatives ont été reconnues. Nous utilisons le séquençage d’ADN associé à un site de restriction pour produire des milliers de polymorphismes mononucléotidiques (SNPs) à la grandeur du génome de la morue charbonnière et évaluons la structure génétique des populations et examinons le génome pour déceler des SNP qui reflèteraient une sélection naturelle. L’étude n’a pu cibler des groupes reproducteurs, ce qui pourrait biaiser les analyses qui requièrent des hypothèses a priori concernant la structure des populations. Des degrés de différenciation faibles et non significatifs (FST = 0,0002) ont été observés parmi les régions évaluées, et les analyses...","author":[{"dropping-particle":"","family":"Jasonowicz","given":"Andrew J.","non-dropping-particle":"","parse-names":false,"suffix":""},{"dropping-particle":"","family":"Goetz","given":"Frederick W.","non-dropping-particle":"","parse-names":false,"suffix":""},{"dropping-particle":"","family":"Goetz","given":"Giles W.","non-dropping-particle":"","parse-names":false,"suffix":""},{"dropping-particle":"","family":"Nichols","given":"Krista M.","non-dropping-particle":"","parse-names":false,"suffix":""}],"container-title":"Canadian Journal of Fisheries and Aquatic Sciences","id":"ITEM-1","issue":"3","issued":{"date-parts":[["2017"]]},"page":"377-387","title":"Love the one you’re with: genomic evidence of panmixia in the sablefish (Anoplopoma fimbria)","type":"article-journal","volume":"74"},"uris":["http://www.mendeley.com/documents/?uuid=78742f54-fef3-409b-878a-58c572fb91d3"]}],"mendeley":{"formattedCitation":"(Jasonowicz et al., 2017)","plainTextFormattedCitation":"(Jasonowicz et al., 2017)","previouslyFormattedCitation":"(Jasonowicz et al., 2017)"},"properties":{"noteIndex":0},"schema":"https://github.com/citation-style-language/schema/raw/master/csl-citation.json"}</w:instrText>
      </w:r>
      <w:r w:rsidR="00935164">
        <w:fldChar w:fldCharType="separate"/>
      </w:r>
      <w:r w:rsidR="004F40D2" w:rsidRPr="004F40D2">
        <w:rPr>
          <w:noProof/>
        </w:rPr>
        <w:t>(Jasonowicz et al., 2017)</w:t>
      </w:r>
      <w:r w:rsidR="00935164">
        <w:fldChar w:fldCharType="end"/>
      </w:r>
      <w:r w:rsidR="00CC4ED3" w:rsidRPr="007A77A0">
        <w:t>, we could expect that observed phenotypic variation is a</w:t>
      </w:r>
      <w:r w:rsidR="00F104E6" w:rsidRPr="007A77A0">
        <w:t xml:space="preserve"> direct</w:t>
      </w:r>
      <w:r w:rsidR="00CC4ED3" w:rsidRPr="007A77A0">
        <w:t xml:space="preserve"> result of such environmental inhibition or</w:t>
      </w:r>
      <w:r w:rsidR="00F104E6" w:rsidRPr="007A77A0">
        <w:t xml:space="preserve"> enhancement.</w:t>
      </w:r>
    </w:p>
    <w:p w14:paraId="2ACF1299" w14:textId="50DA0C1D" w:rsidR="0000580A" w:rsidRPr="000E79C7" w:rsidRDefault="00692DB0" w:rsidP="008B4B4A">
      <w:pPr>
        <w:spacing w:after="0" w:line="276" w:lineRule="auto"/>
        <w:ind w:firstLine="360"/>
        <w:jc w:val="both"/>
      </w:pPr>
      <w:r>
        <w:t>It</w:t>
      </w:r>
      <w:r w:rsidR="0000580A">
        <w:t xml:space="preserve"> appears</w:t>
      </w:r>
      <w:r w:rsidR="00EA34F6">
        <w:t xml:space="preserve"> that the temporal break in year 2010 was conserved (supported by significantly different </w:t>
      </w:r>
      <w:r w:rsidR="00EA34F6" w:rsidRPr="00D15776">
        <w:rPr>
          <w:i/>
        </w:rPr>
        <w:t>L</w:t>
      </w:r>
      <w:r w:rsidR="00EA34F6">
        <w:rPr>
          <w:vertAlign w:val="subscript"/>
        </w:rPr>
        <w:t>∞</w:t>
      </w:r>
      <w:r w:rsidR="00EA34F6">
        <w:t xml:space="preserve"> estimates) </w:t>
      </w:r>
      <w:r w:rsidR="00E14252">
        <w:t>only</w:t>
      </w:r>
      <w:r w:rsidR="00EA34F6">
        <w:t xml:space="preserve"> for female fish,</w:t>
      </w:r>
      <w:r w:rsidR="009A4F3C">
        <w:t xml:space="preserve"> and </w:t>
      </w:r>
      <w:r w:rsidR="002C350B">
        <w:t>more so</w:t>
      </w:r>
      <w:r w:rsidR="009A4F3C">
        <w:t xml:space="preserve"> in </w:t>
      </w:r>
      <w:r w:rsidR="006166CD">
        <w:t xml:space="preserve">the </w:t>
      </w:r>
      <w:r w:rsidR="009A4F3C">
        <w:t>southerly regions (such as Regions 1 and 2, which are mostly comprised of CC data).</w:t>
      </w:r>
      <w:r>
        <w:t xml:space="preserve"> Preliminary analyses of sablefish movement rates from tagging data </w:t>
      </w:r>
      <w:r w:rsidR="00B43B37">
        <w:t xml:space="preserve">from Alaska (as </w:t>
      </w:r>
      <w:r w:rsidR="00C651F4">
        <w:t>analyzed</w:t>
      </w:r>
      <w:r w:rsidR="00B43B37">
        <w:t xml:space="preserve"> in </w:t>
      </w:r>
      <w:r w:rsidR="00B43B37">
        <w:fldChar w:fldCharType="begin" w:fldLock="1"/>
      </w:r>
      <w:r w:rsidR="00B362D7">
        <w:instrText>ADDIN CSL_CITATION {"citationItems":[{"id":"ITEM-1","itemData":{"DOI":"10.1139/cjfas-2014-0251","ISSN":"0706-652X","abstract":"A basic step in understanding the dynamics of a fish population is to quantify movement and mortality rates. Conventional mark–recapture experiments have provided the foundation for studies on animal movement, particularly for fish. Previous studies have shown rapid mixing of sablefish (Anoplopoma fimbria) among fishery regulatory areas, with the pattern of movement related to fish size. Over 300 000 tag releases in Alaska and over 27 000 tag recoveries from 1979 to 2009 were analyzed. We used a Markov model to quantify annual movement probabilities among areas for three size groups of sablefish. The negative-binomial likelihood was used to model the tag-recovery data because of significant overdispersion. Annual move- ment probabilities were high, ranging from 10% to 88% depending on area of occupancy at each time step and size group. Overall, movement probabilities were very different between areas of occupancy and moderately different between size groups. Esti- mated annual movement of small sablefish from the central Gulf of Alaska had the reverse pattern of a previous study, with 29% moving westward and 39% moving eastward. Movement probabilities also varied annually, with decreasing movement until the late 1990s and increasing movement until 2009. Year-specific magnitude in movement probability of large fish was highly negatively correlated with female spawning biomass estimates from the federal stock assessment. Mean mortality estimates from time at liberty were similar to the federal stock assessment. Incorporating these tag-recovery and movement data into a fully age-structured spatial stock assessment model will inform harvest apportionment strategies to conserve spawning biomass and maximize future yields.","author":[{"dropping-particle":"","family":"Hanselman","given":"Dana H.","non-dropping-particle":"","parse-names":false,"suffix":""},{"dropping-particle":"","family":"Heifetz","given":"Jonathan","non-dropping-particle":"","parse-names":false,"suffix":""},{"dropping-particle":"","family":"Echave","given":"Katy B.","non-dropping-particle":"","parse-names":false,"suffix":""},{"dropping-particle":"","family":"Dressel","given":"Sherri C.","non-dropping-particle":"","parse-names":false,"suffix":""},{"dropping-particle":"","family":"Jech","given":"Josef Michael","non-dropping-particle":"","parse-names":false,"suffix":""}],"container-title":"Canadian Journal of Fisheries and Aquatic Sciences","id":"ITEM-1","issue":"2","issued":{"date-parts":[["2015"]]},"page":"238-251","title":"Move it or lose it: movement and mortality of sablefish tagged in Alaska","type":"article-journal","volume":"72"},"uris":["http://www.mendeley.com/documents/?uuid=0777765a-1137-441f-b1c3-d301d28c59a9"]}],"mendeley":{"formattedCitation":"(Hanselman et al., 2015)","manualFormatting":"Hanselman et al., 2015)","plainTextFormattedCitation":"(Hanselman et al., 2015)","previouslyFormattedCitation":"(Hanselman et al., 2015)"},"properties":{"noteIndex":0},"schema":"https://github.com/citation-style-language/schema/raw/master/csl-citation.json"}</w:instrText>
      </w:r>
      <w:r w:rsidR="00B43B37">
        <w:fldChar w:fldCharType="separate"/>
      </w:r>
      <w:r w:rsidR="00B43B37" w:rsidRPr="00B43B37">
        <w:rPr>
          <w:noProof/>
        </w:rPr>
        <w:t>Hanselman et al., 2015)</w:t>
      </w:r>
      <w:r w:rsidR="00B43B37">
        <w:fldChar w:fldCharType="end"/>
      </w:r>
      <w:r w:rsidR="00B43B37">
        <w:t xml:space="preserve"> </w:t>
      </w:r>
      <w:r>
        <w:t xml:space="preserve">indicate that male </w:t>
      </w:r>
      <w:r>
        <w:lastRenderedPageBreak/>
        <w:t xml:space="preserve">sablefish seem to move more frequently to and from sea mounts, which are </w:t>
      </w:r>
      <w:r w:rsidR="00B17CAE">
        <w:t>clustered within the regions identified here</w:t>
      </w:r>
      <w:r w:rsidR="009D75F5">
        <w:t xml:space="preserve">. </w:t>
      </w:r>
      <w:r w:rsidR="007D1370">
        <w:t xml:space="preserve">There are several possibilities for why female sablefish seem to exhibit finer spatiotemporal structure in growth. </w:t>
      </w:r>
      <w:r w:rsidR="00291BC9">
        <w:t xml:space="preserve">Older empirical work in Canada </w:t>
      </w:r>
      <w:r w:rsidR="00291BC9">
        <w:fldChar w:fldCharType="begin" w:fldLock="1"/>
      </w:r>
      <w:r w:rsidR="00AB2804">
        <w:instrText>ADDIN CSL_CITATION {"citationItems":[{"id":"ITEM-1","itemData":{"DOI":"10.1139/f83-247","ISSN":"0706-652X","abstract":"Analysis of ichthyoplankton surveys and maturity states showed that sablefish (Anoplopoma fimbria) spawn along the entire Pacific coast of Canada from January through April with peak spawning occurring in February. Spawning took place at depths greater than 300 m all along the continental slope and did not entail a noticeable spawning migration. Fifty percent of females and males spawned for the first time at an age of approximately 5 yr. Length at 50% maturity was approximately 58 cm for females and 52 cm for males. The adult male to female ratio during the spawning seasons of 1980 and 1981 was approximately 1:3 and was 1:1.5 during all other sampling periods. The sex ratio of juveniles was 1:1. Fecundity estimates are described by the equation F = 1.11987FL2.8244. After hatching in March and April, postlarvae moved into the surface waters and were found &gt; 180 km offshore in late March. Juveniles were found in inside waters in July and August, attaining a length of 9 cm by early August. Juveniles may remain in inside waters until maturity when they return to the spawning areas.","author":[{"dropping-particle":"","family":"Mason","given":"J. C.","non-dropping-particle":"","parse-names":false,"suffix":""},{"dropping-particle":"","family":"Beamish","given":"R. J.","non-dropping-particle":"","parse-names":false,"suffix":""},{"dropping-particle":"","family":"McFarlane","given":"G. A.","non-dropping-particle":"","parse-names":false,"suffix":""}],"container-title":"Canadian Journal of Fisheries and Aquatic Sciences","id":"ITEM-1","issued":{"date-parts":[["1983"]]},"title":"Sexual Maturity, Fecundity, Spawning, and Early Life History of Sablefish ( Anoplopoma fimbria ) off the Pacific Coast of Canada","type":"article-journal"},"uris":["http://www.mendeley.com/documents/?uuid=c31df449-d297-435b-b883-d0328a98dadc"]}],"mendeley":{"formattedCitation":"(Mason et al., 1983)","plainTextFormattedCitation":"(Mason et al., 1983)","previouslyFormattedCitation":"(Mason et al., 1983)"},"properties":{"noteIndex":0},"schema":"https://github.com/citation-style-language/schema/raw/master/csl-citation.json"}</w:instrText>
      </w:r>
      <w:r w:rsidR="00291BC9">
        <w:fldChar w:fldCharType="separate"/>
      </w:r>
      <w:r w:rsidR="00291BC9" w:rsidRPr="007D1370">
        <w:rPr>
          <w:noProof/>
        </w:rPr>
        <w:t>(Mason et al., 1983)</w:t>
      </w:r>
      <w:r w:rsidR="00291BC9">
        <w:fldChar w:fldCharType="end"/>
      </w:r>
      <w:r w:rsidR="00291BC9">
        <w:t xml:space="preserve"> </w:t>
      </w:r>
      <w:r w:rsidR="00FB5BF5">
        <w:t>that</w:t>
      </w:r>
      <w:r w:rsidR="006166CD">
        <w:t xml:space="preserve"> </w:t>
      </w:r>
      <w:r w:rsidR="00291BC9">
        <w:t xml:space="preserve">examined early life history of fishery-caught coastal sablefish observed a slight cline in mean fork length with increasing latitude, </w:t>
      </w:r>
      <w:r w:rsidR="00646FE0">
        <w:t>al</w:t>
      </w:r>
      <w:r w:rsidR="00291BC9">
        <w:t>though the sex ratio within the study was biased towards females</w:t>
      </w:r>
      <w:r w:rsidR="00F23EAD">
        <w:t xml:space="preserve">. That study </w:t>
      </w:r>
      <w:r w:rsidR="00291BC9">
        <w:t xml:space="preserve">suggested that selectivity for female sablefish may be higher due to higher congregating or feeding </w:t>
      </w:r>
      <w:r w:rsidR="00AB2804">
        <w:t>activity</w:t>
      </w:r>
      <w:r w:rsidR="00291BC9">
        <w:t xml:space="preserve">, in addition to the fact that females grow larger and are likely preferentially targeted in the </w:t>
      </w:r>
      <w:r w:rsidR="00291BC9" w:rsidRPr="000E79C7">
        <w:t>commercial fishery</w:t>
      </w:r>
      <w:r w:rsidR="00FE4B8E">
        <w:t xml:space="preserve"> in BC</w:t>
      </w:r>
      <w:r w:rsidR="00F93863">
        <w:t xml:space="preserve">, which is also true for the fixed-gear fisheries in the CC </w:t>
      </w:r>
      <w:r w:rsidR="00F93863">
        <w:fldChar w:fldCharType="begin" w:fldLock="1"/>
      </w:r>
      <w:r w:rsidR="00B43B37">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00F93863">
        <w:fldChar w:fldCharType="separate"/>
      </w:r>
      <w:r w:rsidR="00F93863" w:rsidRPr="00F93863">
        <w:rPr>
          <w:noProof/>
        </w:rPr>
        <w:t>(Johnson et al., 2015)</w:t>
      </w:r>
      <w:r w:rsidR="00F93863">
        <w:fldChar w:fldCharType="end"/>
      </w:r>
      <w:r w:rsidR="00291BC9" w:rsidRPr="000E79C7">
        <w:t>. This could render females more sensitive to changes in fisher behavior such as the implementation of catch shares</w:t>
      </w:r>
      <w:r w:rsidR="00767825">
        <w:t xml:space="preserve"> off the US west coast</w:t>
      </w:r>
      <w:r w:rsidR="00291BC9" w:rsidRPr="000E79C7">
        <w:t xml:space="preserve"> in 2011, which affected discard rates in many ground</w:t>
      </w:r>
      <w:r w:rsidR="002C350B" w:rsidRPr="000E79C7">
        <w:t xml:space="preserve">fish </w:t>
      </w:r>
      <w:r w:rsidR="00291BC9" w:rsidRPr="000E79C7">
        <w:t>fisheries</w:t>
      </w:r>
      <w:r w:rsidR="003A7C48" w:rsidRPr="000E79C7">
        <w:t xml:space="preserve"> </w:t>
      </w:r>
      <w:r w:rsidR="003A7C48" w:rsidRPr="00192831">
        <w:fldChar w:fldCharType="begin" w:fldLock="1"/>
      </w:r>
      <w:r w:rsidR="003A7C48" w:rsidRPr="00192831">
        <w:instrText>ADDIN CSL_CITATION {"citationItems":[{"id":"ITEM-1","itemData":{"DOI":"10.1080/08920753.2018.1522492","ISSN":"15210421","author":[{"dropping-particle":"","family":"Somers","given":"Kayleigh A.","non-dropping-particle":"","parse-names":false,"suffix":""},{"dropping-particle":"","family":"Pfeiffer","given":"Lisa","non-dropping-particle":"","parse-names":false,"suffix":""},{"dropping-particle":"","family":"Miller","given":"Stacey","non-dropping-particle":"","parse-names":false,"suffix":""},{"dropping-particle":"","family":"Morrison","given":"Wendy","non-dropping-particle":"","parse-names":false,"suffix":""}],"container-title":"Coastal Management","id":"ITEM-1","issue":"6","issued":{"date-parts":[["2018"]]},"page":"621-637","publisher":"Taylor &amp; Francis","title":"Using Incentives to Reduce Bycatch and Discarding: Results Under the West Coast Catch Share Program","type":"article-journal","volume":"46"},"uris":["http://www.mendeley.com/documents/?uuid=ba42c86f-7203-4890-a923-a56da834e019"]}],"mendeley":{"formattedCitation":"(Somers et al., 2018)","plainTextFormattedCitation":"(Somers et al., 2018)","previouslyFormattedCitation":"(Somers et al., 2018)"},"properties":{"noteIndex":0},"schema":"https://github.com/citation-style-language/schema/raw/master/csl-citation.json"}</w:instrText>
      </w:r>
      <w:r w:rsidR="003A7C48" w:rsidRPr="00192831">
        <w:fldChar w:fldCharType="separate"/>
      </w:r>
      <w:r w:rsidR="003A7C48" w:rsidRPr="00192831">
        <w:rPr>
          <w:noProof/>
        </w:rPr>
        <w:t>(Somers et al., 2018)</w:t>
      </w:r>
      <w:r w:rsidR="003A7C48" w:rsidRPr="00192831">
        <w:fldChar w:fldCharType="end"/>
      </w:r>
      <w:r w:rsidR="00291BC9" w:rsidRPr="00192831">
        <w:t>.</w:t>
      </w:r>
      <w:r w:rsidR="00231A55" w:rsidRPr="00192831">
        <w:t xml:space="preserve"> Expanding the method to</w:t>
      </w:r>
      <w:r w:rsidR="00585C52" w:rsidRPr="00192831">
        <w:t xml:space="preserve"> allow for detection of multiple spatial and/or temporal breaks at once may enable further investigation of this phenomenon, </w:t>
      </w:r>
      <w:r w:rsidR="00646FE0">
        <w:t>al</w:t>
      </w:r>
      <w:r w:rsidR="00585C52" w:rsidRPr="00192831">
        <w:t>though</w:t>
      </w:r>
      <w:r w:rsidR="00883FFF" w:rsidRPr="00192831">
        <w:t xml:space="preserve"> it may lead to spurious regions of insignificant difference in growth parameters, as observed in the </w:t>
      </w:r>
      <w:r w:rsidR="00614748">
        <w:t xml:space="preserve">first phase of the </w:t>
      </w:r>
      <w:r w:rsidR="00883FFF" w:rsidRPr="00192831">
        <w:t>case study.</w:t>
      </w:r>
    </w:p>
    <w:p w14:paraId="4975AFD0" w14:textId="12549C05" w:rsidR="00BD6121" w:rsidRPr="00C0421D" w:rsidRDefault="006166CD" w:rsidP="008B4B4A">
      <w:pPr>
        <w:pStyle w:val="CommentText"/>
        <w:spacing w:after="0" w:line="276" w:lineRule="auto"/>
        <w:ind w:firstLine="360"/>
        <w:jc w:val="both"/>
        <w:rPr>
          <w:sz w:val="24"/>
          <w:szCs w:val="24"/>
        </w:rPr>
      </w:pPr>
      <w:r w:rsidRPr="000E79C7">
        <w:rPr>
          <w:sz w:val="24"/>
          <w:szCs w:val="24"/>
        </w:rPr>
        <w:t>C</w:t>
      </w:r>
      <w:r w:rsidR="00E237EF" w:rsidRPr="000E79C7">
        <w:rPr>
          <w:sz w:val="24"/>
          <w:szCs w:val="24"/>
        </w:rPr>
        <w:t xml:space="preserve">onsideration of temporal variation in sablefish growth is further complicated by the exploitation history of the fishery, which has steadily </w:t>
      </w:r>
      <w:r w:rsidRPr="000E79C7">
        <w:rPr>
          <w:sz w:val="24"/>
          <w:szCs w:val="24"/>
        </w:rPr>
        <w:t xml:space="preserve">moved </w:t>
      </w:r>
      <w:r w:rsidR="00E237EF" w:rsidRPr="000E79C7">
        <w:rPr>
          <w:sz w:val="24"/>
          <w:szCs w:val="24"/>
        </w:rPr>
        <w:t xml:space="preserve">north- and west-ward </w:t>
      </w:r>
      <w:r w:rsidR="003F6D4D" w:rsidRPr="000E79C7">
        <w:rPr>
          <w:sz w:val="24"/>
          <w:szCs w:val="24"/>
        </w:rPr>
        <w:t xml:space="preserve">in the CC and AK </w:t>
      </w:r>
      <w:r w:rsidR="00E237EF" w:rsidRPr="000E79C7">
        <w:rPr>
          <w:sz w:val="24"/>
          <w:szCs w:val="24"/>
        </w:rPr>
        <w:t>over the last several decades, encountering ‘larger’ fish</w:t>
      </w:r>
      <w:r w:rsidR="00BD6121" w:rsidRPr="000E79C7">
        <w:rPr>
          <w:sz w:val="24"/>
          <w:szCs w:val="24"/>
        </w:rPr>
        <w:t xml:space="preserve"> with subsequent expansion</w:t>
      </w:r>
      <w:r w:rsidR="003A7C48" w:rsidRPr="000E79C7">
        <w:rPr>
          <w:sz w:val="24"/>
          <w:szCs w:val="24"/>
        </w:rPr>
        <w:t xml:space="preserve"> </w:t>
      </w:r>
      <w:r w:rsidR="003A7C48" w:rsidRPr="000E79C7">
        <w:rPr>
          <w:sz w:val="24"/>
          <w:szCs w:val="24"/>
        </w:rPr>
        <w:fldChar w:fldCharType="begin" w:fldLock="1"/>
      </w:r>
      <w:r w:rsidR="00A77394">
        <w:rPr>
          <w:sz w:val="24"/>
          <w:szCs w:val="24"/>
        </w:rPr>
        <w:instrText>ADDIN CSL_CITATION {"citationItems":[{"id":"ITEM-1","itemData":{"author":[{"dropping-particle":"","family":"Pacific Fisheries Management Council (PFMC)","given":"","non-dropping-particle":"","parse-names":false,"suffix":""}],"container-title":"Pacific Fishery Management Council, 7700 NE Ambassador Place, Suite 101, Portland, Oregon,97220","id":"ITEM-1","issue":"503","issued":{"date-parts":[["2013"]]},"title":"Pacific Coast Fishery Ecosystem Plan for the U.S. Portion of the California Current Large Marine Ecosystem","type":"article-journal"},"uris":["http://www.mendeley.com/documents/?uuid=d5ab8243-e524-4187-a6f7-72c5dedcc6f7"]}],"mendeley":{"formattedCitation":"(Pacific Fisheries Management Council (PFMC), 2013)","plainTextFormattedCitation":"(Pacific Fisheries Management Council (PFMC), 2013)","previouslyFormattedCitation":"(Pacific Fisheries Management Council (PFMC), 2013)"},"properties":{"noteIndex":0},"schema":"https://github.com/citation-style-language/schema/raw/master/csl-citation.json"}</w:instrText>
      </w:r>
      <w:r w:rsidR="003A7C48" w:rsidRPr="000E79C7">
        <w:rPr>
          <w:sz w:val="24"/>
          <w:szCs w:val="24"/>
        </w:rPr>
        <w:fldChar w:fldCharType="separate"/>
      </w:r>
      <w:r w:rsidR="003A7C48" w:rsidRPr="000E79C7">
        <w:rPr>
          <w:noProof/>
          <w:sz w:val="24"/>
          <w:szCs w:val="24"/>
        </w:rPr>
        <w:t>(Pacific Fisheries Management Council (PFMC), 2013)</w:t>
      </w:r>
      <w:r w:rsidR="003A7C48" w:rsidRPr="000E79C7">
        <w:rPr>
          <w:sz w:val="24"/>
          <w:szCs w:val="24"/>
        </w:rPr>
        <w:fldChar w:fldCharType="end"/>
      </w:r>
      <w:r w:rsidR="00E237EF" w:rsidRPr="000E79C7">
        <w:rPr>
          <w:sz w:val="24"/>
          <w:szCs w:val="24"/>
        </w:rPr>
        <w:t xml:space="preserve"> This suggests that differences in mean length across the region could be attributable to different degrees</w:t>
      </w:r>
      <w:r w:rsidR="00C0421D">
        <w:rPr>
          <w:sz w:val="24"/>
          <w:szCs w:val="24"/>
        </w:rPr>
        <w:t xml:space="preserve">, </w:t>
      </w:r>
      <w:r w:rsidR="00E237EF" w:rsidRPr="000E79C7">
        <w:rPr>
          <w:sz w:val="24"/>
          <w:szCs w:val="24"/>
        </w:rPr>
        <w:t>duration</w:t>
      </w:r>
      <w:r w:rsidR="00F96E2F" w:rsidRPr="000E79C7">
        <w:rPr>
          <w:sz w:val="24"/>
          <w:szCs w:val="24"/>
        </w:rPr>
        <w:t>s</w:t>
      </w:r>
      <w:r w:rsidR="00C0421D">
        <w:rPr>
          <w:sz w:val="24"/>
          <w:szCs w:val="24"/>
        </w:rPr>
        <w:t>, or patterns</w:t>
      </w:r>
      <w:r w:rsidR="00E237EF" w:rsidRPr="000E79C7">
        <w:rPr>
          <w:sz w:val="24"/>
          <w:szCs w:val="24"/>
        </w:rPr>
        <w:t xml:space="preserve"> of fishing pressure</w:t>
      </w:r>
      <w:r w:rsidR="00C0421D">
        <w:rPr>
          <w:sz w:val="24"/>
          <w:szCs w:val="24"/>
        </w:rPr>
        <w:t xml:space="preserve"> </w:t>
      </w:r>
      <w:r w:rsidR="00C0421D">
        <w:rPr>
          <w:sz w:val="24"/>
          <w:szCs w:val="24"/>
        </w:rPr>
        <w:fldChar w:fldCharType="begin" w:fldLock="1"/>
      </w:r>
      <w:r w:rsidR="00BC6F19">
        <w:rPr>
          <w:sz w:val="24"/>
          <w:szCs w:val="24"/>
        </w:rPr>
        <w:instrText>ADDIN CSL_CITATION {"citationItems":[{"id":"ITEM-1","itemData":{"ISSN":"00074977","abstract":"Fishing provides selective pressure on many fisheries life-history traits, and interest in the impact of size-selective fishing on the evolution of growth rates is long standing. Recent studies, both laboratory and empirical, suggest that such size-selective fishing is significant. Using a metaanalysis of 73 commercially fished stocks, we found that declines in mass at age are slightly more common than increases, but no relationship was apparent between the intensity of fishing and the change in growth rate. We reviewed a number of size-selectivity patterns in major commercial fisheries and found that the intensity of selection and the size selectivity were both considerably less than are used in laboratory experiments. We simulated the evolutionary impact of fishing on growth and found that, given the actual selectivity patterns found in most commercial fisheries, little evolutionary impact on growth rates is expected. The model showed that the best way to reduce evolutionary impacts is to lower exploitation rates. We suggest that, for fisheries where size-specific selection is very intense, managers should use a model such as ours to evaluate potential evolutionary impacts. © 2008 Rosenstiel School of Marine and Atmospheric Science of the University of Miami.","author":[{"dropping-particle":"","family":"Hilborn","given":"Ray","non-dropping-particle":"","parse-names":false,"suffix":""},{"dropping-particle":"V.","family":"Minte-Vera","given":"Carolina","non-dropping-particle":"","parse-names":false,"suffix":""}],"container-title":"Bulletin of Marine Science","id":"ITEM-1","issued":{"date-parts":[["2008"]]},"title":"Fisheries-induced changes in growth rates in marine fisheries: Are they significant?","type":"paper-conference"},"uris":["http://www.mendeley.com/documents/?uuid=192843f5-af95-4947-9aa0-1fee63482d85"]}],"mendeley":{"formattedCitation":"(Hilborn and Minte-Vera, 2008)","plainTextFormattedCitation":"(Hilborn and Minte-Vera, 2008)","previouslyFormattedCitation":"(Hilborn and Minte-Vera, 2008)"},"properties":{"noteIndex":0},"schema":"https://github.com/citation-style-language/schema/raw/master/csl-citation.json"}</w:instrText>
      </w:r>
      <w:r w:rsidR="00C0421D">
        <w:rPr>
          <w:sz w:val="24"/>
          <w:szCs w:val="24"/>
        </w:rPr>
        <w:fldChar w:fldCharType="separate"/>
      </w:r>
      <w:r w:rsidR="00C0421D" w:rsidRPr="00C0421D">
        <w:rPr>
          <w:noProof/>
          <w:sz w:val="24"/>
          <w:szCs w:val="24"/>
        </w:rPr>
        <w:t>(Hilborn and Minte-Vera, 2008)</w:t>
      </w:r>
      <w:r w:rsidR="00C0421D">
        <w:rPr>
          <w:sz w:val="24"/>
          <w:szCs w:val="24"/>
        </w:rPr>
        <w:fldChar w:fldCharType="end"/>
      </w:r>
      <w:r w:rsidR="00E237EF" w:rsidRPr="000E79C7">
        <w:rPr>
          <w:sz w:val="24"/>
          <w:szCs w:val="24"/>
        </w:rPr>
        <w:t>,</w:t>
      </w:r>
      <w:r w:rsidR="00C0421D">
        <w:rPr>
          <w:sz w:val="24"/>
          <w:szCs w:val="24"/>
        </w:rPr>
        <w:t xml:space="preserve"> interacting with inherent growth variation to produce such </w:t>
      </w:r>
      <w:r w:rsidR="00F946EC">
        <w:rPr>
          <w:sz w:val="24"/>
          <w:szCs w:val="24"/>
        </w:rPr>
        <w:t>spatiotemporal</w:t>
      </w:r>
      <w:r w:rsidR="00C0421D">
        <w:rPr>
          <w:sz w:val="24"/>
          <w:szCs w:val="24"/>
        </w:rPr>
        <w:t xml:space="preserve"> patterns</w:t>
      </w:r>
      <w:r w:rsidR="00E237EF" w:rsidRPr="000E79C7">
        <w:rPr>
          <w:sz w:val="24"/>
          <w:szCs w:val="24"/>
        </w:rPr>
        <w:t>.</w:t>
      </w:r>
      <w:r w:rsidR="00761C2B" w:rsidRPr="000E79C7">
        <w:rPr>
          <w:sz w:val="24"/>
          <w:szCs w:val="24"/>
        </w:rPr>
        <w:t xml:space="preserve"> </w:t>
      </w:r>
      <w:r w:rsidR="0054799E" w:rsidRPr="000E79C7">
        <w:rPr>
          <w:sz w:val="24"/>
          <w:szCs w:val="24"/>
        </w:rPr>
        <w:t>A principal conclusion</w:t>
      </w:r>
      <w:r w:rsidR="003365DC" w:rsidRPr="000E79C7">
        <w:rPr>
          <w:sz w:val="24"/>
          <w:szCs w:val="24"/>
        </w:rPr>
        <w:t xml:space="preserve"> of </w:t>
      </w:r>
      <w:r w:rsidR="003365DC" w:rsidRPr="000E79C7">
        <w:rPr>
          <w:sz w:val="24"/>
          <w:szCs w:val="24"/>
        </w:rPr>
        <w:fldChar w:fldCharType="begin" w:fldLock="1"/>
      </w:r>
      <w:r w:rsidR="003365DC" w:rsidRPr="000E79C7">
        <w:rPr>
          <w:sz w:val="24"/>
          <w:szCs w:val="24"/>
        </w:rPr>
        <w:instrText>ADDIN CSL_CITATION {"citationItems":[{"id":"ITEM-1","itemData":{"DOI":"10.1139/cjfas-2014-0558","ISBN":"0706-652X","ISSN":"0706-652X","abstract":"Understanding demographic variation in recruitment and somatic growth is key to improving our understanding of population dynamics and forecasting ability. Although recruitment variability has been extensively studied, somatic growth variation has received less attention, in part because of difficulties in modeling growth from individual size-at-age estimates. Here we develop a Bayesian state-space approach to test for the prevalence of alternative forms of growth rate variability (e.g., annual, cohort-level, or in the first year recruited to the fishery) in size-at-age data. We apply this technique to 29 Pacific groundfish species across the California Current, Gulf of Alaska, and Bering Sea – Aleutian Islands marine ecosystems. About 40% of modeled stocks were estimated to exhibit temporal growth variation. In the majority of stocks, growth trends fluctuated annually across ages in a single year, suggesting that either there are shared environmental features that dictate growth across multiple ages or the presence of some systematic (within-year) observation errors. This method represents a novel way to use size-at-age data from fishery or other sources to test hypotheses about growth dynamics variability.","author":[{"dropping-particle":"","family":"Stawitz","given":"Christine C.","non-dropping-particle":"","parse-names":false,"suffix":""},{"dropping-particle":"","family":"Essington","given":"Timothy E.","non-dropping-particle":"","parse-names":false,"suffix":""},{"dropping-particle":"","family":"Branch","given":"Trevor A.","non-dropping-particle":"","parse-names":false,"suffix":""},{"dropping-particle":"","family":"Haltuch","given":"Melissa A.","non-dropping-particle":"","parse-names":false,"suffix":""},{"dropping-particle":"","family":"Hollowed","given":"Anne B.","non-dropping-particle":"","parse-names":false,"suffix":""},{"dropping-particle":"","family":"Spencer","given":"Paul D.","non-dropping-particle":"","parse-names":false,"suffix":""}],"container-title":"Canadian Journal of Fisheries and Aquatic Sciences","id":"ITEM-1","issue":"9","issued":{"date-parts":[["2015"]]},"page":"1316-1328","title":"A state-space approach for detecting growth variation and application to North Pacific groundfish","type":"article-journal","volume":"72"},"uris":["http://www.mendeley.com/documents/?uuid=ed82ef53-48c1-472f-bccb-43826a06078c"]}],"mendeley":{"formattedCitation":"(Stawitz et al., 2015)","manualFormatting":"Stawitz et al. (2015)","plainTextFormattedCitation":"(Stawitz et al., 2015)","previouslyFormattedCitation":"(Stawitz et al., 2015)"},"properties":{"noteIndex":0},"schema":"https://github.com/citation-style-language/schema/raw/master/csl-citation.json"}</w:instrText>
      </w:r>
      <w:r w:rsidR="003365DC" w:rsidRPr="000E79C7">
        <w:rPr>
          <w:sz w:val="24"/>
          <w:szCs w:val="24"/>
        </w:rPr>
        <w:fldChar w:fldCharType="separate"/>
      </w:r>
      <w:r w:rsidR="003365DC" w:rsidRPr="000E79C7">
        <w:rPr>
          <w:noProof/>
          <w:sz w:val="24"/>
          <w:szCs w:val="24"/>
        </w:rPr>
        <w:t>Stawitz et al. (2015)</w:t>
      </w:r>
      <w:r w:rsidR="003365DC" w:rsidRPr="000E79C7">
        <w:rPr>
          <w:sz w:val="24"/>
          <w:szCs w:val="24"/>
        </w:rPr>
        <w:fldChar w:fldCharType="end"/>
      </w:r>
      <w:r w:rsidR="0054799E" w:rsidRPr="000E79C7">
        <w:rPr>
          <w:sz w:val="24"/>
          <w:szCs w:val="24"/>
        </w:rPr>
        <w:t xml:space="preserve"> was that the form of </w:t>
      </w:r>
      <w:r w:rsidR="007D1105">
        <w:rPr>
          <w:sz w:val="24"/>
          <w:szCs w:val="24"/>
        </w:rPr>
        <w:t xml:space="preserve">sablefish </w:t>
      </w:r>
      <w:r w:rsidR="0054799E" w:rsidRPr="000E79C7">
        <w:rPr>
          <w:sz w:val="24"/>
          <w:szCs w:val="24"/>
        </w:rPr>
        <w:t xml:space="preserve">growth variation differed among ecosystems, wherein the </w:t>
      </w:r>
      <w:r w:rsidR="00E96395" w:rsidRPr="000E79C7">
        <w:rPr>
          <w:sz w:val="24"/>
          <w:szCs w:val="24"/>
        </w:rPr>
        <w:t>CC</w:t>
      </w:r>
      <w:r w:rsidR="0054799E" w:rsidRPr="000E79C7">
        <w:rPr>
          <w:sz w:val="24"/>
          <w:szCs w:val="24"/>
        </w:rPr>
        <w:t xml:space="preserve"> is a more climactically variable region</w:t>
      </w:r>
      <w:r w:rsidR="0054799E" w:rsidRPr="00C0421D">
        <w:rPr>
          <w:sz w:val="24"/>
          <w:szCs w:val="24"/>
        </w:rPr>
        <w:t>. Such ecosystem</w:t>
      </w:r>
      <w:r w:rsidR="00247F68" w:rsidRPr="00C0421D">
        <w:rPr>
          <w:sz w:val="24"/>
          <w:szCs w:val="24"/>
        </w:rPr>
        <w:t>-driven</w:t>
      </w:r>
      <w:r w:rsidR="0054799E" w:rsidRPr="00C0421D">
        <w:rPr>
          <w:sz w:val="24"/>
          <w:szCs w:val="24"/>
        </w:rPr>
        <w:t xml:space="preserve"> trends may be diluted when analyzing the data as a composite</w:t>
      </w:r>
      <w:r w:rsidR="00247F68" w:rsidRPr="00C0421D">
        <w:rPr>
          <w:sz w:val="24"/>
          <w:szCs w:val="24"/>
        </w:rPr>
        <w:t>,</w:t>
      </w:r>
      <w:r w:rsidR="0054799E" w:rsidRPr="00C0421D">
        <w:rPr>
          <w:sz w:val="24"/>
          <w:szCs w:val="24"/>
        </w:rPr>
        <w:t xml:space="preserve"> as in our study; notably, our temporal smoother did not produce </w:t>
      </w:r>
      <w:r w:rsidR="00247F68" w:rsidRPr="00C0421D">
        <w:rPr>
          <w:sz w:val="24"/>
          <w:szCs w:val="24"/>
        </w:rPr>
        <w:t>a distinct annual</w:t>
      </w:r>
      <w:r w:rsidR="00F74490">
        <w:rPr>
          <w:sz w:val="24"/>
          <w:szCs w:val="24"/>
        </w:rPr>
        <w:t xml:space="preserve"> or</w:t>
      </w:r>
      <w:r w:rsidR="00247F68" w:rsidRPr="00C0421D">
        <w:rPr>
          <w:sz w:val="24"/>
          <w:szCs w:val="24"/>
        </w:rPr>
        <w:t xml:space="preserve"> cyclic trend.</w:t>
      </w:r>
      <w:r w:rsidR="000E79C7" w:rsidRPr="00C0421D">
        <w:rPr>
          <w:rStyle w:val="CommentReference"/>
          <w:sz w:val="24"/>
          <w:szCs w:val="24"/>
        </w:rPr>
        <w:t xml:space="preserve"> </w:t>
      </w:r>
      <w:r w:rsidR="00247F68" w:rsidRPr="00C0421D">
        <w:rPr>
          <w:sz w:val="24"/>
          <w:szCs w:val="24"/>
        </w:rPr>
        <w:t xml:space="preserve">Methods that consider the space and time components co-dependently (as in vectorized auto-regressive </w:t>
      </w:r>
      <w:r w:rsidR="00F946EC">
        <w:rPr>
          <w:sz w:val="24"/>
          <w:szCs w:val="24"/>
        </w:rPr>
        <w:t>spatiotemporal</w:t>
      </w:r>
      <w:r w:rsidR="00247F68" w:rsidRPr="00C0421D">
        <w:rPr>
          <w:sz w:val="24"/>
          <w:szCs w:val="24"/>
        </w:rPr>
        <w:t xml:space="preserve"> models, </w:t>
      </w:r>
      <w:r w:rsidR="00247F68" w:rsidRPr="00C0421D">
        <w:rPr>
          <w:sz w:val="24"/>
          <w:szCs w:val="24"/>
        </w:rPr>
        <w:fldChar w:fldCharType="begin" w:fldLock="1"/>
      </w:r>
      <w:r w:rsidR="00E273B9" w:rsidRPr="00C0421D">
        <w:rPr>
          <w:sz w:val="24"/>
          <w:szCs w:val="24"/>
        </w:rPr>
        <w:instrText>ADDIN CSL_CITATION {"citationItems":[{"id":"ITEM-1","itemData":{"DOI":"10.1016/j.fishres.2018.10.013","ISSN":"01657836","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author":[{"dropping-particle":"","family":"Thorson","given":"James T.","non-dropping-particle":"","parse-names":false,"suffix":""}],"container-title":"Fisheries Research","id":"ITEM-1","issued":{"date-parts":[["2019"]]},"title":"Guidance for decisions using the Vector Autoregressive Spatio-Temporal (VAST) package in stock, ecosystem, habitat and climate assessments","type":"article-journal"},"uris":["http://www.mendeley.com/documents/?uuid=8666f353-e0b8-492a-8d65-436ec4e028f0"]}],"mendeley":{"formattedCitation":"(Thorson, 2019a)","manualFormatting":"Thorson, 2019a)","plainTextFormattedCitation":"(Thorson, 2019a)","previouslyFormattedCitation":"(Thorson, 2019a)"},"properties":{"noteIndex":0},"schema":"https://github.com/citation-style-language/schema/raw/master/csl-citation.json"}</w:instrText>
      </w:r>
      <w:r w:rsidR="00247F68" w:rsidRPr="00C0421D">
        <w:rPr>
          <w:sz w:val="24"/>
          <w:szCs w:val="24"/>
        </w:rPr>
        <w:fldChar w:fldCharType="separate"/>
      </w:r>
      <w:r w:rsidR="00247F68" w:rsidRPr="00C0421D">
        <w:rPr>
          <w:noProof/>
          <w:sz w:val="24"/>
          <w:szCs w:val="24"/>
        </w:rPr>
        <w:t>Thorson, 2019</w:t>
      </w:r>
      <w:r w:rsidR="006C449C" w:rsidRPr="00C0421D">
        <w:rPr>
          <w:noProof/>
          <w:sz w:val="24"/>
          <w:szCs w:val="24"/>
        </w:rPr>
        <w:t>a</w:t>
      </w:r>
      <w:r w:rsidR="00247F68" w:rsidRPr="00C0421D">
        <w:rPr>
          <w:noProof/>
          <w:sz w:val="24"/>
          <w:szCs w:val="24"/>
        </w:rPr>
        <w:t>)</w:t>
      </w:r>
      <w:r w:rsidR="00247F68" w:rsidRPr="00C0421D">
        <w:rPr>
          <w:sz w:val="24"/>
          <w:szCs w:val="24"/>
        </w:rPr>
        <w:fldChar w:fldCharType="end"/>
      </w:r>
      <w:r w:rsidR="00247F68" w:rsidRPr="00C0421D">
        <w:rPr>
          <w:sz w:val="24"/>
          <w:szCs w:val="24"/>
        </w:rPr>
        <w:t xml:space="preserve"> may strengthen the ability to disentangle such trends, and also to consider </w:t>
      </w:r>
      <w:r w:rsidR="00E815F4" w:rsidRPr="00C0421D">
        <w:rPr>
          <w:sz w:val="24"/>
          <w:szCs w:val="24"/>
        </w:rPr>
        <w:t>covarying spatial effects</w:t>
      </w:r>
      <w:r w:rsidR="00247F68" w:rsidRPr="00C0421D">
        <w:rPr>
          <w:sz w:val="24"/>
          <w:szCs w:val="24"/>
        </w:rPr>
        <w:t xml:space="preserve"> (e.g. near- and offshore).</w:t>
      </w:r>
    </w:p>
    <w:p w14:paraId="7CE3D942" w14:textId="3FE103AF" w:rsidR="000B5B55" w:rsidRPr="00516C53" w:rsidRDefault="000B5B55" w:rsidP="008B4B4A">
      <w:pPr>
        <w:spacing w:before="240" w:after="0" w:line="276" w:lineRule="auto"/>
        <w:jc w:val="both"/>
        <w:rPr>
          <w:i/>
        </w:rPr>
      </w:pPr>
      <w:r w:rsidRPr="00516C53">
        <w:rPr>
          <w:i/>
        </w:rPr>
        <w:t>4.3 Conclusions</w:t>
      </w:r>
    </w:p>
    <w:p w14:paraId="7C628CB6" w14:textId="30117748" w:rsidR="00EE7F97" w:rsidRDefault="004B74A5" w:rsidP="008B4B4A">
      <w:pPr>
        <w:spacing w:after="0" w:line="276" w:lineRule="auto"/>
        <w:ind w:firstLine="360"/>
        <w:jc w:val="both"/>
      </w:pPr>
      <w:r w:rsidRPr="00C0421D">
        <w:t xml:space="preserve">We </w:t>
      </w:r>
      <w:r w:rsidR="000E6A6C">
        <w:t>aimed</w:t>
      </w:r>
      <w:r w:rsidRPr="00C0421D">
        <w:t xml:space="preserve"> to develop a method </w:t>
      </w:r>
      <w:r w:rsidR="000E6A6C">
        <w:t>that</w:t>
      </w:r>
      <w:r w:rsidRPr="00C0421D">
        <w:t xml:space="preserve"> would identify spatiotemporal zones between which fish growth varies, while simultaneously</w:t>
      </w:r>
      <w:r w:rsidRPr="003F6D4D">
        <w:t xml:space="preserve"> illustrating directional correlations in growth</w:t>
      </w:r>
      <w:r w:rsidR="00E03826">
        <w:t xml:space="preserve">. The method shows promise for the accurate detection of </w:t>
      </w:r>
      <w:r w:rsidR="00F946EC">
        <w:t>spatiotemporal</w:t>
      </w:r>
      <w:r w:rsidR="00E03826">
        <w:t xml:space="preserve"> breakpoints in fish length</w:t>
      </w:r>
      <w:r w:rsidR="000B5B55">
        <w:t>-</w:t>
      </w:r>
      <w:r w:rsidR="00E03826">
        <w:t>at</w:t>
      </w:r>
      <w:r w:rsidR="000B5B55">
        <w:t>-</w:t>
      </w:r>
      <w:r w:rsidR="00E03826">
        <w:t>age</w:t>
      </w:r>
      <w:r w:rsidR="00577222">
        <w:t xml:space="preserve">. </w:t>
      </w:r>
      <w:r w:rsidR="008F12DE">
        <w:t>When applied to NE Pacific sablefish, our method determined that the current management scale (three political breaks</w:t>
      </w:r>
      <w:r w:rsidR="00577222">
        <w:t xml:space="preserve"> at national boundaries</w:t>
      </w:r>
      <w:r w:rsidR="008F12DE">
        <w:t xml:space="preserve">) is incongruent with the underlying pattern of variation in sablefish growth. Further research will help determine the impact of this spatial mis-specification on fisheries management reference points. Importantly, we discerned that the spatial variation in sablefish growth can be explained by major oceanographic features, principally the </w:t>
      </w:r>
      <w:r w:rsidR="008F12DE" w:rsidRPr="00577222">
        <w:t xml:space="preserve">splitting of two major ocean </w:t>
      </w:r>
      <w:r w:rsidR="00DE75CD" w:rsidRPr="00577222">
        <w:t xml:space="preserve">features and the </w:t>
      </w:r>
      <w:r w:rsidR="00577222" w:rsidRPr="00577222">
        <w:t>edge of a highly productive zone</w:t>
      </w:r>
      <w:r w:rsidR="00E03826" w:rsidRPr="00577222">
        <w:t>. This finding support</w:t>
      </w:r>
      <w:r w:rsidR="00E03826">
        <w:t xml:space="preserve">s the impetus towards ecosystem-based fisheries management, and motivates further </w:t>
      </w:r>
      <w:r w:rsidR="00577222">
        <w:t>research into the effects of spatial and/or growth mis-specification on assessment outcomes</w:t>
      </w:r>
      <w:r w:rsidR="00FC2884">
        <w:t xml:space="preserve"> for sablefish and similar species in the region.</w:t>
      </w:r>
      <w:r w:rsidR="00577222">
        <w:t xml:space="preserve"> </w:t>
      </w:r>
    </w:p>
    <w:p w14:paraId="6BBD277D" w14:textId="77777777" w:rsidR="00EE7F97" w:rsidRDefault="00EE7F97" w:rsidP="001B618E">
      <w:pPr>
        <w:spacing w:after="0" w:line="360" w:lineRule="auto"/>
        <w:sectPr w:rsidR="00EE7F97">
          <w:pgSz w:w="12240" w:h="15840"/>
          <w:pgMar w:top="1440" w:right="1440" w:bottom="1440" w:left="1440" w:header="720" w:footer="720" w:gutter="0"/>
          <w:lnNumType w:countBy="1" w:restart="continuous"/>
          <w:cols w:space="720"/>
        </w:sectPr>
      </w:pPr>
    </w:p>
    <w:p w14:paraId="14954FA7" w14:textId="63F470A8" w:rsidR="006A5337" w:rsidRDefault="00F82EB2" w:rsidP="001B618E">
      <w:pPr>
        <w:pStyle w:val="Heading1"/>
        <w:spacing w:after="0" w:line="360" w:lineRule="auto"/>
      </w:pPr>
      <w:r w:rsidRPr="004906F5">
        <w:lastRenderedPageBreak/>
        <w:t>Figures</w:t>
      </w:r>
    </w:p>
    <w:p w14:paraId="3392CE2D" w14:textId="77777777" w:rsidR="00905488" w:rsidRPr="00905488" w:rsidRDefault="00905488" w:rsidP="001B618E">
      <w:pPr>
        <w:spacing w:after="0" w:line="360" w:lineRule="auto"/>
      </w:pPr>
    </w:p>
    <w:p w14:paraId="6761C41B" w14:textId="26D5025A" w:rsidR="00421AA6" w:rsidRDefault="00CE5DA5" w:rsidP="00516C53">
      <w:pPr>
        <w:spacing w:after="0" w:line="360" w:lineRule="auto"/>
        <w:jc w:val="both"/>
      </w:pPr>
      <w:bookmarkStart w:id="97" w:name="_Hlk2063740"/>
      <w:r>
        <w:rPr>
          <w:noProof/>
        </w:rPr>
        <w:drawing>
          <wp:inline distT="0" distB="0" distL="0" distR="0" wp14:anchorId="54C7F376" wp14:editId="00099E61">
            <wp:extent cx="6400797" cy="4655125"/>
            <wp:effectExtent l="0" t="0" r="63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400797" cy="4655125"/>
                    </a:xfrm>
                    <a:prstGeom prst="rect">
                      <a:avLst/>
                    </a:prstGeom>
                    <a:noFill/>
                    <a:ln>
                      <a:noFill/>
                    </a:ln>
                  </pic:spPr>
                </pic:pic>
              </a:graphicData>
            </a:graphic>
          </wp:inline>
        </w:drawing>
      </w:r>
    </w:p>
    <w:p w14:paraId="727AFA37" w14:textId="120C22CA" w:rsidR="00CE4A1D" w:rsidRDefault="00CE5DA5" w:rsidP="00516C53">
      <w:pPr>
        <w:pStyle w:val="Caption"/>
        <w:spacing w:after="0"/>
        <w:jc w:val="both"/>
      </w:pPr>
      <w:bookmarkStart w:id="98" w:name="_Ref2061301"/>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1</w:t>
      </w:r>
      <w:r w:rsidR="008F59B5">
        <w:rPr>
          <w:noProof/>
        </w:rPr>
        <w:fldChar w:fldCharType="end"/>
      </w:r>
      <w:bookmarkEnd w:id="98"/>
      <w:r>
        <w:t xml:space="preserve">. </w:t>
      </w:r>
      <w:r w:rsidR="003D44CE">
        <w:t>(</w:t>
      </w:r>
      <w:proofErr w:type="spellStart"/>
      <w:r w:rsidR="003D44CE">
        <w:t>a,c,e</w:t>
      </w:r>
      <w:proofErr w:type="spellEnd"/>
      <w:r w:rsidR="003D44CE">
        <w:t>) raw value of GAM smoothers for Year, Latitude and Longitude; (</w:t>
      </w:r>
      <w:proofErr w:type="spellStart"/>
      <w:r w:rsidR="003D44CE">
        <w:t>b,d,f</w:t>
      </w:r>
      <w:proofErr w:type="spellEnd"/>
      <w:r w:rsidR="003D44CE">
        <w:t>) mean (black line) and 95% CI (black dashed lines) of first derivative of the smoothers; (g) map of age-6 fish</w:t>
      </w:r>
      <w:r w:rsidR="00FF0F16">
        <w:t xml:space="preserve"> </w:t>
      </w:r>
      <w:r w:rsidR="003D44CE">
        <w:t>for a single simulated dataset with no designated spatial or temporal breaks.</w:t>
      </w:r>
      <w:r w:rsidR="00CE4A1D">
        <w:t xml:space="preserve"> No break points were detected by the GAM.</w:t>
      </w:r>
      <w:ins w:id="99" w:author="Trevor Branch" w:date="2019-07-17T16:53:00Z">
        <w:r w:rsidR="00634FD7">
          <w:t xml:space="preserve"> [make the circles MUCH smaller]</w:t>
        </w:r>
      </w:ins>
      <w:ins w:id="100" w:author="Trevor Branch" w:date="2019-07-17T16:56:00Z">
        <w:r w:rsidR="00E26AC8">
          <w:t xml:space="preserve"> this is weird that there are samples in </w:t>
        </w:r>
        <w:proofErr w:type="spellStart"/>
        <w:r w:rsidR="00E26AC8">
          <w:t>lat</w:t>
        </w:r>
        <w:proofErr w:type="spellEnd"/>
        <w:r w:rsidR="00E26AC8">
          <w:t>/</w:t>
        </w:r>
        <w:proofErr w:type="spellStart"/>
        <w:r w:rsidR="00E26AC8">
          <w:t>lon</w:t>
        </w:r>
        <w:proofErr w:type="spellEnd"/>
        <w:r w:rsidR="00E26AC8">
          <w:t xml:space="preserve"> areas where there are no samples in the example below. It would have been easier to </w:t>
        </w:r>
      </w:ins>
      <w:ins w:id="101" w:author="Trevor Branch" w:date="2019-07-17T16:57:00Z">
        <w:r w:rsidR="00E26AC8">
          <w:t xml:space="preserve">have keep the same sampling region here as in Figure 2 for </w:t>
        </w:r>
        <w:proofErr w:type="spellStart"/>
        <w:r w:rsidR="00E26AC8">
          <w:t>lat</w:t>
        </w:r>
        <w:proofErr w:type="spellEnd"/>
        <w:r w:rsidR="00E26AC8">
          <w:t>/</w:t>
        </w:r>
        <w:proofErr w:type="spellStart"/>
        <w:r w:rsidR="00E26AC8">
          <w:t>lon</w:t>
        </w:r>
      </w:ins>
      <w:proofErr w:type="spellEnd"/>
    </w:p>
    <w:p w14:paraId="53AA091F" w14:textId="3157E356" w:rsidR="003D44CE" w:rsidRDefault="003D44CE" w:rsidP="001B618E">
      <w:pPr>
        <w:pStyle w:val="Caption"/>
        <w:spacing w:after="0"/>
        <w:sectPr w:rsidR="003D44CE" w:rsidSect="006A5337">
          <w:footerReference w:type="default" r:id="rId14"/>
          <w:pgSz w:w="12240" w:h="15840"/>
          <w:pgMar w:top="1440" w:right="1440" w:bottom="1440" w:left="1440" w:header="720" w:footer="720" w:gutter="0"/>
          <w:cols w:space="720"/>
          <w:docGrid w:linePitch="360"/>
        </w:sectPr>
      </w:pPr>
      <w:r>
        <w:t xml:space="preserve"> </w:t>
      </w:r>
    </w:p>
    <w:p w14:paraId="6BF7856C" w14:textId="41CA075C" w:rsidR="00421AA6" w:rsidRDefault="00675625" w:rsidP="001B618E">
      <w:pPr>
        <w:pStyle w:val="Caption"/>
        <w:spacing w:after="0" w:line="360" w:lineRule="auto"/>
      </w:pPr>
      <w:bookmarkStart w:id="102" w:name="_Hlk3275656"/>
      <w:r>
        <w:rPr>
          <w:noProof/>
        </w:rPr>
        <w:lastRenderedPageBreak/>
        <w:drawing>
          <wp:inline distT="0" distB="0" distL="0" distR="0" wp14:anchorId="2A57BA8C" wp14:editId="010E64D5">
            <wp:extent cx="6400798" cy="465512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400798" cy="4655125"/>
                    </a:xfrm>
                    <a:prstGeom prst="rect">
                      <a:avLst/>
                    </a:prstGeom>
                    <a:noFill/>
                    <a:ln>
                      <a:noFill/>
                    </a:ln>
                  </pic:spPr>
                </pic:pic>
              </a:graphicData>
            </a:graphic>
          </wp:inline>
        </w:drawing>
      </w:r>
    </w:p>
    <w:p w14:paraId="14C5C780" w14:textId="77777777" w:rsidR="00675625" w:rsidRDefault="00675625" w:rsidP="001B618E">
      <w:pPr>
        <w:spacing w:after="0" w:line="360" w:lineRule="auto"/>
      </w:pPr>
    </w:p>
    <w:p w14:paraId="3C0F783F" w14:textId="585BA1BD" w:rsidR="00AD52F6" w:rsidRDefault="00675625" w:rsidP="00516C53">
      <w:pPr>
        <w:pStyle w:val="Caption"/>
        <w:spacing w:after="0"/>
        <w:jc w:val="both"/>
      </w:pPr>
      <w:bookmarkStart w:id="103" w:name="_Ref2061305"/>
      <w:r>
        <w:t xml:space="preserve">Figure </w:t>
      </w:r>
      <w:r w:rsidR="008F59B5">
        <w:rPr>
          <w:noProof/>
        </w:rPr>
        <w:fldChar w:fldCharType="begin"/>
      </w:r>
      <w:r w:rsidR="008F59B5">
        <w:rPr>
          <w:noProof/>
        </w:rPr>
        <w:instrText xml:space="preserve"> SEQ Figure \* ARABIC </w:instrText>
      </w:r>
      <w:r w:rsidR="008F59B5">
        <w:rPr>
          <w:noProof/>
        </w:rPr>
        <w:fldChar w:fldCharType="separate"/>
      </w:r>
      <w:r w:rsidR="00EF1C91">
        <w:rPr>
          <w:noProof/>
        </w:rPr>
        <w:t>2</w:t>
      </w:r>
      <w:r w:rsidR="008F59B5">
        <w:rPr>
          <w:noProof/>
        </w:rPr>
        <w:fldChar w:fldCharType="end"/>
      </w:r>
      <w:bookmarkEnd w:id="103"/>
      <w:r>
        <w:t xml:space="preserve">. </w:t>
      </w:r>
      <w:r w:rsidR="00081EE8">
        <w:t>(</w:t>
      </w:r>
      <w:proofErr w:type="spellStart"/>
      <w:r w:rsidR="00081EE8">
        <w:t>a,c</w:t>
      </w:r>
      <w:r w:rsidR="002F43F1">
        <w:t>,e</w:t>
      </w:r>
      <w:proofErr w:type="spellEnd"/>
      <w:r w:rsidR="00081EE8">
        <w:t xml:space="preserve">) raw value of </w:t>
      </w:r>
      <w:r w:rsidR="00C55BB5">
        <w:t>smoothers (fitted regression splines) for y</w:t>
      </w:r>
      <w:r w:rsidR="00C55BB5" w:rsidRPr="00D75A95">
        <w:t>ear</w:t>
      </w:r>
      <w:r w:rsidR="00C55BB5">
        <w:t>, latitude, and longitude</w:t>
      </w:r>
      <w:r w:rsidR="00081EE8">
        <w:t>; (</w:t>
      </w:r>
      <w:proofErr w:type="spellStart"/>
      <w:r w:rsidR="00081EE8">
        <w:t>b,d</w:t>
      </w:r>
      <w:r w:rsidR="002F43F1">
        <w:t>,f</w:t>
      </w:r>
      <w:proofErr w:type="spellEnd"/>
      <w:r w:rsidR="00081EE8">
        <w:t>) mean (black line) and 95% CI (</w:t>
      </w:r>
      <w:r w:rsidR="00905488">
        <w:t xml:space="preserve">black </w:t>
      </w:r>
      <w:r w:rsidR="00081EE8">
        <w:t xml:space="preserve">dashed lines) of </w:t>
      </w:r>
      <w:r w:rsidR="001B6135">
        <w:t xml:space="preserve">the </w:t>
      </w:r>
      <w:r w:rsidR="00081EE8">
        <w:t>first derivative</w:t>
      </w:r>
      <w:r w:rsidR="001B6135">
        <w:t>s</w:t>
      </w:r>
      <w:r w:rsidR="00081EE8">
        <w:t xml:space="preserve"> of the smoothers; (</w:t>
      </w:r>
      <w:r w:rsidR="002F43F1">
        <w:t>g</w:t>
      </w:r>
      <w:r w:rsidR="00081EE8">
        <w:t>) ma</w:t>
      </w:r>
      <w:r w:rsidR="00514739">
        <w:t>p</w:t>
      </w:r>
      <w:r w:rsidR="00081EE8">
        <w:t xml:space="preserve"> of age-6 fish for a single simulated dataset with </w:t>
      </w:r>
      <w:r w:rsidR="006639BD">
        <w:t>a single, symmetrical break at 25° latitude and longitude</w:t>
      </w:r>
      <w:r w:rsidR="00081EE8">
        <w:t xml:space="preserve">. </w:t>
      </w:r>
      <w:r w:rsidR="00577222">
        <w:t>D</w:t>
      </w:r>
      <w:r w:rsidR="00081EE8">
        <w:t>ashed</w:t>
      </w:r>
      <w:r>
        <w:t xml:space="preserve"> red lines indicate detected break points, </w:t>
      </w:r>
      <w:r w:rsidR="00E71083">
        <w:t>which are</w:t>
      </w:r>
      <w:r w:rsidR="00DD63A2">
        <w:t xml:space="preserve"> the maximum value obtained for this data set and </w:t>
      </w:r>
      <w:r w:rsidR="00DE448A">
        <w:t>do</w:t>
      </w:r>
      <w:r>
        <w:t xml:space="preserve"> not have a confidence interval that contains zero</w:t>
      </w:r>
      <w:r w:rsidR="006316F6">
        <w:t>.</w:t>
      </w:r>
    </w:p>
    <w:p w14:paraId="5EDDB584" w14:textId="4710CD0C" w:rsidR="006316F6" w:rsidRDefault="006316F6" w:rsidP="001B618E">
      <w:pPr>
        <w:pStyle w:val="Caption"/>
        <w:spacing w:after="0"/>
      </w:pPr>
    </w:p>
    <w:p w14:paraId="446F03DC" w14:textId="77777777" w:rsidR="00857EC0" w:rsidRDefault="00857EC0" w:rsidP="00857EC0">
      <w:pPr>
        <w:spacing w:after="0" w:line="360" w:lineRule="auto"/>
      </w:pPr>
      <w:bookmarkStart w:id="104" w:name="_Hlk2063726"/>
      <w:r>
        <w:rPr>
          <w:noProof/>
        </w:rPr>
        <w:lastRenderedPageBreak/>
        <w:drawing>
          <wp:inline distT="0" distB="0" distL="0" distR="0" wp14:anchorId="00CD1C4C" wp14:editId="293A8DBD">
            <wp:extent cx="6400797" cy="4655124"/>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enario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797" cy="4655124"/>
                    </a:xfrm>
                    <a:prstGeom prst="rect">
                      <a:avLst/>
                    </a:prstGeom>
                  </pic:spPr>
                </pic:pic>
              </a:graphicData>
            </a:graphic>
          </wp:inline>
        </w:drawing>
      </w:r>
    </w:p>
    <w:p w14:paraId="48067E4F" w14:textId="40F1DE3E" w:rsidR="0074747B" w:rsidRDefault="00857EC0" w:rsidP="00516C53">
      <w:pPr>
        <w:spacing w:after="0" w:line="240" w:lineRule="auto"/>
        <w:jc w:val="both"/>
      </w:pPr>
      <w:bookmarkStart w:id="105" w:name="_Ref2004405"/>
      <w:r>
        <w:t xml:space="preserve">Figure </w:t>
      </w:r>
      <w:r>
        <w:rPr>
          <w:noProof/>
        </w:rPr>
        <w:fldChar w:fldCharType="begin"/>
      </w:r>
      <w:r>
        <w:rPr>
          <w:noProof/>
        </w:rPr>
        <w:instrText xml:space="preserve"> SEQ Figure \* ARABIC </w:instrText>
      </w:r>
      <w:r>
        <w:rPr>
          <w:noProof/>
        </w:rPr>
        <w:fldChar w:fldCharType="separate"/>
      </w:r>
      <w:r w:rsidR="00EF1C91">
        <w:rPr>
          <w:noProof/>
        </w:rPr>
        <w:t>3</w:t>
      </w:r>
      <w:r>
        <w:rPr>
          <w:noProof/>
        </w:rPr>
        <w:fldChar w:fldCharType="end"/>
      </w:r>
      <w:bookmarkEnd w:id="105"/>
      <w:r>
        <w:t xml:space="preserve">. Example dataset for each of the scenarios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t xml:space="preserve">. For each of the </w:t>
      </w:r>
      <w:r w:rsidR="00030AA4">
        <w:t>five</w:t>
      </w:r>
      <w:r>
        <w:t xml:space="preserve"> scenarios, points represent the length and location of a single simulated fish at age six. Fish locations (latitudes and longitudes) were sampled from a uniform distribution of the boundaries indicated in </w:t>
      </w:r>
      <w:r>
        <w:fldChar w:fldCharType="begin"/>
      </w:r>
      <w:r>
        <w:instrText xml:space="preserve"> REF _Ref872431 \h  \* MERGEFORMAT </w:instrText>
      </w:r>
      <w:r>
        <w:fldChar w:fldCharType="separate"/>
      </w:r>
      <w:r w:rsidR="00EF1C91">
        <w:t xml:space="preserve">Table </w:t>
      </w:r>
      <w:r w:rsidR="00EF1C91">
        <w:rPr>
          <w:noProof/>
        </w:rPr>
        <w:t>2</w:t>
      </w:r>
      <w:r>
        <w:fldChar w:fldCharType="end"/>
      </w:r>
      <w:r w:rsidR="0074747B">
        <w:t>.</w:t>
      </w:r>
    </w:p>
    <w:p w14:paraId="713CA59D" w14:textId="2BE6F38F" w:rsidR="00B27C79" w:rsidRDefault="00E26AC8" w:rsidP="001B618E">
      <w:pPr>
        <w:pStyle w:val="Caption"/>
        <w:spacing w:after="0" w:line="360" w:lineRule="auto"/>
        <w:sectPr w:rsidR="00B27C79" w:rsidSect="00305832">
          <w:pgSz w:w="12240" w:h="15840"/>
          <w:pgMar w:top="1440" w:right="1440" w:bottom="1440" w:left="1440" w:header="720" w:footer="720" w:gutter="0"/>
          <w:cols w:space="720"/>
          <w:docGrid w:linePitch="360"/>
        </w:sectPr>
      </w:pPr>
      <w:bookmarkStart w:id="106" w:name="_Ref5206683"/>
      <w:bookmarkStart w:id="107" w:name="_Ref5206675"/>
      <w:bookmarkEnd w:id="104"/>
      <w:ins w:id="108" w:author="Trevor Branch" w:date="2019-07-17T16:55:00Z">
        <w:r>
          <w:t>smaller circles</w:t>
        </w:r>
      </w:ins>
    </w:p>
    <w:p w14:paraId="5C694A50" w14:textId="02437719" w:rsidR="001161AF" w:rsidRDefault="001161AF" w:rsidP="00BF132A">
      <w:pPr>
        <w:pStyle w:val="Caption"/>
        <w:spacing w:after="0" w:line="360" w:lineRule="auto"/>
        <w:jc w:val="center"/>
      </w:pPr>
      <w:r>
        <w:rPr>
          <w:noProof/>
        </w:rPr>
        <w:lastRenderedPageBreak/>
        <w:drawing>
          <wp:inline distT="0" distB="0" distL="0" distR="0" wp14:anchorId="6BCFBE3F" wp14:editId="280195F0">
            <wp:extent cx="7036903" cy="5117747"/>
            <wp:effectExtent l="0" t="0" r="0" b="698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AM_cdfprob_2019-05-06.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7036903" cy="5117747"/>
                    </a:xfrm>
                    <a:prstGeom prst="rect">
                      <a:avLst/>
                    </a:prstGeom>
                  </pic:spPr>
                </pic:pic>
              </a:graphicData>
            </a:graphic>
          </wp:inline>
        </w:drawing>
      </w:r>
    </w:p>
    <w:p w14:paraId="4E9EEACF" w14:textId="7BD79E55" w:rsidR="00B27C79" w:rsidRDefault="001127D8" w:rsidP="00516C53">
      <w:pPr>
        <w:pStyle w:val="Caption"/>
        <w:spacing w:after="0"/>
        <w:jc w:val="both"/>
        <w:sectPr w:rsidR="00B27C79" w:rsidSect="00B27C79">
          <w:pgSz w:w="15840" w:h="12240" w:orient="landscape"/>
          <w:pgMar w:top="1440" w:right="1440" w:bottom="1440" w:left="1440" w:header="720" w:footer="720" w:gutter="0"/>
          <w:cols w:space="720"/>
          <w:docGrid w:linePitch="360"/>
        </w:sectPr>
      </w:pPr>
      <w:bookmarkStart w:id="109" w:name="_Ref8913735"/>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EF1C91">
        <w:rPr>
          <w:noProof/>
        </w:rPr>
        <w:t>4</w:t>
      </w:r>
      <w:r w:rsidR="00432FC3">
        <w:rPr>
          <w:noProof/>
        </w:rPr>
        <w:fldChar w:fldCharType="end"/>
      </w:r>
      <w:bookmarkEnd w:id="106"/>
      <w:bookmarkEnd w:id="109"/>
      <w:r>
        <w:t xml:space="preserve">. </w:t>
      </w:r>
      <w:bookmarkStart w:id="110" w:name="_Hlk8631453"/>
      <w:r>
        <w:t xml:space="preserve">a) coverage probabilities for </w:t>
      </w:r>
      <w:r w:rsidR="00071A25">
        <w:t xml:space="preserve">the </w:t>
      </w:r>
      <w:r>
        <w:t xml:space="preserve">endpoints of </w:t>
      </w:r>
      <w:r w:rsidR="00071A25">
        <w:t xml:space="preserve">the </w:t>
      </w:r>
      <w:r>
        <w:t xml:space="preserve">growth curve, </w:t>
      </w:r>
      <w:r w:rsidRPr="00E26AC8">
        <w:rPr>
          <w:i/>
          <w:rPrChange w:id="111" w:author="Trevor Branch" w:date="2019-07-17T16:56:00Z">
            <w:rPr/>
          </w:rPrChange>
        </w:rPr>
        <w:t>L</w:t>
      </w:r>
      <w:r w:rsidRPr="00DE448A">
        <w:rPr>
          <w:vertAlign w:val="subscript"/>
        </w:rPr>
        <w:t>1</w:t>
      </w:r>
      <w:r>
        <w:t xml:space="preserve"> (left) and </w:t>
      </w:r>
      <w:r w:rsidRPr="00E26AC8">
        <w:rPr>
          <w:i/>
          <w:rPrChange w:id="112" w:author="Trevor Branch" w:date="2019-07-17T16:56:00Z">
            <w:rPr/>
          </w:rPrChange>
        </w:rPr>
        <w:t>L</w:t>
      </w:r>
      <w:r w:rsidRPr="00DE448A">
        <w:rPr>
          <w:vertAlign w:val="subscript"/>
        </w:rPr>
        <w:t>2</w:t>
      </w:r>
      <w:r>
        <w:t xml:space="preserve"> (right), and b) proportion of 100 simulations for each spatial scenario wherein the correct </w:t>
      </w:r>
      <w:r w:rsidR="009C2770">
        <w:t>latitudinal breaks</w:t>
      </w:r>
      <w:r w:rsidR="000D36AA">
        <w:t xml:space="preserve"> (</w:t>
      </w:r>
      <w:r w:rsidR="00C700C7">
        <w:t>left</w:t>
      </w:r>
      <w:r w:rsidR="000D36AA">
        <w:t>)</w:t>
      </w:r>
      <w:r w:rsidR="00107177">
        <w:t xml:space="preserve">, </w:t>
      </w:r>
      <w:r w:rsidR="009C2770">
        <w:t>or longitudinal breaks</w:t>
      </w:r>
      <w:r w:rsidR="00107177">
        <w:t xml:space="preserve"> (</w:t>
      </w:r>
      <w:r w:rsidR="00C700C7">
        <w:t>center</w:t>
      </w:r>
      <w:r w:rsidR="00107177">
        <w:t>)</w:t>
      </w:r>
      <w:r w:rsidR="00C700C7">
        <w:t xml:space="preserve"> or </w:t>
      </w:r>
      <w:r w:rsidR="00840C5F">
        <w:t>temporal</w:t>
      </w:r>
      <w:r w:rsidR="00C700C7">
        <w:t xml:space="preserve"> break (right)</w:t>
      </w:r>
      <w:r w:rsidR="00D3144F">
        <w:t xml:space="preserve"> </w:t>
      </w:r>
      <w:r w:rsidR="00107177">
        <w:t>were detected.</w:t>
      </w:r>
      <w:bookmarkEnd w:id="107"/>
      <w:bookmarkEnd w:id="110"/>
    </w:p>
    <w:p w14:paraId="47F38290" w14:textId="7F9023A9" w:rsidR="00857EC0" w:rsidRDefault="00857EC0" w:rsidP="001B618E">
      <w:pPr>
        <w:pStyle w:val="Caption"/>
        <w:spacing w:after="0" w:line="360" w:lineRule="auto"/>
      </w:pPr>
    </w:p>
    <w:bookmarkEnd w:id="97"/>
    <w:bookmarkEnd w:id="102"/>
    <w:p w14:paraId="4479677C" w14:textId="0DADB3D1" w:rsidR="00BC119C" w:rsidRPr="00BC119C" w:rsidRDefault="001F735D" w:rsidP="001B618E">
      <w:pPr>
        <w:spacing w:after="0" w:line="360" w:lineRule="auto"/>
      </w:pPr>
      <w:r>
        <w:rPr>
          <w:noProof/>
        </w:rPr>
        <w:drawing>
          <wp:inline distT="0" distB="0" distL="0" distR="0" wp14:anchorId="5BD7FFBD" wp14:editId="47EDDDDF">
            <wp:extent cx="5486399" cy="6857998"/>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ab_smooth_map2.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86399" cy="6857998"/>
                    </a:xfrm>
                    <a:prstGeom prst="rect">
                      <a:avLst/>
                    </a:prstGeom>
                  </pic:spPr>
                </pic:pic>
              </a:graphicData>
            </a:graphic>
          </wp:inline>
        </w:drawing>
      </w:r>
    </w:p>
    <w:p w14:paraId="5805B27D" w14:textId="281E7E66" w:rsidR="00655F5F" w:rsidRDefault="00A025ED" w:rsidP="00516C53">
      <w:pPr>
        <w:pStyle w:val="Caption"/>
        <w:spacing w:after="0"/>
        <w:jc w:val="both"/>
      </w:pPr>
      <w:bookmarkStart w:id="113" w:name="_Ref532305639"/>
      <w:r>
        <w:t xml:space="preserve">Figure </w:t>
      </w:r>
      <w:r w:rsidR="00997CA2">
        <w:rPr>
          <w:noProof/>
        </w:rPr>
        <w:fldChar w:fldCharType="begin"/>
      </w:r>
      <w:r w:rsidR="00997CA2">
        <w:rPr>
          <w:noProof/>
        </w:rPr>
        <w:instrText xml:space="preserve"> SEQ Figure \* ARABIC </w:instrText>
      </w:r>
      <w:r w:rsidR="00997CA2">
        <w:rPr>
          <w:noProof/>
        </w:rPr>
        <w:fldChar w:fldCharType="separate"/>
      </w:r>
      <w:r w:rsidR="00EF1C91">
        <w:rPr>
          <w:noProof/>
        </w:rPr>
        <w:t>5</w:t>
      </w:r>
      <w:r w:rsidR="00997CA2">
        <w:rPr>
          <w:noProof/>
        </w:rPr>
        <w:fldChar w:fldCharType="end"/>
      </w:r>
      <w:bookmarkEnd w:id="113"/>
      <w:r>
        <w:t xml:space="preserve">. </w:t>
      </w:r>
      <w:r w:rsidR="00C050D7">
        <w:t xml:space="preserve"> </w:t>
      </w:r>
      <w:r w:rsidR="00B6218A">
        <w:t>(</w:t>
      </w:r>
      <w:proofErr w:type="spellStart"/>
      <w:proofErr w:type="gramStart"/>
      <w:r w:rsidR="00B6218A">
        <w:t>a,c</w:t>
      </w:r>
      <w:proofErr w:type="gramEnd"/>
      <w:r w:rsidR="00B6218A">
        <w:t>,e</w:t>
      </w:r>
      <w:proofErr w:type="spellEnd"/>
      <w:r w:rsidR="00B6218A">
        <w:t xml:space="preserve">) </w:t>
      </w:r>
      <w:r w:rsidR="00C050D7">
        <w:t>Plots of smoothers</w:t>
      </w:r>
      <w:r w:rsidR="00024702">
        <w:t xml:space="preserve"> (fitted regression splines)</w:t>
      </w:r>
      <w:r w:rsidR="00C050D7">
        <w:t xml:space="preserve"> for </w:t>
      </w:r>
      <w:r w:rsidR="00AB4CA9">
        <w:t>y</w:t>
      </w:r>
      <w:r w:rsidR="008936F5" w:rsidRPr="00D75A95">
        <w:t>ear</w:t>
      </w:r>
      <w:r w:rsidR="00B6218A">
        <w:t>,</w:t>
      </w:r>
      <w:r w:rsidR="00D75A95">
        <w:t xml:space="preserve"> </w:t>
      </w:r>
      <w:r w:rsidR="00AB4CA9">
        <w:t>l</w:t>
      </w:r>
      <w:r w:rsidR="00C050D7">
        <w:t>atitude,</w:t>
      </w:r>
      <w:r w:rsidR="00B6218A">
        <w:t xml:space="preserve"> and </w:t>
      </w:r>
      <w:r w:rsidR="00AB4CA9">
        <w:t>l</w:t>
      </w:r>
      <w:r w:rsidR="00B6218A">
        <w:t>ongitude,</w:t>
      </w:r>
      <w:r w:rsidR="00C050D7">
        <w:t xml:space="preserve"> and first derivatives thereof</w:t>
      </w:r>
      <w:r w:rsidR="00B6218A">
        <w:t xml:space="preserve"> </w:t>
      </w:r>
      <w:r w:rsidR="005D1F29">
        <w:t xml:space="preserve">for </w:t>
      </w:r>
      <w:r w:rsidR="0089352F">
        <w:t xml:space="preserve">female age </w:t>
      </w:r>
      <w:r w:rsidR="009263FE" w:rsidRPr="009263FE">
        <w:t>four</w:t>
      </w:r>
      <w:r w:rsidR="005D1F29">
        <w:t xml:space="preserve"> sablefish </w:t>
      </w:r>
      <w:r w:rsidR="00B6218A">
        <w:t>(</w:t>
      </w:r>
      <w:proofErr w:type="spellStart"/>
      <w:r w:rsidR="00B6218A">
        <w:t>b,d,f</w:t>
      </w:r>
      <w:proofErr w:type="spellEnd"/>
      <w:r w:rsidR="00B6218A">
        <w:t>)</w:t>
      </w:r>
      <w:r w:rsidR="00C050D7">
        <w:t>.</w:t>
      </w:r>
      <w:r w:rsidR="00BC119C">
        <w:t xml:space="preserve"> </w:t>
      </w:r>
      <w:r w:rsidR="004C1F0B">
        <w:t xml:space="preserve">On a-f, vertical dashed lines indicate latitudes, longitudes or years that </w:t>
      </w:r>
      <w:r w:rsidR="00DA6257">
        <w:t xml:space="preserve">correspond to </w:t>
      </w:r>
      <w:r w:rsidR="004C1F0B">
        <w:t>the highest first derivative and had a confidence interval that did not include zero. g) map with model-detected breakpoints (red dashed lines) and breakpoints detected for other ages (grey dotted line).</w:t>
      </w:r>
    </w:p>
    <w:p w14:paraId="2CC4F324" w14:textId="77777777" w:rsidR="000F0C3E" w:rsidRDefault="00655F5F" w:rsidP="001B618E">
      <w:pPr>
        <w:pStyle w:val="Caption"/>
        <w:spacing w:after="0"/>
      </w:pPr>
      <w:r>
        <w:rPr>
          <w:noProof/>
        </w:rPr>
        <w:lastRenderedPageBreak/>
        <w:drawing>
          <wp:inline distT="0" distB="0" distL="0" distR="0" wp14:anchorId="09D670D9" wp14:editId="536CC571">
            <wp:extent cx="5689398" cy="7111749"/>
            <wp:effectExtent l="0" t="0" r="698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tretch>
                      <a:fillRect/>
                    </a:stretch>
                  </pic:blipFill>
                  <pic:spPr bwMode="auto">
                    <a:xfrm>
                      <a:off x="0" y="0"/>
                      <a:ext cx="5689398" cy="7111749"/>
                    </a:xfrm>
                    <a:prstGeom prst="rect">
                      <a:avLst/>
                    </a:prstGeom>
                    <a:noFill/>
                    <a:ln>
                      <a:noFill/>
                    </a:ln>
                  </pic:spPr>
                </pic:pic>
              </a:graphicData>
            </a:graphic>
          </wp:inline>
        </w:drawing>
      </w:r>
    </w:p>
    <w:p w14:paraId="1A6443BC" w14:textId="79ED1136" w:rsidR="00655F5F" w:rsidRPr="00655F5F" w:rsidRDefault="000F0C3E" w:rsidP="00516C53">
      <w:pPr>
        <w:pStyle w:val="Caption"/>
        <w:spacing w:after="0"/>
        <w:jc w:val="both"/>
        <w:sectPr w:rsidR="00655F5F" w:rsidRPr="00655F5F" w:rsidSect="00305832">
          <w:pgSz w:w="12240" w:h="15840"/>
          <w:pgMar w:top="1440" w:right="1440" w:bottom="1440" w:left="1440" w:header="720" w:footer="720" w:gutter="0"/>
          <w:cols w:space="720"/>
          <w:docGrid w:linePitch="360"/>
        </w:sectPr>
      </w:pPr>
      <w:bookmarkStart w:id="114" w:name="_Ref5721192"/>
      <w:r>
        <w:t xml:space="preserve">Figure </w:t>
      </w:r>
      <w:r w:rsidR="003918D8">
        <w:rPr>
          <w:noProof/>
        </w:rPr>
        <w:fldChar w:fldCharType="begin"/>
      </w:r>
      <w:r w:rsidR="003918D8">
        <w:rPr>
          <w:noProof/>
        </w:rPr>
        <w:instrText xml:space="preserve"> SEQ Figure \* ARABIC </w:instrText>
      </w:r>
      <w:r w:rsidR="003918D8">
        <w:rPr>
          <w:noProof/>
        </w:rPr>
        <w:fldChar w:fldCharType="separate"/>
      </w:r>
      <w:r w:rsidR="00EF1C91">
        <w:rPr>
          <w:noProof/>
        </w:rPr>
        <w:t>6</w:t>
      </w:r>
      <w:r w:rsidR="003918D8">
        <w:rPr>
          <w:noProof/>
        </w:rPr>
        <w:fldChar w:fldCharType="end"/>
      </w:r>
      <w:bookmarkEnd w:id="114"/>
      <w:r w:rsidR="005A756B">
        <w:rPr>
          <w:noProof/>
        </w:rPr>
        <w:t>.</w:t>
      </w:r>
      <w:r w:rsidR="00655F5F">
        <w:t xml:space="preserve"> (</w:t>
      </w:r>
      <w:proofErr w:type="spellStart"/>
      <w:proofErr w:type="gramStart"/>
      <w:r w:rsidR="00655F5F">
        <w:t>a,c</w:t>
      </w:r>
      <w:proofErr w:type="gramEnd"/>
      <w:r w:rsidR="00655F5F">
        <w:t>,e</w:t>
      </w:r>
      <w:proofErr w:type="spellEnd"/>
      <w:r w:rsidR="00655F5F">
        <w:t>) Plots of smoothers</w:t>
      </w:r>
      <w:r w:rsidR="00024702">
        <w:t xml:space="preserve"> (fitted regression splines) </w:t>
      </w:r>
      <w:r w:rsidR="00655F5F">
        <w:t xml:space="preserve">for </w:t>
      </w:r>
      <w:r w:rsidR="00655F5F" w:rsidRPr="00D75A95">
        <w:t>Year</w:t>
      </w:r>
      <w:r w:rsidR="00655F5F">
        <w:t>, Latitude, and Longitude, and first derivatives thereof for female age six sablefish (</w:t>
      </w:r>
      <w:proofErr w:type="spellStart"/>
      <w:r w:rsidR="00655F5F">
        <w:t>b,d,f</w:t>
      </w:r>
      <w:proofErr w:type="spellEnd"/>
      <w:r w:rsidR="00655F5F">
        <w:t xml:space="preserve">). </w:t>
      </w:r>
      <w:r w:rsidR="00E03AC6">
        <w:t>On a-f, vertical</w:t>
      </w:r>
      <w:r w:rsidR="00AB4CA9">
        <w:t xml:space="preserve"> dashed lines indicate latitudes, longitudes or years that</w:t>
      </w:r>
      <w:r w:rsidR="00DA6257">
        <w:t xml:space="preserve"> corresponded to</w:t>
      </w:r>
      <w:r w:rsidR="00AB4CA9">
        <w:t xml:space="preserve"> the highest first derivative and had a confidence interval that did not include zero. g) map with model-detected breakpoints (red</w:t>
      </w:r>
      <w:r w:rsidR="005A218E">
        <w:t xml:space="preserve"> dashed</w:t>
      </w:r>
      <w:r w:rsidR="00AB4CA9">
        <w:t xml:space="preserve"> lines)</w:t>
      </w:r>
      <w:r w:rsidR="00E03AC6">
        <w:t xml:space="preserve"> and breakpoints detected for other ages (grey dotted line).</w:t>
      </w:r>
    </w:p>
    <w:p w14:paraId="55A4F25F" w14:textId="0C083261" w:rsidR="00AA564B" w:rsidRDefault="00AA564B" w:rsidP="001B618E">
      <w:pPr>
        <w:pStyle w:val="Caption"/>
        <w:spacing w:after="0"/>
      </w:pPr>
      <w:r>
        <w:rPr>
          <w:noProof/>
        </w:rPr>
        <w:lastRenderedPageBreak/>
        <w:drawing>
          <wp:inline distT="0" distB="0" distL="0" distR="0" wp14:anchorId="318172EE" wp14:editId="5DB5A2D1">
            <wp:extent cx="6065275" cy="6400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ab_zones.png"/>
                    <pic:cNvPicPr/>
                  </pic:nvPicPr>
                  <pic:blipFill>
                    <a:blip r:embed="rId20">
                      <a:extLst>
                        <a:ext uri="{28A0092B-C50C-407E-A947-70E740481C1C}">
                          <a14:useLocalDpi xmlns:a14="http://schemas.microsoft.com/office/drawing/2010/main" val="0"/>
                        </a:ext>
                      </a:extLst>
                    </a:blip>
                    <a:stretch>
                      <a:fillRect/>
                    </a:stretch>
                  </pic:blipFill>
                  <pic:spPr bwMode="auto">
                    <a:xfrm>
                      <a:off x="0" y="0"/>
                      <a:ext cx="6065275" cy="6400800"/>
                    </a:xfrm>
                    <a:prstGeom prst="rect">
                      <a:avLst/>
                    </a:prstGeom>
                    <a:ln>
                      <a:noFill/>
                    </a:ln>
                    <a:extLst>
                      <a:ext uri="{53640926-AAD7-44D8-BBD7-CCE9431645EC}">
                        <a14:shadowObscured xmlns:a14="http://schemas.microsoft.com/office/drawing/2010/main"/>
                      </a:ext>
                    </a:extLst>
                  </pic:spPr>
                </pic:pic>
              </a:graphicData>
            </a:graphic>
          </wp:inline>
        </w:drawing>
      </w:r>
    </w:p>
    <w:p w14:paraId="4065EC25" w14:textId="5667486C" w:rsidR="001F735D" w:rsidRDefault="00AA564B" w:rsidP="00516C53">
      <w:pPr>
        <w:pStyle w:val="Caption"/>
        <w:spacing w:after="0"/>
        <w:jc w:val="both"/>
        <w:sectPr w:rsidR="001F735D" w:rsidSect="00305832">
          <w:pgSz w:w="12240" w:h="15840"/>
          <w:pgMar w:top="1440" w:right="1440" w:bottom="1440" w:left="1440" w:header="720" w:footer="720" w:gutter="0"/>
          <w:cols w:space="720"/>
          <w:docGrid w:linePitch="360"/>
        </w:sectPr>
      </w:pPr>
      <w:bookmarkStart w:id="115" w:name="_Ref5281391"/>
      <w:r>
        <w:t xml:space="preserve">Figure </w:t>
      </w:r>
      <w:r w:rsidR="00432FC3">
        <w:rPr>
          <w:noProof/>
        </w:rPr>
        <w:fldChar w:fldCharType="begin"/>
      </w:r>
      <w:r w:rsidR="00432FC3">
        <w:rPr>
          <w:noProof/>
        </w:rPr>
        <w:instrText xml:space="preserve"> SEQ Figure \* ARABIC </w:instrText>
      </w:r>
      <w:r w:rsidR="00432FC3">
        <w:rPr>
          <w:noProof/>
        </w:rPr>
        <w:fldChar w:fldCharType="separate"/>
      </w:r>
      <w:r w:rsidR="003F7577">
        <w:rPr>
          <w:noProof/>
        </w:rPr>
        <w:t>7</w:t>
      </w:r>
      <w:r w:rsidR="00432FC3">
        <w:rPr>
          <w:noProof/>
        </w:rPr>
        <w:fldChar w:fldCharType="end"/>
      </w:r>
      <w:bookmarkEnd w:id="115"/>
      <w:r>
        <w:t>. Method-detected breakpoints (red dashed lines) and ecosystem-b</w:t>
      </w:r>
      <w:r w:rsidR="003E4700">
        <w:t>a</w:t>
      </w:r>
      <w:r>
        <w:t xml:space="preserve">sed break (blue dashed lines) used to delineate growth regions for sablefish. </w:t>
      </w:r>
      <w:commentRangeStart w:id="116"/>
      <w:r w:rsidR="00AA6414">
        <w:t>For illustration, points</w:t>
      </w:r>
      <w:r>
        <w:t xml:space="preserve"> are raw sablefish observations of both sexes at </w:t>
      </w:r>
      <w:r w:rsidR="00AA6414">
        <w:t>age</w:t>
      </w:r>
      <w:r>
        <w:t xml:space="preserve"> 30 years</w:t>
      </w:r>
      <w:commentRangeEnd w:id="116"/>
      <w:r w:rsidR="00E46EE7">
        <w:rPr>
          <w:rStyle w:val="CommentReference"/>
          <w:iCs w:val="0"/>
        </w:rPr>
        <w:commentReference w:id="116"/>
      </w:r>
      <w:r w:rsidR="001C1677">
        <w:t>.</w:t>
      </w:r>
      <w:r w:rsidR="00A77355">
        <w:t xml:space="preserve"> Map made in R using current data from: </w:t>
      </w:r>
      <w:hyperlink r:id="rId21" w:history="1">
        <w:r w:rsidR="00A77355" w:rsidRPr="00D47A36">
          <w:rPr>
            <w:rStyle w:val="Hyperlink"/>
          </w:rPr>
          <w:t>https://data.amerigeoss.org/en_AU/dataset/major-ocean-currents-arrowpolys-30m-85</w:t>
        </w:r>
      </w:hyperlink>
      <w:r w:rsidR="00A77355">
        <w:t xml:space="preserve"> </w:t>
      </w:r>
      <w:ins w:id="118" w:author="Trevor Branch" w:date="2019-07-17T16:58:00Z">
        <w:r w:rsidR="00E26AC8">
          <w:t xml:space="preserve"> [figures keep blinking in and out when I view them. I suggest  pasting  picture files in , e.g. .</w:t>
        </w:r>
        <w:proofErr w:type="spellStart"/>
        <w:r w:rsidR="00E26AC8">
          <w:t>png</w:t>
        </w:r>
        <w:proofErr w:type="spellEnd"/>
        <w:r w:rsidR="00E26AC8">
          <w:t>.]</w:t>
        </w:r>
      </w:ins>
    </w:p>
    <w:p w14:paraId="0B35D6F9" w14:textId="77777777" w:rsidR="00113A0A" w:rsidRDefault="00113A0A" w:rsidP="001B618E">
      <w:pPr>
        <w:spacing w:after="0" w:line="360" w:lineRule="auto"/>
      </w:pPr>
      <w:r>
        <w:rPr>
          <w:noProof/>
        </w:rPr>
        <w:lastRenderedPageBreak/>
        <w:drawing>
          <wp:inline distT="0" distB="0" distL="0" distR="0" wp14:anchorId="3CD57937" wp14:editId="6C192175">
            <wp:extent cx="6095998" cy="7315197"/>
            <wp:effectExtent l="0" t="0" r="635"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ts_gam.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095998" cy="7315197"/>
                    </a:xfrm>
                    <a:prstGeom prst="rect">
                      <a:avLst/>
                    </a:prstGeom>
                  </pic:spPr>
                </pic:pic>
              </a:graphicData>
            </a:graphic>
          </wp:inline>
        </w:drawing>
      </w:r>
    </w:p>
    <w:p w14:paraId="6E9170D1" w14:textId="792CDEAA" w:rsidR="003B4E84" w:rsidRDefault="00F94063" w:rsidP="00516C53">
      <w:pPr>
        <w:pStyle w:val="Caption"/>
        <w:spacing w:after="0"/>
        <w:jc w:val="both"/>
        <w:sectPr w:rsidR="003B4E84" w:rsidSect="00871B3A">
          <w:pgSz w:w="12240" w:h="15840"/>
          <w:pgMar w:top="1440" w:right="1440" w:bottom="1440" w:left="1440" w:header="720" w:footer="720" w:gutter="0"/>
          <w:cols w:space="720"/>
          <w:docGrid w:linePitch="360"/>
        </w:sectPr>
      </w:pPr>
      <w:bookmarkStart w:id="119" w:name="_Ref532305683"/>
      <w:r>
        <w:t xml:space="preserve">Figure </w:t>
      </w:r>
      <w:r w:rsidR="00B8111C">
        <w:rPr>
          <w:noProof/>
        </w:rPr>
        <w:fldChar w:fldCharType="begin"/>
      </w:r>
      <w:r w:rsidR="00B8111C">
        <w:rPr>
          <w:noProof/>
        </w:rPr>
        <w:instrText xml:space="preserve"> SEQ Figure \* ARABIC </w:instrText>
      </w:r>
      <w:r w:rsidR="00B8111C">
        <w:rPr>
          <w:noProof/>
        </w:rPr>
        <w:fldChar w:fldCharType="separate"/>
      </w:r>
      <w:r w:rsidR="00EF1C91">
        <w:rPr>
          <w:noProof/>
        </w:rPr>
        <w:t>8</w:t>
      </w:r>
      <w:r w:rsidR="00B8111C">
        <w:rPr>
          <w:noProof/>
        </w:rPr>
        <w:fldChar w:fldCharType="end"/>
      </w:r>
      <w:bookmarkEnd w:id="119"/>
      <w:r>
        <w:t xml:space="preserve">. Fits of von Bertalanffy growth function </w:t>
      </w:r>
      <w:r w:rsidR="00871B3A">
        <w:t xml:space="preserve">(black lines) </w:t>
      </w:r>
      <w:r>
        <w:t xml:space="preserve">to data </w:t>
      </w:r>
      <w:r w:rsidR="00B23510">
        <w:t xml:space="preserve">at </w:t>
      </w:r>
      <w:r w:rsidR="0002157C">
        <w:t xml:space="preserve">the </w:t>
      </w:r>
      <w:r w:rsidR="00B23510">
        <w:t xml:space="preserve">final </w:t>
      </w:r>
      <w:r w:rsidR="00F946EC">
        <w:t>spatiotemporal</w:t>
      </w:r>
      <w:r w:rsidR="00262084">
        <w:t xml:space="preserve"> aggregation</w:t>
      </w:r>
      <w:r>
        <w:t>.</w:t>
      </w:r>
      <w:r w:rsidR="00871B3A">
        <w:t xml:space="preserve"> Points are raw survey data colored by their source.</w:t>
      </w:r>
      <w:r w:rsidR="00CD479F">
        <w:t xml:space="preserve"> Line types denote whether </w:t>
      </w:r>
      <w:r w:rsidR="0002157C">
        <w:t xml:space="preserve">the </w:t>
      </w:r>
      <w:r w:rsidR="00CD479F">
        <w:t>fit is for early, late or pooled time period.</w:t>
      </w:r>
    </w:p>
    <w:p w14:paraId="23D13186" w14:textId="190B91E8" w:rsidR="00E21EB4" w:rsidRDefault="00E21EB4" w:rsidP="001B618E">
      <w:pPr>
        <w:pStyle w:val="Heading1"/>
        <w:spacing w:after="0" w:line="360" w:lineRule="auto"/>
      </w:pPr>
      <w:r w:rsidRPr="00F82EB2">
        <w:lastRenderedPageBreak/>
        <w:t>Tables</w:t>
      </w:r>
    </w:p>
    <w:tbl>
      <w:tblPr>
        <w:tblStyle w:val="TableGrid"/>
        <w:tblpPr w:leftFromText="180" w:rightFromText="180" w:vertAnchor="text" w:horzAnchor="margin" w:tblpY="-95"/>
        <w:tblW w:w="12802" w:type="dxa"/>
        <w:tblLook w:val="04A0" w:firstRow="1" w:lastRow="0" w:firstColumn="1" w:lastColumn="0" w:noHBand="0" w:noVBand="1"/>
      </w:tblPr>
      <w:tblGrid>
        <w:gridCol w:w="2517"/>
        <w:gridCol w:w="1568"/>
        <w:gridCol w:w="1316"/>
        <w:gridCol w:w="1318"/>
        <w:gridCol w:w="965"/>
        <w:gridCol w:w="880"/>
        <w:gridCol w:w="1136"/>
        <w:gridCol w:w="1138"/>
        <w:gridCol w:w="981"/>
        <w:gridCol w:w="983"/>
      </w:tblGrid>
      <w:tr w:rsidR="001930FF" w:rsidRPr="005C76FF" w14:paraId="7FC44CD7" w14:textId="77777777" w:rsidTr="00D66940">
        <w:trPr>
          <w:trHeight w:val="902"/>
        </w:trPr>
        <w:tc>
          <w:tcPr>
            <w:tcW w:w="2517" w:type="dxa"/>
            <w:vMerge w:val="restart"/>
            <w:vAlign w:val="center"/>
          </w:tcPr>
          <w:p w14:paraId="6E8DD608" w14:textId="77777777" w:rsidR="001930FF" w:rsidRPr="005C76FF" w:rsidRDefault="001930FF" w:rsidP="00D66940">
            <w:pPr>
              <w:pStyle w:val="Caption"/>
              <w:spacing w:after="0"/>
              <w:jc w:val="center"/>
              <w:rPr>
                <w:b/>
                <w:sz w:val="20"/>
                <w:szCs w:val="20"/>
              </w:rPr>
            </w:pPr>
            <w:bookmarkStart w:id="120" w:name="_Ref525720559"/>
            <w:r w:rsidRPr="005C76FF">
              <w:rPr>
                <w:b/>
                <w:sz w:val="20"/>
                <w:szCs w:val="20"/>
              </w:rPr>
              <w:t>Region</w:t>
            </w:r>
          </w:p>
        </w:tc>
        <w:tc>
          <w:tcPr>
            <w:tcW w:w="1568" w:type="dxa"/>
            <w:vMerge w:val="restart"/>
            <w:vAlign w:val="center"/>
          </w:tcPr>
          <w:p w14:paraId="5258EBDD" w14:textId="77777777" w:rsidR="001930FF" w:rsidRPr="005C76FF" w:rsidRDefault="001930FF" w:rsidP="00D66940">
            <w:pPr>
              <w:pStyle w:val="Caption"/>
              <w:spacing w:after="0"/>
              <w:jc w:val="center"/>
              <w:rPr>
                <w:b/>
                <w:sz w:val="20"/>
                <w:szCs w:val="20"/>
              </w:rPr>
            </w:pPr>
            <w:r w:rsidRPr="005C76FF">
              <w:rPr>
                <w:b/>
                <w:sz w:val="20"/>
                <w:szCs w:val="20"/>
              </w:rPr>
              <w:t>Survey Method</w:t>
            </w:r>
          </w:p>
        </w:tc>
        <w:tc>
          <w:tcPr>
            <w:tcW w:w="2634" w:type="dxa"/>
            <w:gridSpan w:val="2"/>
            <w:vAlign w:val="center"/>
          </w:tcPr>
          <w:p w14:paraId="385D59F9" w14:textId="77777777" w:rsidR="001930FF" w:rsidRPr="005C76FF" w:rsidRDefault="001930FF" w:rsidP="00D66940">
            <w:pPr>
              <w:pStyle w:val="Caption"/>
              <w:spacing w:after="0"/>
              <w:jc w:val="center"/>
              <w:rPr>
                <w:b/>
                <w:sz w:val="20"/>
                <w:szCs w:val="20"/>
              </w:rPr>
            </w:pPr>
            <w:r w:rsidRPr="005C76FF">
              <w:rPr>
                <w:b/>
                <w:sz w:val="20"/>
                <w:szCs w:val="20"/>
              </w:rPr>
              <w:t>Sample size used in this analysis to fit GAM</w:t>
            </w:r>
          </w:p>
        </w:tc>
        <w:tc>
          <w:tcPr>
            <w:tcW w:w="6083" w:type="dxa"/>
            <w:gridSpan w:val="6"/>
            <w:vAlign w:val="center"/>
          </w:tcPr>
          <w:p w14:paraId="70517361" w14:textId="77777777" w:rsidR="001930FF" w:rsidRPr="005C76FF" w:rsidRDefault="001930FF" w:rsidP="00D66940">
            <w:pPr>
              <w:pStyle w:val="Caption"/>
              <w:spacing w:after="0"/>
              <w:jc w:val="center"/>
              <w:rPr>
                <w:b/>
                <w:sz w:val="20"/>
                <w:szCs w:val="20"/>
              </w:rPr>
            </w:pPr>
            <w:r w:rsidRPr="005C76FF">
              <w:rPr>
                <w:b/>
                <w:sz w:val="20"/>
                <w:szCs w:val="20"/>
              </w:rPr>
              <w:t>VBGF parameters from recent stock assessments</w:t>
            </w:r>
          </w:p>
        </w:tc>
      </w:tr>
      <w:tr w:rsidR="001930FF" w:rsidRPr="005C76FF" w14:paraId="47630A46" w14:textId="77777777" w:rsidTr="00D66940">
        <w:trPr>
          <w:trHeight w:val="184"/>
        </w:trPr>
        <w:tc>
          <w:tcPr>
            <w:tcW w:w="2517" w:type="dxa"/>
            <w:vMerge/>
            <w:vAlign w:val="center"/>
          </w:tcPr>
          <w:p w14:paraId="28C4D702" w14:textId="77777777" w:rsidR="001930FF" w:rsidRPr="005C76FF" w:rsidRDefault="001930FF" w:rsidP="00D66940">
            <w:pPr>
              <w:pStyle w:val="Caption"/>
              <w:spacing w:after="0"/>
              <w:jc w:val="center"/>
              <w:rPr>
                <w:b/>
                <w:sz w:val="20"/>
                <w:szCs w:val="20"/>
              </w:rPr>
            </w:pPr>
          </w:p>
        </w:tc>
        <w:tc>
          <w:tcPr>
            <w:tcW w:w="1568" w:type="dxa"/>
            <w:vMerge/>
            <w:vAlign w:val="center"/>
          </w:tcPr>
          <w:p w14:paraId="227927CB" w14:textId="77777777" w:rsidR="001930FF" w:rsidRPr="005C76FF" w:rsidRDefault="001930FF" w:rsidP="00D66940">
            <w:pPr>
              <w:pStyle w:val="Caption"/>
              <w:spacing w:after="0"/>
              <w:jc w:val="center"/>
              <w:rPr>
                <w:b/>
                <w:sz w:val="20"/>
                <w:szCs w:val="20"/>
              </w:rPr>
            </w:pPr>
          </w:p>
        </w:tc>
        <w:tc>
          <w:tcPr>
            <w:tcW w:w="1316" w:type="dxa"/>
            <w:vMerge w:val="restart"/>
            <w:vAlign w:val="center"/>
          </w:tcPr>
          <w:p w14:paraId="1CF855D7" w14:textId="77777777" w:rsidR="001930FF" w:rsidRPr="005C76FF" w:rsidRDefault="001930FF" w:rsidP="00D66940">
            <w:pPr>
              <w:pStyle w:val="Caption"/>
              <w:spacing w:after="0"/>
              <w:jc w:val="center"/>
              <w:rPr>
                <w:b/>
                <w:sz w:val="20"/>
                <w:szCs w:val="20"/>
              </w:rPr>
            </w:pPr>
            <w:r w:rsidRPr="005C76FF">
              <w:rPr>
                <w:b/>
                <w:sz w:val="20"/>
                <w:szCs w:val="20"/>
              </w:rPr>
              <w:t>M</w:t>
            </w:r>
          </w:p>
        </w:tc>
        <w:tc>
          <w:tcPr>
            <w:tcW w:w="1318" w:type="dxa"/>
            <w:vMerge w:val="restart"/>
            <w:vAlign w:val="center"/>
          </w:tcPr>
          <w:p w14:paraId="7E01CA54" w14:textId="77777777" w:rsidR="001930FF" w:rsidRPr="005C76FF" w:rsidRDefault="001930FF" w:rsidP="00D66940">
            <w:pPr>
              <w:pStyle w:val="Caption"/>
              <w:spacing w:after="0"/>
              <w:jc w:val="center"/>
              <w:rPr>
                <w:b/>
                <w:sz w:val="20"/>
                <w:szCs w:val="20"/>
              </w:rPr>
            </w:pPr>
            <w:r w:rsidRPr="005C76FF">
              <w:rPr>
                <w:b/>
                <w:sz w:val="20"/>
                <w:szCs w:val="20"/>
              </w:rPr>
              <w:t>F</w:t>
            </w:r>
          </w:p>
        </w:tc>
        <w:tc>
          <w:tcPr>
            <w:tcW w:w="1845" w:type="dxa"/>
            <w:gridSpan w:val="2"/>
            <w:vAlign w:val="center"/>
          </w:tcPr>
          <w:p w14:paraId="25BC05AF" w14:textId="77777777" w:rsidR="001930FF" w:rsidRPr="005C76FF" w:rsidRDefault="001930FF" w:rsidP="00D66940">
            <w:pPr>
              <w:pStyle w:val="Caption"/>
              <w:spacing w:after="0"/>
              <w:jc w:val="center"/>
              <w:rPr>
                <w:b/>
                <w:sz w:val="20"/>
                <w:szCs w:val="20"/>
              </w:rPr>
            </w:pPr>
            <w:r w:rsidRPr="00BF132A">
              <w:rPr>
                <w:b/>
                <w:i/>
                <w:sz w:val="20"/>
                <w:szCs w:val="20"/>
              </w:rPr>
              <w:t>L</w:t>
            </w:r>
            <w:r w:rsidRPr="005C76FF">
              <w:rPr>
                <w:b/>
                <w:sz w:val="20"/>
                <w:szCs w:val="20"/>
                <w:vertAlign w:val="subscript"/>
              </w:rPr>
              <w:t xml:space="preserve">∞ </w:t>
            </w:r>
            <w:r w:rsidRPr="005C76FF">
              <w:rPr>
                <w:b/>
                <w:sz w:val="20"/>
                <w:szCs w:val="20"/>
              </w:rPr>
              <w:t>(cm)</w:t>
            </w:r>
          </w:p>
        </w:tc>
        <w:tc>
          <w:tcPr>
            <w:tcW w:w="2274" w:type="dxa"/>
            <w:gridSpan w:val="2"/>
            <w:vAlign w:val="center"/>
          </w:tcPr>
          <w:p w14:paraId="3932C625" w14:textId="77777777" w:rsidR="001930FF" w:rsidRPr="005C76FF" w:rsidRDefault="001930FF" w:rsidP="00D66940">
            <w:pPr>
              <w:pStyle w:val="Caption"/>
              <w:spacing w:after="0"/>
              <w:jc w:val="center"/>
              <w:rPr>
                <w:b/>
                <w:i/>
                <w:sz w:val="20"/>
                <w:szCs w:val="20"/>
              </w:rPr>
            </w:pPr>
            <w:r w:rsidRPr="00BF132A">
              <w:rPr>
                <w:b/>
                <w:i/>
                <w:sz w:val="20"/>
                <w:szCs w:val="20"/>
              </w:rPr>
              <w:t>k</w:t>
            </w:r>
            <w:r w:rsidRPr="005C76FF">
              <w:rPr>
                <w:b/>
                <w:i/>
                <w:sz w:val="20"/>
                <w:szCs w:val="20"/>
              </w:rPr>
              <w:t xml:space="preserve"> </w:t>
            </w:r>
            <w:r w:rsidRPr="005C76FF">
              <w:rPr>
                <w:b/>
                <w:sz w:val="20"/>
                <w:szCs w:val="20"/>
              </w:rPr>
              <w:t xml:space="preserve">(years </w:t>
            </w:r>
            <w:r w:rsidRPr="005C76FF">
              <w:rPr>
                <w:b/>
                <w:sz w:val="20"/>
                <w:szCs w:val="20"/>
                <w:vertAlign w:val="superscript"/>
              </w:rPr>
              <w:t>-1</w:t>
            </w:r>
            <w:r w:rsidRPr="005C76FF">
              <w:rPr>
                <w:b/>
                <w:sz w:val="20"/>
                <w:szCs w:val="20"/>
              </w:rPr>
              <w:t>)</w:t>
            </w:r>
          </w:p>
        </w:tc>
        <w:tc>
          <w:tcPr>
            <w:tcW w:w="1964" w:type="dxa"/>
            <w:gridSpan w:val="2"/>
            <w:vAlign w:val="center"/>
          </w:tcPr>
          <w:p w14:paraId="6BE83C6D" w14:textId="77777777" w:rsidR="001930FF" w:rsidRPr="005C76FF" w:rsidRDefault="001930FF" w:rsidP="00D66940">
            <w:pPr>
              <w:pStyle w:val="Caption"/>
              <w:spacing w:after="0"/>
              <w:jc w:val="center"/>
              <w:rPr>
                <w:b/>
                <w:sz w:val="20"/>
                <w:szCs w:val="20"/>
              </w:rPr>
            </w:pPr>
            <w:r w:rsidRPr="00BF132A">
              <w:rPr>
                <w:b/>
                <w:i/>
                <w:sz w:val="20"/>
                <w:szCs w:val="20"/>
              </w:rPr>
              <w:t>t</w:t>
            </w:r>
            <w:r w:rsidRPr="005C76FF">
              <w:rPr>
                <w:b/>
                <w:sz w:val="20"/>
                <w:szCs w:val="20"/>
                <w:vertAlign w:val="subscript"/>
              </w:rPr>
              <w:t>0</w:t>
            </w:r>
            <w:r w:rsidRPr="005C76FF">
              <w:rPr>
                <w:b/>
                <w:sz w:val="20"/>
                <w:szCs w:val="20"/>
              </w:rPr>
              <w:t xml:space="preserve"> (years)</w:t>
            </w:r>
          </w:p>
        </w:tc>
      </w:tr>
      <w:tr w:rsidR="001930FF" w:rsidRPr="005C76FF" w14:paraId="55AB11A1" w14:textId="77777777" w:rsidTr="002B3A98">
        <w:trPr>
          <w:trHeight w:val="254"/>
        </w:trPr>
        <w:tc>
          <w:tcPr>
            <w:tcW w:w="2517" w:type="dxa"/>
            <w:vMerge/>
            <w:tcBorders>
              <w:bottom w:val="single" w:sz="4" w:space="0" w:color="auto"/>
            </w:tcBorders>
            <w:vAlign w:val="center"/>
          </w:tcPr>
          <w:p w14:paraId="3D8DEFD4" w14:textId="77777777" w:rsidR="001930FF" w:rsidRPr="005C76FF" w:rsidRDefault="001930FF" w:rsidP="00D66940">
            <w:pPr>
              <w:pStyle w:val="Caption"/>
              <w:spacing w:after="0"/>
              <w:jc w:val="center"/>
              <w:rPr>
                <w:b/>
                <w:sz w:val="20"/>
                <w:szCs w:val="20"/>
              </w:rPr>
            </w:pPr>
          </w:p>
        </w:tc>
        <w:tc>
          <w:tcPr>
            <w:tcW w:w="1568" w:type="dxa"/>
            <w:vMerge/>
            <w:tcBorders>
              <w:bottom w:val="single" w:sz="4" w:space="0" w:color="auto"/>
            </w:tcBorders>
            <w:vAlign w:val="center"/>
          </w:tcPr>
          <w:p w14:paraId="09366E09" w14:textId="77777777" w:rsidR="001930FF" w:rsidRPr="005C76FF" w:rsidRDefault="001930FF" w:rsidP="00D66940">
            <w:pPr>
              <w:pStyle w:val="Caption"/>
              <w:spacing w:after="0"/>
              <w:jc w:val="center"/>
              <w:rPr>
                <w:b/>
                <w:sz w:val="20"/>
                <w:szCs w:val="20"/>
              </w:rPr>
            </w:pPr>
          </w:p>
        </w:tc>
        <w:tc>
          <w:tcPr>
            <w:tcW w:w="1316" w:type="dxa"/>
            <w:vMerge/>
            <w:tcBorders>
              <w:bottom w:val="single" w:sz="4" w:space="0" w:color="auto"/>
            </w:tcBorders>
            <w:vAlign w:val="center"/>
          </w:tcPr>
          <w:p w14:paraId="082816D4" w14:textId="77777777" w:rsidR="001930FF" w:rsidRPr="005C76FF" w:rsidRDefault="001930FF" w:rsidP="00D66940">
            <w:pPr>
              <w:pStyle w:val="Caption"/>
              <w:spacing w:after="0"/>
              <w:jc w:val="center"/>
              <w:rPr>
                <w:b/>
                <w:sz w:val="20"/>
                <w:szCs w:val="20"/>
              </w:rPr>
            </w:pPr>
          </w:p>
        </w:tc>
        <w:tc>
          <w:tcPr>
            <w:tcW w:w="1318" w:type="dxa"/>
            <w:vMerge/>
            <w:tcBorders>
              <w:bottom w:val="single" w:sz="4" w:space="0" w:color="auto"/>
            </w:tcBorders>
            <w:vAlign w:val="center"/>
          </w:tcPr>
          <w:p w14:paraId="05008867" w14:textId="77777777" w:rsidR="001930FF" w:rsidRPr="005C76FF" w:rsidRDefault="001930FF" w:rsidP="00D66940">
            <w:pPr>
              <w:pStyle w:val="Caption"/>
              <w:spacing w:after="0"/>
              <w:jc w:val="center"/>
              <w:rPr>
                <w:b/>
                <w:sz w:val="20"/>
                <w:szCs w:val="20"/>
              </w:rPr>
            </w:pPr>
          </w:p>
        </w:tc>
        <w:tc>
          <w:tcPr>
            <w:tcW w:w="965" w:type="dxa"/>
            <w:tcBorders>
              <w:bottom w:val="single" w:sz="4" w:space="0" w:color="auto"/>
            </w:tcBorders>
            <w:vAlign w:val="center"/>
          </w:tcPr>
          <w:p w14:paraId="007D928A" w14:textId="77777777" w:rsidR="001930FF" w:rsidRPr="005C76FF" w:rsidRDefault="001930FF" w:rsidP="00D66940">
            <w:pPr>
              <w:pStyle w:val="Caption"/>
              <w:spacing w:after="0"/>
              <w:jc w:val="center"/>
              <w:rPr>
                <w:b/>
                <w:sz w:val="20"/>
                <w:szCs w:val="20"/>
              </w:rPr>
            </w:pPr>
            <w:r w:rsidRPr="005C76FF">
              <w:rPr>
                <w:b/>
                <w:sz w:val="20"/>
                <w:szCs w:val="20"/>
              </w:rPr>
              <w:t>M</w:t>
            </w:r>
          </w:p>
        </w:tc>
        <w:tc>
          <w:tcPr>
            <w:tcW w:w="880" w:type="dxa"/>
            <w:tcBorders>
              <w:bottom w:val="single" w:sz="4" w:space="0" w:color="auto"/>
            </w:tcBorders>
            <w:vAlign w:val="center"/>
          </w:tcPr>
          <w:p w14:paraId="6C6B77AB" w14:textId="77777777" w:rsidR="001930FF" w:rsidRPr="005C76FF" w:rsidRDefault="001930FF" w:rsidP="00D66940">
            <w:pPr>
              <w:pStyle w:val="Caption"/>
              <w:spacing w:after="0"/>
              <w:jc w:val="center"/>
              <w:rPr>
                <w:b/>
                <w:sz w:val="20"/>
                <w:szCs w:val="20"/>
              </w:rPr>
            </w:pPr>
            <w:r w:rsidRPr="005C76FF">
              <w:rPr>
                <w:b/>
                <w:sz w:val="20"/>
                <w:szCs w:val="20"/>
              </w:rPr>
              <w:t>F</w:t>
            </w:r>
          </w:p>
        </w:tc>
        <w:tc>
          <w:tcPr>
            <w:tcW w:w="1136" w:type="dxa"/>
            <w:tcBorders>
              <w:bottom w:val="single" w:sz="4" w:space="0" w:color="auto"/>
            </w:tcBorders>
            <w:vAlign w:val="center"/>
          </w:tcPr>
          <w:p w14:paraId="71DADC85" w14:textId="77777777" w:rsidR="001930FF" w:rsidRPr="005C76FF" w:rsidRDefault="001930FF" w:rsidP="00D66940">
            <w:pPr>
              <w:pStyle w:val="Caption"/>
              <w:spacing w:after="0"/>
              <w:jc w:val="center"/>
              <w:rPr>
                <w:b/>
                <w:sz w:val="20"/>
                <w:szCs w:val="20"/>
              </w:rPr>
            </w:pPr>
            <w:r w:rsidRPr="005C76FF">
              <w:rPr>
                <w:b/>
                <w:sz w:val="20"/>
                <w:szCs w:val="20"/>
              </w:rPr>
              <w:t>M</w:t>
            </w:r>
          </w:p>
        </w:tc>
        <w:tc>
          <w:tcPr>
            <w:tcW w:w="1138" w:type="dxa"/>
            <w:tcBorders>
              <w:bottom w:val="single" w:sz="4" w:space="0" w:color="auto"/>
            </w:tcBorders>
            <w:vAlign w:val="center"/>
          </w:tcPr>
          <w:p w14:paraId="744ADA5E" w14:textId="77777777" w:rsidR="001930FF" w:rsidRPr="005C76FF" w:rsidRDefault="001930FF" w:rsidP="00D66940">
            <w:pPr>
              <w:pStyle w:val="Caption"/>
              <w:spacing w:after="0"/>
              <w:jc w:val="center"/>
              <w:rPr>
                <w:b/>
                <w:sz w:val="20"/>
                <w:szCs w:val="20"/>
              </w:rPr>
            </w:pPr>
            <w:r w:rsidRPr="005C76FF">
              <w:rPr>
                <w:b/>
                <w:sz w:val="20"/>
                <w:szCs w:val="20"/>
              </w:rPr>
              <w:t>F</w:t>
            </w:r>
          </w:p>
        </w:tc>
        <w:tc>
          <w:tcPr>
            <w:tcW w:w="981" w:type="dxa"/>
            <w:tcBorders>
              <w:bottom w:val="single" w:sz="4" w:space="0" w:color="auto"/>
            </w:tcBorders>
            <w:vAlign w:val="center"/>
          </w:tcPr>
          <w:p w14:paraId="76A83252" w14:textId="77777777" w:rsidR="001930FF" w:rsidRPr="005C76FF" w:rsidRDefault="001930FF" w:rsidP="00D66940">
            <w:pPr>
              <w:pStyle w:val="Caption"/>
              <w:spacing w:after="0"/>
              <w:jc w:val="center"/>
              <w:rPr>
                <w:b/>
                <w:sz w:val="20"/>
                <w:szCs w:val="20"/>
              </w:rPr>
            </w:pPr>
            <w:r w:rsidRPr="005C76FF">
              <w:rPr>
                <w:b/>
                <w:sz w:val="20"/>
                <w:szCs w:val="20"/>
              </w:rPr>
              <w:t>M</w:t>
            </w:r>
          </w:p>
        </w:tc>
        <w:tc>
          <w:tcPr>
            <w:tcW w:w="983" w:type="dxa"/>
            <w:tcBorders>
              <w:bottom w:val="single" w:sz="4" w:space="0" w:color="auto"/>
            </w:tcBorders>
            <w:vAlign w:val="center"/>
          </w:tcPr>
          <w:p w14:paraId="2D9F5C77" w14:textId="77777777" w:rsidR="001930FF" w:rsidRPr="005C76FF" w:rsidRDefault="001930FF" w:rsidP="00D66940">
            <w:pPr>
              <w:pStyle w:val="Caption"/>
              <w:spacing w:after="0"/>
              <w:jc w:val="center"/>
              <w:rPr>
                <w:b/>
                <w:sz w:val="20"/>
                <w:szCs w:val="20"/>
              </w:rPr>
            </w:pPr>
            <w:r w:rsidRPr="005C76FF">
              <w:rPr>
                <w:b/>
                <w:sz w:val="20"/>
                <w:szCs w:val="20"/>
              </w:rPr>
              <w:t>F</w:t>
            </w:r>
          </w:p>
        </w:tc>
      </w:tr>
      <w:tr w:rsidR="001930FF" w:rsidRPr="005C76FF" w14:paraId="2BFD6D0E" w14:textId="77777777" w:rsidTr="002B3A98">
        <w:trPr>
          <w:trHeight w:val="1280"/>
        </w:trPr>
        <w:tc>
          <w:tcPr>
            <w:tcW w:w="2517" w:type="dxa"/>
            <w:tcBorders>
              <w:top w:val="single" w:sz="4" w:space="0" w:color="auto"/>
              <w:left w:val="single" w:sz="4" w:space="0" w:color="auto"/>
              <w:bottom w:val="nil"/>
              <w:right w:val="single" w:sz="4" w:space="0" w:color="auto"/>
            </w:tcBorders>
            <w:vAlign w:val="center"/>
          </w:tcPr>
          <w:p w14:paraId="1ED02382" w14:textId="1A350D3A" w:rsidR="001930FF" w:rsidRPr="005C76FF" w:rsidRDefault="001930FF" w:rsidP="00D66940">
            <w:pPr>
              <w:pStyle w:val="Caption"/>
              <w:spacing w:after="0"/>
              <w:jc w:val="center"/>
              <w:rPr>
                <w:sz w:val="20"/>
                <w:szCs w:val="20"/>
              </w:rPr>
            </w:pPr>
            <w:r w:rsidRPr="005C76FF">
              <w:rPr>
                <w:sz w:val="20"/>
                <w:szCs w:val="20"/>
              </w:rPr>
              <w:t xml:space="preserve">West Coast of US </w:t>
            </w:r>
            <w:r w:rsidRPr="005C76FF">
              <w:rPr>
                <w:sz w:val="20"/>
                <w:szCs w:val="20"/>
              </w:rPr>
              <w:fldChar w:fldCharType="begin" w:fldLock="1"/>
            </w:r>
            <w:r w:rsidR="00B43B37">
              <w:rPr>
                <w:sz w:val="20"/>
                <w:szCs w:val="20"/>
              </w:rPr>
              <w:instrText>ADDIN CSL_CITATION {"citationItems":[{"id":"ITEM-1","itemData":{"author":[{"dropping-particle":"","family":"Johnson","given":"Kelli F","non-dropping-particle":"","parse-names":false,"suffix":""},{"dropping-particle":"","family":"Rudd","given":"Merrill B.","non-dropping-particle":"","parse-names":false,"suffix":""},{"dropping-particle":"","family":"Pons","given":"Maite","non-dropping-particle":"","parse-names":false,"suffix":""},{"dropping-particle":"","family":"Akselrud","given":"Caitlin Allen","non-dropping-particle":"","parse-names":false,"suffix":""},{"dropping-particle":"","family":"Lee","given":"Qi","non-dropping-particle":"","parse-names":false,"suffix":""},{"dropping-particle":"","family":"Haltuch","given":"Melissa A","non-dropping-particle":"","parse-names":false,"suffix":""},{"dropping-particle":"","family":"Hamel","given":"Owen S","non-dropping-particle":"","parse-names":false,"suffix":""}],"id":"ITEM-1","issued":{"date-parts":[["2015"]]},"number-of-pages":"1-377","publisher-place":"3National Marine Fisheries Service Northwest Fisheries Science Center 2725 Montlake Blvd. E. Seattle WA, 98122","title":"Status of the U.S. sablefish resource in 2015","type":"report"},"uris":["http://www.mendeley.com/documents/?uuid=7f177cca-8a37-4315-b85c-6559382eb476"]}],"mendeley":{"formattedCitation":"(Johnson et al., 2015)","plainTextFormattedCitation":"(Johnson et al., 2015)","previouslyFormattedCitation":"(Johnson et al., 2015)"},"properties":{"noteIndex":0},"schema":"https://github.com/citation-style-language/schema/raw/master/csl-citation.json"}</w:instrText>
            </w:r>
            <w:r w:rsidRPr="005C76FF">
              <w:rPr>
                <w:sz w:val="20"/>
                <w:szCs w:val="20"/>
              </w:rPr>
              <w:fldChar w:fldCharType="separate"/>
            </w:r>
            <w:r w:rsidRPr="005C76FF">
              <w:rPr>
                <w:noProof/>
                <w:sz w:val="20"/>
                <w:szCs w:val="20"/>
              </w:rPr>
              <w:t>(Johnson et al., 2015)</w:t>
            </w:r>
            <w:r w:rsidRPr="005C76FF">
              <w:rPr>
                <w:sz w:val="20"/>
                <w:szCs w:val="20"/>
              </w:rPr>
              <w:fldChar w:fldCharType="end"/>
            </w:r>
          </w:p>
        </w:tc>
        <w:tc>
          <w:tcPr>
            <w:tcW w:w="1568" w:type="dxa"/>
            <w:tcBorders>
              <w:top w:val="single" w:sz="4" w:space="0" w:color="auto"/>
              <w:left w:val="single" w:sz="4" w:space="0" w:color="auto"/>
              <w:bottom w:val="nil"/>
              <w:right w:val="single" w:sz="4" w:space="0" w:color="auto"/>
            </w:tcBorders>
            <w:vAlign w:val="center"/>
          </w:tcPr>
          <w:p w14:paraId="31EEF9C9" w14:textId="77777777" w:rsidR="001930FF" w:rsidRPr="005C76FF" w:rsidRDefault="001930FF" w:rsidP="00D66940">
            <w:pPr>
              <w:pStyle w:val="Caption"/>
              <w:spacing w:after="0"/>
              <w:jc w:val="center"/>
              <w:rPr>
                <w:sz w:val="20"/>
                <w:szCs w:val="20"/>
              </w:rPr>
            </w:pPr>
            <w:r w:rsidRPr="005C76FF">
              <w:rPr>
                <w:sz w:val="20"/>
                <w:szCs w:val="20"/>
              </w:rPr>
              <w:t>Trawl on chartered commercial fishing vessels</w:t>
            </w:r>
          </w:p>
        </w:tc>
        <w:tc>
          <w:tcPr>
            <w:tcW w:w="1316" w:type="dxa"/>
            <w:tcBorders>
              <w:top w:val="single" w:sz="4" w:space="0" w:color="auto"/>
              <w:left w:val="single" w:sz="4" w:space="0" w:color="auto"/>
              <w:bottom w:val="nil"/>
              <w:right w:val="nil"/>
            </w:tcBorders>
            <w:vAlign w:val="center"/>
          </w:tcPr>
          <w:p w14:paraId="37F15967" w14:textId="52685F87"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778</w:t>
            </w:r>
          </w:p>
        </w:tc>
        <w:tc>
          <w:tcPr>
            <w:tcW w:w="1318" w:type="dxa"/>
            <w:tcBorders>
              <w:top w:val="single" w:sz="4" w:space="0" w:color="auto"/>
              <w:left w:val="nil"/>
              <w:bottom w:val="nil"/>
              <w:right w:val="single" w:sz="4" w:space="0" w:color="auto"/>
            </w:tcBorders>
            <w:vAlign w:val="center"/>
          </w:tcPr>
          <w:p w14:paraId="40FFA5E6" w14:textId="2F2FF39B" w:rsidR="001930FF" w:rsidRPr="005C76FF" w:rsidRDefault="001930FF" w:rsidP="00D66940">
            <w:pPr>
              <w:pStyle w:val="Caption"/>
              <w:spacing w:after="0"/>
              <w:jc w:val="center"/>
              <w:rPr>
                <w:sz w:val="20"/>
                <w:szCs w:val="20"/>
              </w:rPr>
            </w:pPr>
            <w:r w:rsidRPr="005C76FF">
              <w:rPr>
                <w:sz w:val="20"/>
                <w:szCs w:val="20"/>
              </w:rPr>
              <w:t>7</w:t>
            </w:r>
            <w:r w:rsidR="00B11A55">
              <w:rPr>
                <w:sz w:val="20"/>
                <w:szCs w:val="20"/>
              </w:rPr>
              <w:t>,</w:t>
            </w:r>
            <w:r w:rsidRPr="005C76FF">
              <w:rPr>
                <w:sz w:val="20"/>
                <w:szCs w:val="20"/>
              </w:rPr>
              <w:t>222</w:t>
            </w:r>
          </w:p>
        </w:tc>
        <w:tc>
          <w:tcPr>
            <w:tcW w:w="965" w:type="dxa"/>
            <w:tcBorders>
              <w:top w:val="single" w:sz="4" w:space="0" w:color="auto"/>
              <w:left w:val="single" w:sz="4" w:space="0" w:color="auto"/>
              <w:bottom w:val="nil"/>
              <w:right w:val="nil"/>
            </w:tcBorders>
            <w:vAlign w:val="center"/>
          </w:tcPr>
          <w:p w14:paraId="2A8C4E75" w14:textId="77777777" w:rsidR="001930FF" w:rsidRPr="005C76FF" w:rsidRDefault="001930FF" w:rsidP="00D66940">
            <w:pPr>
              <w:pStyle w:val="Caption"/>
              <w:spacing w:after="0"/>
              <w:jc w:val="center"/>
              <w:rPr>
                <w:sz w:val="20"/>
                <w:szCs w:val="20"/>
              </w:rPr>
            </w:pPr>
            <w:r w:rsidRPr="005C76FF">
              <w:rPr>
                <w:sz w:val="20"/>
                <w:szCs w:val="20"/>
              </w:rPr>
              <w:t>57</w:t>
            </w:r>
          </w:p>
        </w:tc>
        <w:tc>
          <w:tcPr>
            <w:tcW w:w="880" w:type="dxa"/>
            <w:tcBorders>
              <w:top w:val="single" w:sz="4" w:space="0" w:color="auto"/>
              <w:left w:val="nil"/>
              <w:bottom w:val="nil"/>
              <w:right w:val="single" w:sz="4" w:space="0" w:color="auto"/>
            </w:tcBorders>
            <w:vAlign w:val="center"/>
          </w:tcPr>
          <w:p w14:paraId="63AAB98A" w14:textId="77777777" w:rsidR="001930FF" w:rsidRPr="005C76FF" w:rsidRDefault="001930FF" w:rsidP="00D66940">
            <w:pPr>
              <w:pStyle w:val="Caption"/>
              <w:spacing w:after="0"/>
              <w:jc w:val="center"/>
              <w:rPr>
                <w:sz w:val="20"/>
                <w:szCs w:val="20"/>
              </w:rPr>
            </w:pPr>
            <w:r w:rsidRPr="005C76FF">
              <w:rPr>
                <w:sz w:val="20"/>
                <w:szCs w:val="20"/>
              </w:rPr>
              <w:t>64</w:t>
            </w:r>
          </w:p>
        </w:tc>
        <w:tc>
          <w:tcPr>
            <w:tcW w:w="1136" w:type="dxa"/>
            <w:tcBorders>
              <w:top w:val="single" w:sz="4" w:space="0" w:color="auto"/>
              <w:left w:val="single" w:sz="4" w:space="0" w:color="auto"/>
              <w:bottom w:val="nil"/>
              <w:right w:val="nil"/>
            </w:tcBorders>
            <w:vAlign w:val="center"/>
          </w:tcPr>
          <w:p w14:paraId="279CD793" w14:textId="77777777" w:rsidR="001930FF" w:rsidRPr="005C76FF" w:rsidRDefault="001930FF" w:rsidP="00D66940">
            <w:pPr>
              <w:pStyle w:val="Caption"/>
              <w:spacing w:after="0"/>
              <w:jc w:val="center"/>
              <w:rPr>
                <w:sz w:val="20"/>
                <w:szCs w:val="20"/>
              </w:rPr>
            </w:pPr>
            <w:r w:rsidRPr="005C76FF">
              <w:rPr>
                <w:sz w:val="20"/>
                <w:szCs w:val="20"/>
              </w:rPr>
              <w:t>0.41</w:t>
            </w:r>
          </w:p>
        </w:tc>
        <w:tc>
          <w:tcPr>
            <w:tcW w:w="1138" w:type="dxa"/>
            <w:tcBorders>
              <w:top w:val="single" w:sz="4" w:space="0" w:color="auto"/>
              <w:left w:val="nil"/>
              <w:bottom w:val="nil"/>
              <w:right w:val="single" w:sz="4" w:space="0" w:color="auto"/>
            </w:tcBorders>
            <w:vAlign w:val="center"/>
          </w:tcPr>
          <w:p w14:paraId="4706E038" w14:textId="77777777" w:rsidR="001930FF" w:rsidRPr="005C76FF" w:rsidRDefault="001930FF" w:rsidP="00D66940">
            <w:pPr>
              <w:pStyle w:val="Caption"/>
              <w:spacing w:after="0"/>
              <w:jc w:val="center"/>
              <w:rPr>
                <w:sz w:val="20"/>
                <w:szCs w:val="20"/>
              </w:rPr>
            </w:pPr>
            <w:r w:rsidRPr="005C76FF">
              <w:rPr>
                <w:sz w:val="20"/>
                <w:szCs w:val="20"/>
              </w:rPr>
              <w:t>0.32</w:t>
            </w:r>
          </w:p>
        </w:tc>
        <w:tc>
          <w:tcPr>
            <w:tcW w:w="981" w:type="dxa"/>
            <w:tcBorders>
              <w:top w:val="single" w:sz="4" w:space="0" w:color="auto"/>
              <w:left w:val="single" w:sz="4" w:space="0" w:color="auto"/>
              <w:bottom w:val="nil"/>
              <w:right w:val="nil"/>
            </w:tcBorders>
            <w:vAlign w:val="center"/>
          </w:tcPr>
          <w:p w14:paraId="6DD49890" w14:textId="77777777" w:rsidR="001930FF" w:rsidRPr="005C76FF" w:rsidRDefault="001930FF" w:rsidP="00D66940">
            <w:pPr>
              <w:pStyle w:val="Caption"/>
              <w:spacing w:after="0"/>
              <w:jc w:val="center"/>
              <w:rPr>
                <w:sz w:val="20"/>
                <w:szCs w:val="20"/>
              </w:rPr>
            </w:pPr>
            <w:r w:rsidRPr="005C76FF">
              <w:rPr>
                <w:sz w:val="20"/>
                <w:szCs w:val="20"/>
              </w:rPr>
              <w:t>0 (fixed)</w:t>
            </w:r>
          </w:p>
        </w:tc>
        <w:tc>
          <w:tcPr>
            <w:tcW w:w="983" w:type="dxa"/>
            <w:tcBorders>
              <w:top w:val="single" w:sz="4" w:space="0" w:color="auto"/>
              <w:left w:val="nil"/>
              <w:bottom w:val="nil"/>
              <w:right w:val="single" w:sz="4" w:space="0" w:color="auto"/>
            </w:tcBorders>
            <w:vAlign w:val="center"/>
          </w:tcPr>
          <w:p w14:paraId="0FEDAC73" w14:textId="77777777" w:rsidR="001930FF" w:rsidRPr="005C76FF" w:rsidRDefault="001930FF" w:rsidP="00D66940">
            <w:pPr>
              <w:pStyle w:val="Caption"/>
              <w:spacing w:after="0"/>
              <w:jc w:val="center"/>
              <w:rPr>
                <w:sz w:val="20"/>
                <w:szCs w:val="20"/>
              </w:rPr>
            </w:pPr>
            <w:r w:rsidRPr="005C76FF">
              <w:rPr>
                <w:sz w:val="20"/>
                <w:szCs w:val="20"/>
              </w:rPr>
              <w:t>0 (fixed)</w:t>
            </w:r>
          </w:p>
        </w:tc>
      </w:tr>
      <w:tr w:rsidR="001930FF" w:rsidRPr="005C76FF" w14:paraId="7FB5C6B7" w14:textId="77777777" w:rsidTr="002B3A98">
        <w:trPr>
          <w:trHeight w:val="521"/>
        </w:trPr>
        <w:tc>
          <w:tcPr>
            <w:tcW w:w="2517" w:type="dxa"/>
            <w:tcBorders>
              <w:top w:val="nil"/>
              <w:left w:val="single" w:sz="4" w:space="0" w:color="auto"/>
              <w:bottom w:val="nil"/>
              <w:right w:val="single" w:sz="4" w:space="0" w:color="auto"/>
            </w:tcBorders>
            <w:vAlign w:val="center"/>
          </w:tcPr>
          <w:p w14:paraId="344D6B2F" w14:textId="77777777" w:rsidR="001930FF" w:rsidRPr="005C76FF" w:rsidRDefault="001930FF" w:rsidP="00D66940">
            <w:pPr>
              <w:pStyle w:val="Caption"/>
              <w:spacing w:after="0"/>
              <w:jc w:val="center"/>
              <w:rPr>
                <w:sz w:val="20"/>
                <w:szCs w:val="20"/>
              </w:rPr>
            </w:pPr>
            <w:r w:rsidRPr="005C76FF">
              <w:rPr>
                <w:sz w:val="20"/>
                <w:szCs w:val="20"/>
              </w:rPr>
              <w:t>British Columbia</w:t>
            </w:r>
          </w:p>
        </w:tc>
        <w:tc>
          <w:tcPr>
            <w:tcW w:w="1568" w:type="dxa"/>
            <w:tcBorders>
              <w:top w:val="nil"/>
              <w:left w:val="single" w:sz="4" w:space="0" w:color="auto"/>
              <w:bottom w:val="nil"/>
              <w:right w:val="single" w:sz="4" w:space="0" w:color="auto"/>
            </w:tcBorders>
            <w:vAlign w:val="center"/>
          </w:tcPr>
          <w:p w14:paraId="1915AD4A" w14:textId="77777777" w:rsidR="001930FF" w:rsidRPr="005C76FF" w:rsidRDefault="001930FF" w:rsidP="00D66940">
            <w:pPr>
              <w:pStyle w:val="Caption"/>
              <w:spacing w:after="0"/>
              <w:jc w:val="center"/>
              <w:rPr>
                <w:sz w:val="20"/>
                <w:szCs w:val="20"/>
              </w:rPr>
            </w:pPr>
            <w:r w:rsidRPr="005C76FF">
              <w:rPr>
                <w:sz w:val="20"/>
                <w:szCs w:val="20"/>
              </w:rPr>
              <w:t>Stratified trap survey</w:t>
            </w:r>
          </w:p>
        </w:tc>
        <w:tc>
          <w:tcPr>
            <w:tcW w:w="1316" w:type="dxa"/>
            <w:tcBorders>
              <w:top w:val="nil"/>
              <w:left w:val="single" w:sz="4" w:space="0" w:color="auto"/>
              <w:bottom w:val="nil"/>
              <w:right w:val="nil"/>
            </w:tcBorders>
            <w:vAlign w:val="center"/>
          </w:tcPr>
          <w:p w14:paraId="6FA5A0BC" w14:textId="09259231"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912</w:t>
            </w:r>
          </w:p>
        </w:tc>
        <w:tc>
          <w:tcPr>
            <w:tcW w:w="1318" w:type="dxa"/>
            <w:tcBorders>
              <w:top w:val="nil"/>
              <w:left w:val="nil"/>
              <w:bottom w:val="nil"/>
              <w:right w:val="single" w:sz="4" w:space="0" w:color="auto"/>
            </w:tcBorders>
            <w:vAlign w:val="center"/>
          </w:tcPr>
          <w:p w14:paraId="4014369F" w14:textId="5DA157A0"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088</w:t>
            </w:r>
          </w:p>
        </w:tc>
        <w:tc>
          <w:tcPr>
            <w:tcW w:w="965" w:type="dxa"/>
            <w:tcBorders>
              <w:top w:val="nil"/>
              <w:left w:val="single" w:sz="4" w:space="0" w:color="auto"/>
              <w:bottom w:val="nil"/>
              <w:right w:val="nil"/>
            </w:tcBorders>
            <w:vAlign w:val="center"/>
          </w:tcPr>
          <w:p w14:paraId="62804202" w14:textId="77777777" w:rsidR="001930FF" w:rsidRPr="005C76FF" w:rsidRDefault="001930FF" w:rsidP="00D66940">
            <w:pPr>
              <w:pStyle w:val="Caption"/>
              <w:spacing w:after="0"/>
              <w:jc w:val="center"/>
              <w:rPr>
                <w:sz w:val="20"/>
                <w:szCs w:val="20"/>
              </w:rPr>
            </w:pPr>
            <w:r w:rsidRPr="005C76FF">
              <w:rPr>
                <w:sz w:val="20"/>
                <w:szCs w:val="20"/>
              </w:rPr>
              <w:t>68.99</w:t>
            </w:r>
          </w:p>
        </w:tc>
        <w:tc>
          <w:tcPr>
            <w:tcW w:w="880" w:type="dxa"/>
            <w:tcBorders>
              <w:top w:val="nil"/>
              <w:left w:val="nil"/>
              <w:bottom w:val="nil"/>
              <w:right w:val="single" w:sz="4" w:space="0" w:color="auto"/>
            </w:tcBorders>
            <w:vAlign w:val="center"/>
          </w:tcPr>
          <w:p w14:paraId="6D71352B" w14:textId="77777777" w:rsidR="001930FF" w:rsidRPr="005C76FF" w:rsidRDefault="001930FF" w:rsidP="00D66940">
            <w:pPr>
              <w:pStyle w:val="Caption"/>
              <w:spacing w:after="0"/>
              <w:jc w:val="center"/>
              <w:rPr>
                <w:sz w:val="20"/>
                <w:szCs w:val="20"/>
              </w:rPr>
            </w:pPr>
            <w:r w:rsidRPr="005C76FF">
              <w:rPr>
                <w:sz w:val="20"/>
                <w:szCs w:val="20"/>
              </w:rPr>
              <w:t>72.00</w:t>
            </w:r>
          </w:p>
        </w:tc>
        <w:tc>
          <w:tcPr>
            <w:tcW w:w="1136" w:type="dxa"/>
            <w:tcBorders>
              <w:top w:val="nil"/>
              <w:left w:val="single" w:sz="4" w:space="0" w:color="auto"/>
              <w:bottom w:val="nil"/>
              <w:right w:val="nil"/>
            </w:tcBorders>
            <w:vAlign w:val="center"/>
          </w:tcPr>
          <w:p w14:paraId="2B11A8C9" w14:textId="77777777" w:rsidR="001930FF" w:rsidRPr="005C76FF" w:rsidRDefault="001930FF" w:rsidP="00D66940">
            <w:pPr>
              <w:pStyle w:val="Caption"/>
              <w:spacing w:after="0"/>
              <w:jc w:val="center"/>
              <w:rPr>
                <w:sz w:val="20"/>
                <w:szCs w:val="20"/>
              </w:rPr>
            </w:pPr>
            <w:r w:rsidRPr="005C76FF">
              <w:rPr>
                <w:sz w:val="20"/>
                <w:szCs w:val="20"/>
              </w:rPr>
              <w:t>0.29</w:t>
            </w:r>
          </w:p>
        </w:tc>
        <w:tc>
          <w:tcPr>
            <w:tcW w:w="1138" w:type="dxa"/>
            <w:tcBorders>
              <w:top w:val="nil"/>
              <w:left w:val="nil"/>
              <w:bottom w:val="nil"/>
              <w:right w:val="single" w:sz="4" w:space="0" w:color="auto"/>
            </w:tcBorders>
            <w:vAlign w:val="center"/>
          </w:tcPr>
          <w:p w14:paraId="5F84EBBA" w14:textId="77777777" w:rsidR="001930FF" w:rsidRPr="005C76FF" w:rsidRDefault="001930FF" w:rsidP="00D66940">
            <w:pPr>
              <w:pStyle w:val="Caption"/>
              <w:spacing w:after="0"/>
              <w:jc w:val="center"/>
              <w:rPr>
                <w:sz w:val="20"/>
                <w:szCs w:val="20"/>
              </w:rPr>
            </w:pPr>
            <w:r w:rsidRPr="005C76FF">
              <w:rPr>
                <w:sz w:val="20"/>
                <w:szCs w:val="20"/>
              </w:rPr>
              <w:t>0.25</w:t>
            </w:r>
          </w:p>
        </w:tc>
        <w:tc>
          <w:tcPr>
            <w:tcW w:w="981" w:type="dxa"/>
            <w:tcBorders>
              <w:top w:val="nil"/>
              <w:left w:val="single" w:sz="4" w:space="0" w:color="auto"/>
              <w:bottom w:val="nil"/>
              <w:right w:val="nil"/>
            </w:tcBorders>
            <w:vAlign w:val="center"/>
          </w:tcPr>
          <w:p w14:paraId="09542E11" w14:textId="77777777" w:rsidR="001930FF" w:rsidRPr="005C76FF" w:rsidRDefault="001930FF" w:rsidP="00D66940">
            <w:pPr>
              <w:pStyle w:val="Caption"/>
              <w:spacing w:after="0"/>
              <w:jc w:val="center"/>
              <w:rPr>
                <w:sz w:val="20"/>
                <w:szCs w:val="20"/>
              </w:rPr>
            </w:pPr>
            <w:r w:rsidRPr="005C76FF">
              <w:rPr>
                <w:sz w:val="20"/>
                <w:szCs w:val="20"/>
              </w:rPr>
              <w:t>32.50</w:t>
            </w:r>
          </w:p>
        </w:tc>
        <w:tc>
          <w:tcPr>
            <w:tcW w:w="983" w:type="dxa"/>
            <w:tcBorders>
              <w:top w:val="nil"/>
              <w:left w:val="nil"/>
              <w:bottom w:val="nil"/>
              <w:right w:val="single" w:sz="4" w:space="0" w:color="auto"/>
            </w:tcBorders>
            <w:vAlign w:val="center"/>
          </w:tcPr>
          <w:p w14:paraId="7D780070" w14:textId="77777777" w:rsidR="001930FF" w:rsidRPr="005C76FF" w:rsidRDefault="001930FF" w:rsidP="00D66940">
            <w:pPr>
              <w:pStyle w:val="Caption"/>
              <w:spacing w:after="0"/>
              <w:jc w:val="center"/>
              <w:rPr>
                <w:sz w:val="20"/>
                <w:szCs w:val="20"/>
              </w:rPr>
            </w:pPr>
            <w:r w:rsidRPr="005C76FF">
              <w:rPr>
                <w:sz w:val="20"/>
                <w:szCs w:val="20"/>
              </w:rPr>
              <w:t>32.50</w:t>
            </w:r>
          </w:p>
        </w:tc>
      </w:tr>
      <w:tr w:rsidR="001930FF" w:rsidRPr="005C76FF" w14:paraId="746CD115" w14:textId="77777777" w:rsidTr="002B3A98">
        <w:trPr>
          <w:trHeight w:val="87"/>
        </w:trPr>
        <w:tc>
          <w:tcPr>
            <w:tcW w:w="2517" w:type="dxa"/>
            <w:tcBorders>
              <w:top w:val="nil"/>
              <w:left w:val="single" w:sz="4" w:space="0" w:color="auto"/>
              <w:bottom w:val="single" w:sz="4" w:space="0" w:color="auto"/>
              <w:right w:val="single" w:sz="4" w:space="0" w:color="auto"/>
            </w:tcBorders>
            <w:vAlign w:val="center"/>
          </w:tcPr>
          <w:p w14:paraId="7B954866" w14:textId="45DDEB2F" w:rsidR="001930FF" w:rsidRPr="005C76FF" w:rsidRDefault="001930FF" w:rsidP="00D66940">
            <w:pPr>
              <w:pStyle w:val="Caption"/>
              <w:spacing w:after="0"/>
              <w:jc w:val="center"/>
              <w:rPr>
                <w:sz w:val="20"/>
                <w:szCs w:val="20"/>
              </w:rPr>
            </w:pPr>
            <w:r w:rsidRPr="005C76FF">
              <w:rPr>
                <w:sz w:val="20"/>
                <w:szCs w:val="20"/>
              </w:rPr>
              <w:t xml:space="preserve">Alaska Federal </w:t>
            </w:r>
            <w:r w:rsidRPr="005C76FF">
              <w:rPr>
                <w:sz w:val="20"/>
                <w:szCs w:val="20"/>
              </w:rPr>
              <w:fldChar w:fldCharType="begin" w:fldLock="1"/>
            </w:r>
            <w:r w:rsidR="00A77394">
              <w:rPr>
                <w:sz w:val="20"/>
                <w:szCs w:val="20"/>
              </w:rPr>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rsidRPr="005C76FF">
              <w:rPr>
                <w:sz w:val="20"/>
                <w:szCs w:val="20"/>
              </w:rPr>
              <w:fldChar w:fldCharType="separate"/>
            </w:r>
            <w:r w:rsidRPr="005C76FF">
              <w:rPr>
                <w:noProof/>
                <w:sz w:val="20"/>
                <w:szCs w:val="20"/>
              </w:rPr>
              <w:t>(Hanselman et al., 2017)</w:t>
            </w:r>
            <w:r w:rsidRPr="005C76FF">
              <w:rPr>
                <w:sz w:val="20"/>
                <w:szCs w:val="20"/>
              </w:rPr>
              <w:fldChar w:fldCharType="end"/>
            </w:r>
          </w:p>
        </w:tc>
        <w:tc>
          <w:tcPr>
            <w:tcW w:w="1568" w:type="dxa"/>
            <w:tcBorders>
              <w:top w:val="nil"/>
              <w:left w:val="single" w:sz="4" w:space="0" w:color="auto"/>
              <w:bottom w:val="single" w:sz="4" w:space="0" w:color="auto"/>
              <w:right w:val="single" w:sz="4" w:space="0" w:color="auto"/>
            </w:tcBorders>
            <w:vAlign w:val="center"/>
          </w:tcPr>
          <w:p w14:paraId="29075CE1" w14:textId="77777777" w:rsidR="001930FF" w:rsidRPr="005C76FF" w:rsidRDefault="001930FF" w:rsidP="00D66940">
            <w:pPr>
              <w:pStyle w:val="Caption"/>
              <w:spacing w:after="0"/>
              <w:jc w:val="center"/>
              <w:rPr>
                <w:sz w:val="20"/>
                <w:szCs w:val="20"/>
              </w:rPr>
            </w:pPr>
            <w:r w:rsidRPr="005C76FF">
              <w:rPr>
                <w:sz w:val="20"/>
                <w:szCs w:val="20"/>
              </w:rPr>
              <w:t>Longline on chartered commercial fishing vessels</w:t>
            </w:r>
          </w:p>
        </w:tc>
        <w:tc>
          <w:tcPr>
            <w:tcW w:w="1316" w:type="dxa"/>
            <w:tcBorders>
              <w:top w:val="nil"/>
              <w:left w:val="single" w:sz="4" w:space="0" w:color="auto"/>
              <w:bottom w:val="single" w:sz="4" w:space="0" w:color="auto"/>
              <w:right w:val="nil"/>
            </w:tcBorders>
            <w:vAlign w:val="center"/>
          </w:tcPr>
          <w:p w14:paraId="1A82E5E7" w14:textId="0166149B" w:rsidR="001930FF" w:rsidRPr="005C76FF" w:rsidRDefault="001930FF" w:rsidP="00D66940">
            <w:pPr>
              <w:pStyle w:val="Caption"/>
              <w:spacing w:after="0"/>
              <w:jc w:val="center"/>
              <w:rPr>
                <w:sz w:val="20"/>
                <w:szCs w:val="20"/>
              </w:rPr>
            </w:pPr>
            <w:r w:rsidRPr="005C76FF">
              <w:rPr>
                <w:sz w:val="20"/>
                <w:szCs w:val="20"/>
              </w:rPr>
              <w:t>6</w:t>
            </w:r>
            <w:r w:rsidR="00B11A55">
              <w:rPr>
                <w:sz w:val="20"/>
                <w:szCs w:val="20"/>
              </w:rPr>
              <w:t>,</w:t>
            </w:r>
            <w:r w:rsidRPr="005C76FF">
              <w:rPr>
                <w:sz w:val="20"/>
                <w:szCs w:val="20"/>
              </w:rPr>
              <w:t>818</w:t>
            </w:r>
          </w:p>
        </w:tc>
        <w:tc>
          <w:tcPr>
            <w:tcW w:w="1318" w:type="dxa"/>
            <w:tcBorders>
              <w:top w:val="nil"/>
              <w:left w:val="nil"/>
              <w:bottom w:val="single" w:sz="4" w:space="0" w:color="auto"/>
              <w:right w:val="single" w:sz="4" w:space="0" w:color="auto"/>
            </w:tcBorders>
            <w:vAlign w:val="center"/>
          </w:tcPr>
          <w:p w14:paraId="2ABA914E" w14:textId="443137A1" w:rsidR="001930FF" w:rsidRPr="005C76FF" w:rsidRDefault="001930FF" w:rsidP="00D66940">
            <w:pPr>
              <w:pStyle w:val="Caption"/>
              <w:spacing w:after="0"/>
              <w:jc w:val="center"/>
              <w:rPr>
                <w:sz w:val="20"/>
                <w:szCs w:val="20"/>
              </w:rPr>
            </w:pPr>
            <w:r w:rsidRPr="005C76FF">
              <w:rPr>
                <w:sz w:val="20"/>
                <w:szCs w:val="20"/>
              </w:rPr>
              <w:t>8</w:t>
            </w:r>
            <w:r w:rsidR="00B11A55">
              <w:rPr>
                <w:sz w:val="20"/>
                <w:szCs w:val="20"/>
              </w:rPr>
              <w:t>,</w:t>
            </w:r>
            <w:r w:rsidRPr="005C76FF">
              <w:rPr>
                <w:sz w:val="20"/>
                <w:szCs w:val="20"/>
              </w:rPr>
              <w:t>182</w:t>
            </w:r>
          </w:p>
        </w:tc>
        <w:tc>
          <w:tcPr>
            <w:tcW w:w="965" w:type="dxa"/>
            <w:tcBorders>
              <w:top w:val="nil"/>
              <w:left w:val="single" w:sz="4" w:space="0" w:color="auto"/>
              <w:bottom w:val="single" w:sz="4" w:space="0" w:color="auto"/>
              <w:right w:val="nil"/>
            </w:tcBorders>
            <w:vAlign w:val="center"/>
          </w:tcPr>
          <w:p w14:paraId="526534A0" w14:textId="77777777" w:rsidR="001930FF" w:rsidRPr="005C76FF" w:rsidRDefault="001930FF" w:rsidP="00D66940">
            <w:pPr>
              <w:pStyle w:val="Caption"/>
              <w:spacing w:after="0"/>
              <w:jc w:val="center"/>
              <w:rPr>
                <w:sz w:val="20"/>
                <w:szCs w:val="20"/>
              </w:rPr>
            </w:pPr>
            <w:r w:rsidRPr="005C76FF">
              <w:rPr>
                <w:sz w:val="20"/>
                <w:szCs w:val="20"/>
              </w:rPr>
              <w:t>*67.8</w:t>
            </w:r>
          </w:p>
          <w:p w14:paraId="0FA0CF6B" w14:textId="77777777" w:rsidR="001930FF" w:rsidRPr="005C76FF" w:rsidRDefault="001930FF" w:rsidP="00D66940">
            <w:pPr>
              <w:jc w:val="center"/>
              <w:rPr>
                <w:sz w:val="20"/>
                <w:szCs w:val="20"/>
              </w:rPr>
            </w:pPr>
            <w:r w:rsidRPr="005C76FF">
              <w:rPr>
                <w:sz w:val="20"/>
                <w:szCs w:val="20"/>
              </w:rPr>
              <w:t>⁑65.3</w:t>
            </w:r>
          </w:p>
        </w:tc>
        <w:tc>
          <w:tcPr>
            <w:tcW w:w="880" w:type="dxa"/>
            <w:tcBorders>
              <w:top w:val="nil"/>
              <w:left w:val="nil"/>
              <w:bottom w:val="single" w:sz="4" w:space="0" w:color="auto"/>
              <w:right w:val="single" w:sz="4" w:space="0" w:color="auto"/>
            </w:tcBorders>
            <w:vAlign w:val="center"/>
          </w:tcPr>
          <w:p w14:paraId="274207ED" w14:textId="77777777" w:rsidR="001930FF" w:rsidRPr="005C76FF" w:rsidRDefault="001930FF" w:rsidP="00D66940">
            <w:pPr>
              <w:pStyle w:val="Caption"/>
              <w:spacing w:after="0"/>
              <w:jc w:val="center"/>
              <w:rPr>
                <w:sz w:val="20"/>
                <w:szCs w:val="20"/>
              </w:rPr>
            </w:pPr>
            <w:r w:rsidRPr="005C76FF">
              <w:rPr>
                <w:sz w:val="20"/>
                <w:szCs w:val="20"/>
              </w:rPr>
              <w:t>*80.2</w:t>
            </w:r>
          </w:p>
          <w:p w14:paraId="2B36D096" w14:textId="77777777" w:rsidR="001930FF" w:rsidRPr="005C76FF" w:rsidRDefault="001930FF" w:rsidP="00D66940">
            <w:pPr>
              <w:jc w:val="center"/>
              <w:rPr>
                <w:sz w:val="20"/>
                <w:szCs w:val="20"/>
              </w:rPr>
            </w:pPr>
            <w:r w:rsidRPr="005C76FF">
              <w:rPr>
                <w:sz w:val="20"/>
                <w:szCs w:val="20"/>
              </w:rPr>
              <w:t>⁑75.6</w:t>
            </w:r>
          </w:p>
        </w:tc>
        <w:tc>
          <w:tcPr>
            <w:tcW w:w="1136" w:type="dxa"/>
            <w:tcBorders>
              <w:top w:val="nil"/>
              <w:left w:val="single" w:sz="4" w:space="0" w:color="auto"/>
              <w:bottom w:val="single" w:sz="4" w:space="0" w:color="auto"/>
              <w:right w:val="nil"/>
            </w:tcBorders>
            <w:vAlign w:val="center"/>
          </w:tcPr>
          <w:p w14:paraId="70ECDAE3" w14:textId="77777777" w:rsidR="001930FF" w:rsidRPr="005C76FF" w:rsidRDefault="001930FF" w:rsidP="00D66940">
            <w:pPr>
              <w:pStyle w:val="Caption"/>
              <w:spacing w:after="0"/>
              <w:jc w:val="center"/>
              <w:rPr>
                <w:sz w:val="20"/>
                <w:szCs w:val="20"/>
              </w:rPr>
            </w:pPr>
            <w:r w:rsidRPr="005C76FF">
              <w:rPr>
                <w:sz w:val="20"/>
                <w:szCs w:val="20"/>
              </w:rPr>
              <w:t>*0.29</w:t>
            </w:r>
          </w:p>
          <w:p w14:paraId="499632D8" w14:textId="77777777" w:rsidR="001930FF" w:rsidRPr="005C76FF" w:rsidRDefault="001930FF" w:rsidP="00D66940">
            <w:pPr>
              <w:jc w:val="center"/>
              <w:rPr>
                <w:sz w:val="20"/>
                <w:szCs w:val="20"/>
              </w:rPr>
            </w:pPr>
            <w:r w:rsidRPr="005C76FF">
              <w:rPr>
                <w:sz w:val="20"/>
                <w:szCs w:val="20"/>
              </w:rPr>
              <w:t>⁑0.28</w:t>
            </w:r>
          </w:p>
        </w:tc>
        <w:tc>
          <w:tcPr>
            <w:tcW w:w="1138" w:type="dxa"/>
            <w:tcBorders>
              <w:top w:val="nil"/>
              <w:left w:val="nil"/>
              <w:bottom w:val="single" w:sz="4" w:space="0" w:color="auto"/>
              <w:right w:val="single" w:sz="4" w:space="0" w:color="auto"/>
            </w:tcBorders>
            <w:vAlign w:val="center"/>
          </w:tcPr>
          <w:p w14:paraId="22297664" w14:textId="77777777" w:rsidR="001930FF" w:rsidRPr="005C76FF" w:rsidRDefault="001930FF" w:rsidP="00D66940">
            <w:pPr>
              <w:pStyle w:val="Caption"/>
              <w:spacing w:after="0"/>
              <w:jc w:val="center"/>
              <w:rPr>
                <w:sz w:val="20"/>
                <w:szCs w:val="20"/>
              </w:rPr>
            </w:pPr>
            <w:r w:rsidRPr="005C76FF">
              <w:rPr>
                <w:sz w:val="20"/>
                <w:szCs w:val="20"/>
              </w:rPr>
              <w:t>*0.22</w:t>
            </w:r>
          </w:p>
          <w:p w14:paraId="2BAF9FB7" w14:textId="77777777" w:rsidR="001930FF" w:rsidRPr="005C76FF" w:rsidRDefault="001930FF" w:rsidP="00D66940">
            <w:pPr>
              <w:jc w:val="center"/>
              <w:rPr>
                <w:sz w:val="20"/>
                <w:szCs w:val="20"/>
              </w:rPr>
            </w:pPr>
            <w:r w:rsidRPr="005C76FF">
              <w:rPr>
                <w:sz w:val="20"/>
                <w:szCs w:val="20"/>
              </w:rPr>
              <w:t>⁑0.21</w:t>
            </w:r>
          </w:p>
        </w:tc>
        <w:tc>
          <w:tcPr>
            <w:tcW w:w="981" w:type="dxa"/>
            <w:tcBorders>
              <w:top w:val="nil"/>
              <w:left w:val="single" w:sz="4" w:space="0" w:color="auto"/>
              <w:bottom w:val="single" w:sz="4" w:space="0" w:color="auto"/>
              <w:right w:val="nil"/>
            </w:tcBorders>
            <w:vAlign w:val="center"/>
          </w:tcPr>
          <w:p w14:paraId="0B8EEA9A" w14:textId="77777777" w:rsidR="001930FF" w:rsidRPr="005C76FF" w:rsidRDefault="001930FF" w:rsidP="00D66940">
            <w:pPr>
              <w:pStyle w:val="Caption"/>
              <w:spacing w:after="0"/>
              <w:jc w:val="center"/>
              <w:rPr>
                <w:sz w:val="20"/>
                <w:szCs w:val="20"/>
              </w:rPr>
            </w:pPr>
            <w:r w:rsidRPr="005C76FF">
              <w:rPr>
                <w:sz w:val="20"/>
                <w:szCs w:val="20"/>
              </w:rPr>
              <w:t>*⁑2.27</w:t>
            </w:r>
          </w:p>
        </w:tc>
        <w:tc>
          <w:tcPr>
            <w:tcW w:w="983" w:type="dxa"/>
            <w:tcBorders>
              <w:top w:val="nil"/>
              <w:left w:val="nil"/>
              <w:bottom w:val="single" w:sz="4" w:space="0" w:color="auto"/>
              <w:right w:val="single" w:sz="4" w:space="0" w:color="auto"/>
            </w:tcBorders>
            <w:vAlign w:val="center"/>
          </w:tcPr>
          <w:p w14:paraId="04CAD57D" w14:textId="77777777" w:rsidR="001930FF" w:rsidRPr="005C76FF" w:rsidRDefault="001930FF" w:rsidP="00D66940">
            <w:pPr>
              <w:pStyle w:val="Caption"/>
              <w:spacing w:after="0"/>
              <w:jc w:val="center"/>
              <w:rPr>
                <w:sz w:val="20"/>
                <w:szCs w:val="20"/>
              </w:rPr>
            </w:pPr>
            <w:r w:rsidRPr="005C76FF">
              <w:rPr>
                <w:sz w:val="20"/>
                <w:szCs w:val="20"/>
              </w:rPr>
              <w:t>*⁑1.95</w:t>
            </w:r>
          </w:p>
        </w:tc>
      </w:tr>
    </w:tbl>
    <w:p w14:paraId="139A88C6" w14:textId="77777777" w:rsidR="00B11A55" w:rsidRDefault="00B11A55" w:rsidP="001930FF">
      <w:pPr>
        <w:pStyle w:val="Caption"/>
        <w:spacing w:after="0"/>
      </w:pPr>
      <w:bookmarkStart w:id="121" w:name="_Ref8372254"/>
    </w:p>
    <w:p w14:paraId="0353A469" w14:textId="24E009FB" w:rsidR="00334EE1" w:rsidRDefault="001930FF" w:rsidP="001930FF">
      <w:pPr>
        <w:pStyle w:val="Caption"/>
        <w:spacing w:after="0"/>
      </w:pPr>
      <w:r>
        <w:t xml:space="preserve">Table </w:t>
      </w:r>
      <w:r>
        <w:rPr>
          <w:noProof/>
        </w:rPr>
        <w:fldChar w:fldCharType="begin"/>
      </w:r>
      <w:r>
        <w:rPr>
          <w:noProof/>
        </w:rPr>
        <w:instrText xml:space="preserve"> SEQ Table \* ARABIC </w:instrText>
      </w:r>
      <w:r>
        <w:rPr>
          <w:noProof/>
        </w:rPr>
        <w:fldChar w:fldCharType="separate"/>
      </w:r>
      <w:r w:rsidR="00EF1C91">
        <w:rPr>
          <w:noProof/>
        </w:rPr>
        <w:t>1</w:t>
      </w:r>
      <w:r>
        <w:rPr>
          <w:noProof/>
        </w:rPr>
        <w:fldChar w:fldCharType="end"/>
      </w:r>
      <w:bookmarkEnd w:id="120"/>
      <w:bookmarkEnd w:id="121"/>
      <w:r>
        <w:t xml:space="preserve">. </w:t>
      </w:r>
      <w:r w:rsidRPr="004906F5">
        <w:t xml:space="preserve">Overview of </w:t>
      </w:r>
      <w:r>
        <w:t xml:space="preserve">survey methods, data available and </w:t>
      </w:r>
      <w:r w:rsidRPr="004906F5">
        <w:t>most recent</w:t>
      </w:r>
      <w:r>
        <w:t xml:space="preserve"> VBGF</w:t>
      </w:r>
      <w:r w:rsidRPr="004906F5">
        <w:t xml:space="preserve"> parameters used for sablefish in stock assessments.</w:t>
      </w:r>
      <w:r>
        <w:t xml:space="preserve"> *Time-blocked VBGF parameters for AK Federal assessment 1996-current</w:t>
      </w:r>
    </w:p>
    <w:p w14:paraId="0D9E0712" w14:textId="77CC2DA3" w:rsidR="001930FF" w:rsidRDefault="001930FF" w:rsidP="001930FF">
      <w:pPr>
        <w:pStyle w:val="Caption"/>
        <w:spacing w:after="0"/>
      </w:pPr>
      <w:r>
        <w:t xml:space="preserve">⁑Time-blocked VBGF parameters for AK Federal assessment from 1960-1995 </w:t>
      </w:r>
      <w:r>
        <w:fldChar w:fldCharType="begin" w:fldLock="1"/>
      </w:r>
      <w:r w:rsidR="00A77394">
        <w:instrText>ADDIN CSL_CITATION {"citationItems":[{"id":"ITEM-1","itemData":{"ISSN":"00194522","abstract":"of changes in assessment inputs Relative to last year's assessment, we made the following substantive changes in the current assessment. Changes in the input data: New data included in the assessment model were relative abundance and length data from the 2015 longline survey, relative abundance and length data from the 2014 longline fishery, length data from the 2014 trawl fisheries, age data from the 2014 longline survey and 2014 fixed gear fishery, the 2015 Gulf of Alaska trawl survey abundance and length compositions, updated catch for 2014, and projected 2015-2017 catches. Changes in the assessment methodology: There are no model changes. Summary of results As estimated or specified last year for:","author":[{"dropping-particle":"","family":"Hanselman","given":"Dana H","non-dropping-particle":"","parse-names":false,"suffix":""},{"dropping-particle":"","family":"Lunsford","given":"Chris R","non-dropping-particle":"","parse-names":false,"suffix":""},{"dropping-particle":"","family":"Rodgveller","given":"Cara J","non-dropping-particle":"","parse-names":false,"suffix":""}],"container-title":"National Marine Fisheries Service Auke Bay Marine Station 11305 Glacier Highway Juneau, AK 99801","id":"ITEM-1","issue":"November 2017","issued":{"date-parts":[["2017"]]},"page":"576-717","publisher-place":"Juneau, AK.","title":"Assessment of the sablefish stock in Alaska in 2017","type":"article-journal"},"uris":["http://www.mendeley.com/documents/?uuid=4ea0c3ed-7520-40d7-bdc2-5ede01e95fcd"]}],"mendeley":{"formattedCitation":"(Hanselman et al., 2017)","plainTextFormattedCitation":"(Hanselman et al., 2017)","previouslyFormattedCitation":"(Hanselman et al., 2017)"},"properties":{"noteIndex":0},"schema":"https://github.com/citation-style-language/schema/raw/master/csl-citation.json"}</w:instrText>
      </w:r>
      <w:r>
        <w:fldChar w:fldCharType="separate"/>
      </w:r>
      <w:r w:rsidRPr="00E2026F">
        <w:rPr>
          <w:noProof/>
        </w:rPr>
        <w:t>(Hanselman et al., 2017)</w:t>
      </w:r>
      <w:r>
        <w:fldChar w:fldCharType="end"/>
      </w:r>
      <w:r>
        <w:t xml:space="preserve"> </w:t>
      </w:r>
      <w:r w:rsidR="00FC55DC">
        <w:t xml:space="preserve"> </w:t>
      </w:r>
    </w:p>
    <w:p w14:paraId="7148A5B5" w14:textId="77777777" w:rsidR="001930FF" w:rsidRDefault="001930FF" w:rsidP="001930FF">
      <w:pPr>
        <w:sectPr w:rsidR="001930FF" w:rsidSect="001930FF">
          <w:footerReference w:type="default" r:id="rId23"/>
          <w:pgSz w:w="15840" w:h="12240" w:orient="landscape"/>
          <w:pgMar w:top="1440" w:right="1440" w:bottom="1440" w:left="1440" w:header="720" w:footer="720" w:gutter="0"/>
          <w:cols w:space="720"/>
          <w:docGrid w:linePitch="360"/>
        </w:sectPr>
      </w:pPr>
    </w:p>
    <w:p w14:paraId="6BE941CA" w14:textId="4F9A6605" w:rsidR="001930FF" w:rsidRPr="001930FF" w:rsidRDefault="001930FF" w:rsidP="001930FF"/>
    <w:tbl>
      <w:tblPr>
        <w:tblStyle w:val="TableGrid"/>
        <w:tblW w:w="9717" w:type="dxa"/>
        <w:tblLook w:val="04A0" w:firstRow="1" w:lastRow="0" w:firstColumn="1" w:lastColumn="0" w:noHBand="0" w:noVBand="1"/>
      </w:tblPr>
      <w:tblGrid>
        <w:gridCol w:w="2065"/>
        <w:gridCol w:w="3026"/>
        <w:gridCol w:w="4626"/>
      </w:tblGrid>
      <w:tr w:rsidR="00EC0FDD" w14:paraId="3837BCF3" w14:textId="77777777" w:rsidTr="00D66940">
        <w:trPr>
          <w:trHeight w:val="17"/>
        </w:trPr>
        <w:tc>
          <w:tcPr>
            <w:tcW w:w="2065" w:type="dxa"/>
            <w:vAlign w:val="center"/>
          </w:tcPr>
          <w:p w14:paraId="6CFEFAB8" w14:textId="2EF43A9F" w:rsidR="00EC0FDD" w:rsidRPr="00E11D94" w:rsidRDefault="00EC0FDD" w:rsidP="00D66940">
            <w:pPr>
              <w:jc w:val="center"/>
              <w:rPr>
                <w:b/>
              </w:rPr>
            </w:pPr>
            <w:bookmarkStart w:id="122" w:name="_Hlk3275689"/>
            <w:r>
              <w:rPr>
                <w:b/>
              </w:rPr>
              <w:t>Scenario Number</w:t>
            </w:r>
          </w:p>
        </w:tc>
        <w:tc>
          <w:tcPr>
            <w:tcW w:w="3026" w:type="dxa"/>
            <w:vAlign w:val="center"/>
          </w:tcPr>
          <w:p w14:paraId="0A5AB89C" w14:textId="2C665606" w:rsidR="00EC0FDD" w:rsidRPr="00E11D94" w:rsidRDefault="00EC0FDD" w:rsidP="00D66940">
            <w:pPr>
              <w:jc w:val="center"/>
              <w:rPr>
                <w:b/>
              </w:rPr>
            </w:pPr>
            <w:r w:rsidRPr="00E11D94">
              <w:rPr>
                <w:b/>
              </w:rPr>
              <w:t>Scenario Description</w:t>
            </w:r>
          </w:p>
        </w:tc>
        <w:tc>
          <w:tcPr>
            <w:tcW w:w="4626" w:type="dxa"/>
            <w:vAlign w:val="center"/>
          </w:tcPr>
          <w:p w14:paraId="55690027" w14:textId="1CB2F05A" w:rsidR="00EC0FDD" w:rsidRPr="00E11D94" w:rsidRDefault="00EC0FDD" w:rsidP="00D66940">
            <w:pPr>
              <w:jc w:val="center"/>
              <w:rPr>
                <w:b/>
              </w:rPr>
            </w:pPr>
            <w:r w:rsidRPr="00E11D94">
              <w:rPr>
                <w:b/>
              </w:rPr>
              <w:t>Stratification</w:t>
            </w:r>
          </w:p>
        </w:tc>
      </w:tr>
      <w:tr w:rsidR="00EC0FDD" w14:paraId="2381033F" w14:textId="77777777" w:rsidTr="00D66940">
        <w:trPr>
          <w:trHeight w:val="17"/>
        </w:trPr>
        <w:tc>
          <w:tcPr>
            <w:tcW w:w="2065" w:type="dxa"/>
          </w:tcPr>
          <w:p w14:paraId="56347CC2" w14:textId="6A79AF1D" w:rsidR="00EC0FDD" w:rsidRDefault="00EC0FDD" w:rsidP="00A445E7">
            <w:pPr>
              <w:jc w:val="center"/>
            </w:pPr>
            <w:r>
              <w:t>1</w:t>
            </w:r>
          </w:p>
        </w:tc>
        <w:tc>
          <w:tcPr>
            <w:tcW w:w="3026" w:type="dxa"/>
          </w:tcPr>
          <w:p w14:paraId="4D587584" w14:textId="0CE55D2F" w:rsidR="00EC0FDD" w:rsidRDefault="00EC0FDD" w:rsidP="001B618E">
            <w:r>
              <w:t>No spatial breaks</w:t>
            </w:r>
          </w:p>
        </w:tc>
        <w:tc>
          <w:tcPr>
            <w:tcW w:w="4626" w:type="dxa"/>
          </w:tcPr>
          <w:p w14:paraId="55A12E7B" w14:textId="4656F257" w:rsidR="00EC0FDD" w:rsidRDefault="00EC0FDD">
            <w:r>
              <w:t xml:space="preserve">Latitude and Longitude ~ U[0,50], all fish under </w:t>
            </w:r>
            <w:r w:rsidR="00B11A55">
              <w:t>r</w:t>
            </w:r>
            <w:r>
              <w:t xml:space="preserve">egime 1 </w:t>
            </w:r>
          </w:p>
        </w:tc>
      </w:tr>
      <w:tr w:rsidR="00EC0FDD" w14:paraId="2EC4A0FE" w14:textId="77777777" w:rsidTr="00D66940">
        <w:trPr>
          <w:trHeight w:val="17"/>
        </w:trPr>
        <w:tc>
          <w:tcPr>
            <w:tcW w:w="2065" w:type="dxa"/>
          </w:tcPr>
          <w:p w14:paraId="28BD8354" w14:textId="593FE511" w:rsidR="00EC0FDD" w:rsidRDefault="00EC0FDD" w:rsidP="00A445E7">
            <w:pPr>
              <w:jc w:val="center"/>
            </w:pPr>
            <w:r>
              <w:t>2</w:t>
            </w:r>
          </w:p>
        </w:tc>
        <w:tc>
          <w:tcPr>
            <w:tcW w:w="3026" w:type="dxa"/>
          </w:tcPr>
          <w:p w14:paraId="27664435" w14:textId="2D889CC4" w:rsidR="00EC0FDD" w:rsidRDefault="00EC0FDD" w:rsidP="001B618E">
            <w:r>
              <w:t xml:space="preserve">Single, spatial break in middle of range, with no overlap </w:t>
            </w:r>
          </w:p>
        </w:tc>
        <w:tc>
          <w:tcPr>
            <w:tcW w:w="4626" w:type="dxa"/>
          </w:tcPr>
          <w:p w14:paraId="13F10C66" w14:textId="109BD850"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19536133" w14:textId="45C62D55" w:rsidR="00EC0FDD" w:rsidRDefault="00EC0FDD">
            <w:r>
              <w:t xml:space="preserve">Latitude and Longitude ~ U[25,50] under </w:t>
            </w:r>
            <w:r w:rsidR="00B11A55">
              <w:t>r</w:t>
            </w:r>
            <w:r>
              <w:t>egime 2</w:t>
            </w:r>
          </w:p>
        </w:tc>
      </w:tr>
      <w:tr w:rsidR="00EC0FDD" w14:paraId="18937E0F" w14:textId="77777777" w:rsidTr="00D66940">
        <w:trPr>
          <w:trHeight w:val="17"/>
        </w:trPr>
        <w:tc>
          <w:tcPr>
            <w:tcW w:w="2065" w:type="dxa"/>
          </w:tcPr>
          <w:p w14:paraId="59678EAD" w14:textId="0343AED9" w:rsidR="00EC0FDD" w:rsidRDefault="00EC0FDD" w:rsidP="00A445E7">
            <w:pPr>
              <w:jc w:val="center"/>
            </w:pPr>
            <w:r>
              <w:t>3</w:t>
            </w:r>
          </w:p>
        </w:tc>
        <w:tc>
          <w:tcPr>
            <w:tcW w:w="3026" w:type="dxa"/>
          </w:tcPr>
          <w:p w14:paraId="43EBF68E" w14:textId="69D8D5B0" w:rsidR="00EC0FDD" w:rsidRDefault="005C76FF" w:rsidP="001B618E">
            <w:r>
              <w:t>Some overlap between regions</w:t>
            </w:r>
          </w:p>
        </w:tc>
        <w:tc>
          <w:tcPr>
            <w:tcW w:w="4626" w:type="dxa"/>
          </w:tcPr>
          <w:p w14:paraId="0ECB35A0" w14:textId="5EC5FF87" w:rsidR="00EC0FDD" w:rsidRDefault="00EC0FDD" w:rsidP="001B618E">
            <w:r>
              <w:t xml:space="preserve">Latitude and Longitude ~ </w:t>
            </w:r>
            <w:proofErr w:type="gramStart"/>
            <w:r>
              <w:t>U[</w:t>
            </w:r>
            <w:proofErr w:type="gramEnd"/>
            <w:r>
              <w:t xml:space="preserve">0,25]  under </w:t>
            </w:r>
            <w:r w:rsidR="00B11A55">
              <w:t>r</w:t>
            </w:r>
            <w:r>
              <w:t xml:space="preserve">egime 1; </w:t>
            </w:r>
          </w:p>
          <w:p w14:paraId="4E5E73F6" w14:textId="6CE8BC3A" w:rsidR="00EC0FDD" w:rsidRDefault="00EC0FDD">
            <w:r>
              <w:t xml:space="preserve">Latitude and Longitude ~ U[20,50] under </w:t>
            </w:r>
            <w:r w:rsidR="00B11A55">
              <w:t>r</w:t>
            </w:r>
            <w:r>
              <w:t>egime 2</w:t>
            </w:r>
          </w:p>
        </w:tc>
      </w:tr>
      <w:tr w:rsidR="00EC0FDD" w14:paraId="06BE7A4F" w14:textId="77777777" w:rsidTr="00D66940">
        <w:trPr>
          <w:trHeight w:val="17"/>
        </w:trPr>
        <w:tc>
          <w:tcPr>
            <w:tcW w:w="2065" w:type="dxa"/>
          </w:tcPr>
          <w:p w14:paraId="51ABBEC6" w14:textId="56975D00" w:rsidR="00EC0FDD" w:rsidRDefault="00EC0FDD" w:rsidP="00A445E7">
            <w:pPr>
              <w:jc w:val="center"/>
            </w:pPr>
            <w:r>
              <w:t>4</w:t>
            </w:r>
          </w:p>
        </w:tc>
        <w:tc>
          <w:tcPr>
            <w:tcW w:w="3026" w:type="dxa"/>
          </w:tcPr>
          <w:p w14:paraId="6D57C92F" w14:textId="74D95C02" w:rsidR="00EC0FDD" w:rsidRDefault="00EC0FDD" w:rsidP="001B618E">
            <w:r>
              <w:t xml:space="preserve">Single spatial break at edge of range with no overlap </w:t>
            </w:r>
          </w:p>
        </w:tc>
        <w:tc>
          <w:tcPr>
            <w:tcW w:w="4626" w:type="dxa"/>
          </w:tcPr>
          <w:p w14:paraId="1A47DF4C" w14:textId="3789E346" w:rsidR="00EC0FDD" w:rsidRDefault="00EC0FDD" w:rsidP="001B618E">
            <w:r>
              <w:t xml:space="preserve">Latitude ~ </w:t>
            </w:r>
            <w:proofErr w:type="gramStart"/>
            <w:r>
              <w:t>U[</w:t>
            </w:r>
            <w:proofErr w:type="gramEnd"/>
            <w:r>
              <w:t>0,</w:t>
            </w:r>
            <w:r w:rsidR="00135AEA">
              <w:t>50</w:t>
            </w:r>
            <w:r>
              <w:t xml:space="preserve">]  </w:t>
            </w:r>
            <w:r w:rsidR="00762364">
              <w:t xml:space="preserve">for </w:t>
            </w:r>
            <w:r w:rsidR="00B11A55">
              <w:t>r</w:t>
            </w:r>
            <w:r w:rsidR="00762364">
              <w:t>egimes 1 and 2</w:t>
            </w:r>
            <w:r>
              <w:t>;</w:t>
            </w:r>
          </w:p>
          <w:p w14:paraId="14D18029" w14:textId="3FE0C4FA" w:rsidR="00762364" w:rsidRDefault="00762364" w:rsidP="001B618E">
            <w:r>
              <w:t xml:space="preserve">Longitude ~ </w:t>
            </w:r>
            <w:proofErr w:type="gramStart"/>
            <w:r>
              <w:t>U[</w:t>
            </w:r>
            <w:proofErr w:type="gramEnd"/>
            <w:r>
              <w:t xml:space="preserve">0,48] for </w:t>
            </w:r>
            <w:r w:rsidR="00B11A55">
              <w:t>r</w:t>
            </w:r>
            <w:r>
              <w:t xml:space="preserve">egime </w:t>
            </w:r>
            <w:r w:rsidR="003F7577">
              <w:t>1</w:t>
            </w:r>
          </w:p>
          <w:p w14:paraId="5BCDF1B4" w14:textId="2CF18EC7" w:rsidR="00EC0FDD" w:rsidRDefault="00EC0FDD">
            <w:r>
              <w:t>Longitude ~ U[4</w:t>
            </w:r>
            <w:r w:rsidR="00762364">
              <w:t>8</w:t>
            </w:r>
            <w:r>
              <w:t xml:space="preserve">,50] </w:t>
            </w:r>
            <w:r w:rsidR="00762364">
              <w:t>for</w:t>
            </w:r>
            <w:r>
              <w:t xml:space="preserve"> </w:t>
            </w:r>
            <w:r w:rsidR="00B11A55">
              <w:t>r</w:t>
            </w:r>
            <w:r>
              <w:t>egime 2</w:t>
            </w:r>
          </w:p>
        </w:tc>
      </w:tr>
      <w:tr w:rsidR="00EC0FDD" w14:paraId="21D27038" w14:textId="77777777" w:rsidTr="00D66940">
        <w:trPr>
          <w:trHeight w:val="17"/>
        </w:trPr>
        <w:tc>
          <w:tcPr>
            <w:tcW w:w="2065" w:type="dxa"/>
          </w:tcPr>
          <w:p w14:paraId="76399915" w14:textId="07D79C40" w:rsidR="00EC0FDD" w:rsidRDefault="00EC0FDD" w:rsidP="00A445E7">
            <w:pPr>
              <w:jc w:val="center"/>
            </w:pPr>
            <w:r>
              <w:t>5</w:t>
            </w:r>
          </w:p>
        </w:tc>
        <w:tc>
          <w:tcPr>
            <w:tcW w:w="3026" w:type="dxa"/>
          </w:tcPr>
          <w:p w14:paraId="704D1D02" w14:textId="44C28A1F" w:rsidR="00EC0FDD" w:rsidRDefault="00EC0FDD" w:rsidP="001B618E">
            <w:r>
              <w:t>Single temporal break at year 50 (of 100); no spatial variability</w:t>
            </w:r>
          </w:p>
        </w:tc>
        <w:tc>
          <w:tcPr>
            <w:tcW w:w="4626" w:type="dxa"/>
          </w:tcPr>
          <w:p w14:paraId="595EB855" w14:textId="5C9F51CE" w:rsidR="00EC0FDD" w:rsidRDefault="00EC0FDD">
            <w:r>
              <w:t xml:space="preserve">Latitude and Longitude ~ U[0,50], all fish under </w:t>
            </w:r>
            <w:r w:rsidR="00B11A55">
              <w:t>r</w:t>
            </w:r>
            <w:r>
              <w:t xml:space="preserve">egime 1 from years 0 to 49 and </w:t>
            </w:r>
            <w:r w:rsidR="00B11A55">
              <w:t>r</w:t>
            </w:r>
            <w:r>
              <w:t>egime 2 thereafter</w:t>
            </w:r>
          </w:p>
        </w:tc>
      </w:tr>
    </w:tbl>
    <w:p w14:paraId="7E51E9F0" w14:textId="67122646" w:rsidR="000645CA" w:rsidRDefault="00B82748" w:rsidP="00BF132A">
      <w:pPr>
        <w:pStyle w:val="Caption"/>
        <w:spacing w:before="240" w:after="0"/>
        <w:jc w:val="both"/>
      </w:pPr>
      <w:bookmarkStart w:id="123" w:name="_Ref872431"/>
      <w:bookmarkStart w:id="124" w:name="_Ref872422"/>
      <w:r>
        <w:t xml:space="preserve">Table </w:t>
      </w:r>
      <w:r>
        <w:rPr>
          <w:noProof/>
        </w:rPr>
        <w:fldChar w:fldCharType="begin"/>
      </w:r>
      <w:r>
        <w:rPr>
          <w:noProof/>
        </w:rPr>
        <w:instrText xml:space="preserve"> SEQ Table \* ARABIC </w:instrText>
      </w:r>
      <w:r>
        <w:rPr>
          <w:noProof/>
        </w:rPr>
        <w:fldChar w:fldCharType="separate"/>
      </w:r>
      <w:r w:rsidR="00EF1C91">
        <w:rPr>
          <w:noProof/>
        </w:rPr>
        <w:t>2</w:t>
      </w:r>
      <w:r>
        <w:rPr>
          <w:noProof/>
        </w:rPr>
        <w:fldChar w:fldCharType="end"/>
      </w:r>
      <w:bookmarkEnd w:id="123"/>
      <w:r>
        <w:t xml:space="preserve">. Summary of </w:t>
      </w:r>
      <w:r w:rsidR="001B6135">
        <w:t>simulation scenarios</w:t>
      </w:r>
      <w:r>
        <w:t xml:space="preserve"> used to test the </w:t>
      </w:r>
      <w:r w:rsidR="007D5FD4">
        <w:t>proposed</w:t>
      </w:r>
      <w:r>
        <w:t xml:space="preserve"> method </w:t>
      </w:r>
      <w:bookmarkEnd w:id="124"/>
      <w:r w:rsidR="00B11A55">
        <w:t xml:space="preserve">given </w:t>
      </w:r>
      <w:r w:rsidR="007D5FD4">
        <w:t>various degrees of spatial growth variation, and a single temporal scenario.</w:t>
      </w:r>
    </w:p>
    <w:p w14:paraId="1064F9E2" w14:textId="77777777" w:rsidR="00611BB6" w:rsidRDefault="00611BB6" w:rsidP="001B618E">
      <w:pPr>
        <w:pStyle w:val="Caption"/>
        <w:spacing w:before="240" w:after="0" w:line="360" w:lineRule="auto"/>
      </w:pPr>
    </w:p>
    <w:bookmarkEnd w:id="122"/>
    <w:p w14:paraId="64BCB143" w14:textId="6A98D008" w:rsidR="00611BB6" w:rsidRDefault="00611BB6" w:rsidP="001B618E">
      <w:pPr>
        <w:pStyle w:val="Caption"/>
        <w:spacing w:after="0"/>
        <w:sectPr w:rsidR="00611BB6" w:rsidSect="000D255D">
          <w:pgSz w:w="12240" w:h="15840"/>
          <w:pgMar w:top="1440" w:right="1440" w:bottom="1440" w:left="1440" w:header="720" w:footer="720" w:gutter="0"/>
          <w:cols w:space="720"/>
          <w:docGrid w:linePitch="360"/>
        </w:sectPr>
      </w:pPr>
    </w:p>
    <w:tbl>
      <w:tblPr>
        <w:tblStyle w:val="TableGrid"/>
        <w:tblW w:w="13545" w:type="dxa"/>
        <w:jc w:val="center"/>
        <w:tblLook w:val="04A0" w:firstRow="1" w:lastRow="0" w:firstColumn="1" w:lastColumn="0" w:noHBand="0" w:noVBand="1"/>
      </w:tblPr>
      <w:tblGrid>
        <w:gridCol w:w="925"/>
        <w:gridCol w:w="1512"/>
        <w:gridCol w:w="1157"/>
        <w:gridCol w:w="1096"/>
        <w:gridCol w:w="1811"/>
        <w:gridCol w:w="1564"/>
        <w:gridCol w:w="1475"/>
        <w:gridCol w:w="1997"/>
        <w:gridCol w:w="1997"/>
        <w:gridCol w:w="11"/>
      </w:tblGrid>
      <w:tr w:rsidR="00C11B78" w:rsidRPr="004D3306" w14:paraId="5896851C" w14:textId="6B02C8F3" w:rsidTr="00D66940">
        <w:trPr>
          <w:trHeight w:val="1353"/>
          <w:jc w:val="center"/>
        </w:trPr>
        <w:tc>
          <w:tcPr>
            <w:tcW w:w="925" w:type="dxa"/>
            <w:vMerge w:val="restart"/>
            <w:vAlign w:val="center"/>
          </w:tcPr>
          <w:p w14:paraId="3F7D7E6B" w14:textId="624B32DA" w:rsidR="00C11B78" w:rsidRPr="004D3306" w:rsidRDefault="00C11B78" w:rsidP="00D66940">
            <w:pPr>
              <w:jc w:val="center"/>
              <w:rPr>
                <w:b/>
                <w:sz w:val="22"/>
                <w:szCs w:val="22"/>
              </w:rPr>
            </w:pPr>
            <w:r w:rsidRPr="004D3306">
              <w:rPr>
                <w:b/>
                <w:sz w:val="22"/>
                <w:szCs w:val="22"/>
              </w:rPr>
              <w:lastRenderedPageBreak/>
              <w:t>Region</w:t>
            </w:r>
          </w:p>
        </w:tc>
        <w:tc>
          <w:tcPr>
            <w:tcW w:w="1512" w:type="dxa"/>
            <w:vMerge w:val="restart"/>
            <w:vAlign w:val="center"/>
          </w:tcPr>
          <w:p w14:paraId="5A324D33" w14:textId="507CE0F8" w:rsidR="00C11B78" w:rsidRPr="004D3306" w:rsidRDefault="00C11B78" w:rsidP="00D66940">
            <w:pPr>
              <w:jc w:val="center"/>
              <w:rPr>
                <w:b/>
                <w:sz w:val="22"/>
                <w:szCs w:val="22"/>
              </w:rPr>
            </w:pPr>
            <w:r w:rsidRPr="004D3306">
              <w:rPr>
                <w:b/>
                <w:sz w:val="22"/>
                <w:szCs w:val="22"/>
              </w:rPr>
              <w:t>Sex</w:t>
            </w:r>
          </w:p>
        </w:tc>
        <w:tc>
          <w:tcPr>
            <w:tcW w:w="1157" w:type="dxa"/>
            <w:vMerge w:val="restart"/>
            <w:vAlign w:val="center"/>
          </w:tcPr>
          <w:p w14:paraId="715094F5" w14:textId="4CE1E341" w:rsidR="00C11B78" w:rsidRPr="004D3306" w:rsidRDefault="00C11B78" w:rsidP="00D66940">
            <w:pPr>
              <w:jc w:val="center"/>
              <w:rPr>
                <w:b/>
                <w:sz w:val="22"/>
                <w:szCs w:val="22"/>
              </w:rPr>
            </w:pPr>
            <w:r w:rsidRPr="004D3306">
              <w:rPr>
                <w:b/>
                <w:sz w:val="22"/>
                <w:szCs w:val="22"/>
              </w:rPr>
              <w:t>Period</w:t>
            </w:r>
          </w:p>
        </w:tc>
        <w:tc>
          <w:tcPr>
            <w:tcW w:w="1096" w:type="dxa"/>
            <w:vMerge w:val="restart"/>
            <w:vAlign w:val="center"/>
          </w:tcPr>
          <w:p w14:paraId="1419A7CA" w14:textId="37CD4E68" w:rsidR="00C11B78" w:rsidRPr="004D3306" w:rsidRDefault="00C11B78" w:rsidP="00D66940">
            <w:pPr>
              <w:jc w:val="center"/>
              <w:rPr>
                <w:b/>
                <w:sz w:val="22"/>
                <w:szCs w:val="22"/>
              </w:rPr>
            </w:pPr>
            <w:r w:rsidRPr="004D3306">
              <w:rPr>
                <w:b/>
                <w:sz w:val="22"/>
                <w:szCs w:val="22"/>
              </w:rPr>
              <w:t xml:space="preserve">Sample </w:t>
            </w:r>
            <w:r w:rsidR="000D255D">
              <w:rPr>
                <w:b/>
                <w:sz w:val="22"/>
                <w:szCs w:val="22"/>
              </w:rPr>
              <w:t>s</w:t>
            </w:r>
            <w:r w:rsidRPr="004D3306">
              <w:rPr>
                <w:b/>
                <w:sz w:val="22"/>
                <w:szCs w:val="22"/>
              </w:rPr>
              <w:t>ize used to fit GAM</w:t>
            </w:r>
          </w:p>
        </w:tc>
        <w:tc>
          <w:tcPr>
            <w:tcW w:w="4850" w:type="dxa"/>
            <w:gridSpan w:val="3"/>
            <w:vAlign w:val="center"/>
          </w:tcPr>
          <w:p w14:paraId="52A6A5F8" w14:textId="02535A08" w:rsidR="00C11B78" w:rsidRPr="004D3306" w:rsidRDefault="00C11B78" w:rsidP="00D66940">
            <w:pPr>
              <w:jc w:val="center"/>
              <w:rPr>
                <w:b/>
                <w:sz w:val="22"/>
                <w:szCs w:val="22"/>
              </w:rPr>
            </w:pPr>
            <w:r w:rsidRPr="004D3306">
              <w:rPr>
                <w:b/>
                <w:sz w:val="22"/>
                <w:szCs w:val="22"/>
              </w:rPr>
              <w:t>Estimated VGBF Parameters</w:t>
            </w:r>
          </w:p>
        </w:tc>
        <w:tc>
          <w:tcPr>
            <w:tcW w:w="4005" w:type="dxa"/>
            <w:gridSpan w:val="3"/>
            <w:vAlign w:val="center"/>
          </w:tcPr>
          <w:p w14:paraId="64E40B0F" w14:textId="2422A53B" w:rsidR="00C11B78" w:rsidRPr="004D3306" w:rsidRDefault="000D255D" w:rsidP="00D66940">
            <w:pPr>
              <w:jc w:val="center"/>
              <w:rPr>
                <w:b/>
                <w:sz w:val="22"/>
                <w:szCs w:val="22"/>
              </w:rPr>
            </w:pPr>
            <w:r>
              <w:rPr>
                <w:b/>
                <w:sz w:val="22"/>
                <w:szCs w:val="22"/>
              </w:rPr>
              <w:t>Corresponding estimated e</w:t>
            </w:r>
            <w:r w:rsidR="00C11B78" w:rsidRPr="004D3306">
              <w:rPr>
                <w:b/>
                <w:sz w:val="22"/>
                <w:szCs w:val="22"/>
              </w:rPr>
              <w:t>ndpoints of growth curve</w:t>
            </w:r>
          </w:p>
        </w:tc>
      </w:tr>
      <w:tr w:rsidR="00A22BF1" w:rsidRPr="004D3306" w14:paraId="19C8D087" w14:textId="1B893729" w:rsidTr="002B3A98">
        <w:trPr>
          <w:gridAfter w:val="1"/>
          <w:wAfter w:w="11" w:type="dxa"/>
          <w:trHeight w:val="479"/>
          <w:jc w:val="center"/>
        </w:trPr>
        <w:tc>
          <w:tcPr>
            <w:tcW w:w="925" w:type="dxa"/>
            <w:vMerge/>
            <w:tcBorders>
              <w:bottom w:val="single" w:sz="4" w:space="0" w:color="auto"/>
            </w:tcBorders>
            <w:vAlign w:val="center"/>
          </w:tcPr>
          <w:p w14:paraId="217D5A04" w14:textId="1EF03B6C" w:rsidR="00A22BF1" w:rsidRPr="004D3306" w:rsidRDefault="00A22BF1" w:rsidP="00D66940">
            <w:pPr>
              <w:jc w:val="center"/>
              <w:rPr>
                <w:b/>
                <w:sz w:val="22"/>
                <w:szCs w:val="22"/>
              </w:rPr>
            </w:pPr>
          </w:p>
        </w:tc>
        <w:tc>
          <w:tcPr>
            <w:tcW w:w="1512" w:type="dxa"/>
            <w:vMerge/>
            <w:tcBorders>
              <w:bottom w:val="single" w:sz="4" w:space="0" w:color="auto"/>
            </w:tcBorders>
            <w:vAlign w:val="center"/>
          </w:tcPr>
          <w:p w14:paraId="62DA6B5B" w14:textId="4545B9A8" w:rsidR="00A22BF1" w:rsidRPr="004D3306" w:rsidRDefault="00A22BF1" w:rsidP="00D66940">
            <w:pPr>
              <w:jc w:val="center"/>
              <w:rPr>
                <w:b/>
                <w:sz w:val="22"/>
                <w:szCs w:val="22"/>
              </w:rPr>
            </w:pPr>
          </w:p>
        </w:tc>
        <w:tc>
          <w:tcPr>
            <w:tcW w:w="1157" w:type="dxa"/>
            <w:vMerge/>
            <w:tcBorders>
              <w:bottom w:val="single" w:sz="4" w:space="0" w:color="auto"/>
            </w:tcBorders>
            <w:vAlign w:val="center"/>
          </w:tcPr>
          <w:p w14:paraId="3E101B00" w14:textId="77777777" w:rsidR="00A22BF1" w:rsidRPr="004D3306" w:rsidRDefault="00A22BF1" w:rsidP="00D66940">
            <w:pPr>
              <w:jc w:val="center"/>
              <w:rPr>
                <w:b/>
                <w:sz w:val="22"/>
                <w:szCs w:val="22"/>
              </w:rPr>
            </w:pPr>
          </w:p>
        </w:tc>
        <w:tc>
          <w:tcPr>
            <w:tcW w:w="1096" w:type="dxa"/>
            <w:vMerge/>
            <w:tcBorders>
              <w:bottom w:val="single" w:sz="4" w:space="0" w:color="auto"/>
            </w:tcBorders>
            <w:vAlign w:val="center"/>
          </w:tcPr>
          <w:p w14:paraId="2CF795DC" w14:textId="3B6F7609" w:rsidR="00A22BF1" w:rsidRPr="004D3306" w:rsidRDefault="00A22BF1" w:rsidP="00D66940">
            <w:pPr>
              <w:jc w:val="center"/>
              <w:rPr>
                <w:b/>
                <w:sz w:val="22"/>
                <w:szCs w:val="22"/>
              </w:rPr>
            </w:pPr>
          </w:p>
        </w:tc>
        <w:tc>
          <w:tcPr>
            <w:tcW w:w="1811" w:type="dxa"/>
            <w:tcBorders>
              <w:bottom w:val="single" w:sz="4" w:space="0" w:color="auto"/>
            </w:tcBorders>
            <w:vAlign w:val="center"/>
          </w:tcPr>
          <w:p w14:paraId="038C79B2" w14:textId="61FC1DBE"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 xml:space="preserve">∞ </w:t>
            </w:r>
            <w:r w:rsidRPr="004D3306">
              <w:rPr>
                <w:b/>
                <w:sz w:val="22"/>
                <w:szCs w:val="22"/>
              </w:rPr>
              <w:t>(cm)</w:t>
            </w:r>
          </w:p>
        </w:tc>
        <w:tc>
          <w:tcPr>
            <w:tcW w:w="1564" w:type="dxa"/>
            <w:tcBorders>
              <w:bottom w:val="single" w:sz="4" w:space="0" w:color="auto"/>
            </w:tcBorders>
            <w:vAlign w:val="center"/>
          </w:tcPr>
          <w:p w14:paraId="4FF55742" w14:textId="002D503E" w:rsidR="00A22BF1" w:rsidRPr="004D3306" w:rsidRDefault="00A22BF1" w:rsidP="00D66940">
            <w:pPr>
              <w:jc w:val="center"/>
              <w:rPr>
                <w:b/>
                <w:sz w:val="22"/>
                <w:szCs w:val="22"/>
              </w:rPr>
            </w:pPr>
            <w:r w:rsidRPr="00BF132A">
              <w:rPr>
                <w:b/>
                <w:i/>
                <w:sz w:val="22"/>
                <w:szCs w:val="22"/>
              </w:rPr>
              <w:t>k</w:t>
            </w:r>
            <w:r w:rsidR="00800DEA">
              <w:rPr>
                <w:b/>
                <w:sz w:val="22"/>
                <w:szCs w:val="22"/>
              </w:rPr>
              <w:t xml:space="preserve"> </w:t>
            </w:r>
            <w:r w:rsidR="00800DEA" w:rsidRPr="00EB6CF4">
              <w:rPr>
                <w:b/>
              </w:rPr>
              <w:t xml:space="preserve">(years </w:t>
            </w:r>
            <w:r w:rsidR="00800DEA" w:rsidRPr="00EB6CF4">
              <w:rPr>
                <w:b/>
                <w:vertAlign w:val="superscript"/>
              </w:rPr>
              <w:t>-1</w:t>
            </w:r>
            <w:r w:rsidR="00800DEA" w:rsidRPr="00EB6CF4">
              <w:rPr>
                <w:b/>
              </w:rPr>
              <w:t>)</w:t>
            </w:r>
          </w:p>
        </w:tc>
        <w:tc>
          <w:tcPr>
            <w:tcW w:w="1475" w:type="dxa"/>
            <w:tcBorders>
              <w:bottom w:val="single" w:sz="4" w:space="0" w:color="auto"/>
            </w:tcBorders>
            <w:vAlign w:val="center"/>
          </w:tcPr>
          <w:p w14:paraId="730E489E" w14:textId="290D5E2D" w:rsidR="00A22BF1" w:rsidRPr="004D3306" w:rsidRDefault="00A22BF1" w:rsidP="00D66940">
            <w:pPr>
              <w:jc w:val="center"/>
              <w:rPr>
                <w:b/>
                <w:sz w:val="22"/>
                <w:szCs w:val="22"/>
              </w:rPr>
            </w:pPr>
            <w:r w:rsidRPr="00BF132A">
              <w:rPr>
                <w:b/>
                <w:i/>
                <w:sz w:val="22"/>
                <w:szCs w:val="22"/>
              </w:rPr>
              <w:t>t</w:t>
            </w:r>
            <w:r w:rsidRPr="004D3306">
              <w:rPr>
                <w:b/>
                <w:sz w:val="22"/>
                <w:szCs w:val="22"/>
                <w:vertAlign w:val="subscript"/>
              </w:rPr>
              <w:t>0</w:t>
            </w:r>
            <w:r w:rsidRPr="004D3306">
              <w:rPr>
                <w:b/>
                <w:sz w:val="22"/>
                <w:szCs w:val="22"/>
              </w:rPr>
              <w:t xml:space="preserve"> (years)</w:t>
            </w:r>
          </w:p>
        </w:tc>
        <w:tc>
          <w:tcPr>
            <w:tcW w:w="1997" w:type="dxa"/>
            <w:tcBorders>
              <w:bottom w:val="single" w:sz="4" w:space="0" w:color="auto"/>
            </w:tcBorders>
            <w:vAlign w:val="center"/>
          </w:tcPr>
          <w:p w14:paraId="52B1C6F8" w14:textId="761F93C3"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1</w:t>
            </w:r>
            <w:r w:rsidR="009B35C1" w:rsidRPr="004D3306">
              <w:rPr>
                <w:b/>
                <w:sz w:val="22"/>
                <w:szCs w:val="22"/>
              </w:rPr>
              <w:t xml:space="preserve"> (cm)</w:t>
            </w:r>
          </w:p>
        </w:tc>
        <w:tc>
          <w:tcPr>
            <w:tcW w:w="1997" w:type="dxa"/>
            <w:tcBorders>
              <w:bottom w:val="single" w:sz="4" w:space="0" w:color="auto"/>
            </w:tcBorders>
            <w:vAlign w:val="center"/>
          </w:tcPr>
          <w:p w14:paraId="7A15EB45" w14:textId="24F1B9B8" w:rsidR="00A22BF1" w:rsidRPr="004D3306" w:rsidRDefault="00A22BF1" w:rsidP="00D66940">
            <w:pPr>
              <w:jc w:val="center"/>
              <w:rPr>
                <w:b/>
                <w:sz w:val="22"/>
                <w:szCs w:val="22"/>
              </w:rPr>
            </w:pPr>
            <w:r w:rsidRPr="00BF132A">
              <w:rPr>
                <w:b/>
                <w:i/>
                <w:sz w:val="22"/>
                <w:szCs w:val="22"/>
              </w:rPr>
              <w:t>L</w:t>
            </w:r>
            <w:r w:rsidRPr="004D3306">
              <w:rPr>
                <w:b/>
                <w:sz w:val="22"/>
                <w:szCs w:val="22"/>
                <w:vertAlign w:val="subscript"/>
              </w:rPr>
              <w:t>2</w:t>
            </w:r>
            <w:r w:rsidR="009B35C1" w:rsidRPr="004D3306">
              <w:rPr>
                <w:b/>
                <w:sz w:val="22"/>
                <w:szCs w:val="22"/>
                <w:vertAlign w:val="subscript"/>
              </w:rPr>
              <w:t xml:space="preserve"> </w:t>
            </w:r>
            <w:r w:rsidR="009B35C1" w:rsidRPr="004D3306">
              <w:rPr>
                <w:b/>
                <w:sz w:val="22"/>
                <w:szCs w:val="22"/>
              </w:rPr>
              <w:t>(cm)</w:t>
            </w:r>
          </w:p>
        </w:tc>
      </w:tr>
      <w:tr w:rsidR="004D3306" w:rsidRPr="004D3306" w14:paraId="40FD134D" w14:textId="0D246503" w:rsidTr="002B3A98">
        <w:trPr>
          <w:gridAfter w:val="1"/>
          <w:wAfter w:w="11" w:type="dxa"/>
          <w:trHeight w:val="436"/>
          <w:jc w:val="center"/>
        </w:trPr>
        <w:tc>
          <w:tcPr>
            <w:tcW w:w="925" w:type="dxa"/>
            <w:tcBorders>
              <w:top w:val="single" w:sz="4" w:space="0" w:color="auto"/>
              <w:left w:val="single" w:sz="4" w:space="0" w:color="auto"/>
              <w:bottom w:val="nil"/>
              <w:right w:val="nil"/>
            </w:tcBorders>
          </w:tcPr>
          <w:p w14:paraId="0EB6ADB9" w14:textId="4AECC6A6" w:rsidR="004D3306" w:rsidRPr="004D3306" w:rsidRDefault="004D3306" w:rsidP="000D255D">
            <w:pPr>
              <w:jc w:val="center"/>
              <w:rPr>
                <w:sz w:val="22"/>
                <w:szCs w:val="22"/>
              </w:rPr>
            </w:pPr>
            <w:r w:rsidRPr="004D3306">
              <w:rPr>
                <w:sz w:val="22"/>
                <w:szCs w:val="22"/>
              </w:rPr>
              <w:t>1</w:t>
            </w:r>
          </w:p>
        </w:tc>
        <w:tc>
          <w:tcPr>
            <w:tcW w:w="1512" w:type="dxa"/>
            <w:tcBorders>
              <w:top w:val="single" w:sz="4" w:space="0" w:color="auto"/>
              <w:left w:val="nil"/>
              <w:bottom w:val="nil"/>
              <w:right w:val="nil"/>
            </w:tcBorders>
          </w:tcPr>
          <w:p w14:paraId="1133598B" w14:textId="4B10AD70" w:rsidR="004D3306" w:rsidRPr="004D3306" w:rsidRDefault="004D3306" w:rsidP="000D255D">
            <w:pPr>
              <w:jc w:val="center"/>
              <w:rPr>
                <w:sz w:val="22"/>
                <w:szCs w:val="22"/>
              </w:rPr>
            </w:pPr>
            <w:r w:rsidRPr="004D3306">
              <w:rPr>
                <w:sz w:val="22"/>
                <w:szCs w:val="22"/>
              </w:rPr>
              <w:t>Female</w:t>
            </w:r>
          </w:p>
        </w:tc>
        <w:tc>
          <w:tcPr>
            <w:tcW w:w="1157" w:type="dxa"/>
            <w:tcBorders>
              <w:top w:val="single" w:sz="4" w:space="0" w:color="auto"/>
              <w:left w:val="nil"/>
              <w:bottom w:val="nil"/>
              <w:right w:val="nil"/>
            </w:tcBorders>
          </w:tcPr>
          <w:p w14:paraId="7EC39743" w14:textId="22D97890" w:rsidR="004D3306" w:rsidRPr="004D3306" w:rsidRDefault="004D3306" w:rsidP="000D255D">
            <w:pPr>
              <w:jc w:val="center"/>
              <w:rPr>
                <w:sz w:val="22"/>
                <w:szCs w:val="22"/>
              </w:rPr>
            </w:pPr>
            <w:r w:rsidRPr="004D3306">
              <w:rPr>
                <w:sz w:val="22"/>
                <w:szCs w:val="22"/>
              </w:rPr>
              <w:t>Early</w:t>
            </w:r>
          </w:p>
        </w:tc>
        <w:tc>
          <w:tcPr>
            <w:tcW w:w="1096" w:type="dxa"/>
            <w:tcBorders>
              <w:top w:val="single" w:sz="4" w:space="0" w:color="auto"/>
              <w:left w:val="nil"/>
              <w:bottom w:val="nil"/>
              <w:right w:val="single" w:sz="4" w:space="0" w:color="auto"/>
            </w:tcBorders>
          </w:tcPr>
          <w:p w14:paraId="1EC6E8EA" w14:textId="3C1D2BA0" w:rsidR="004D3306" w:rsidRPr="004D3306" w:rsidRDefault="004D3306" w:rsidP="000D255D">
            <w:pPr>
              <w:jc w:val="center"/>
              <w:rPr>
                <w:sz w:val="22"/>
                <w:szCs w:val="22"/>
              </w:rPr>
            </w:pPr>
            <w:r w:rsidRPr="004D3306">
              <w:rPr>
                <w:sz w:val="22"/>
                <w:szCs w:val="22"/>
              </w:rPr>
              <w:t>616</w:t>
            </w:r>
          </w:p>
        </w:tc>
        <w:tc>
          <w:tcPr>
            <w:tcW w:w="1811" w:type="dxa"/>
            <w:tcBorders>
              <w:top w:val="single" w:sz="4" w:space="0" w:color="auto"/>
              <w:left w:val="single" w:sz="4" w:space="0" w:color="auto"/>
              <w:bottom w:val="nil"/>
              <w:right w:val="nil"/>
            </w:tcBorders>
          </w:tcPr>
          <w:p w14:paraId="0AA654AE" w14:textId="5EB17F7B" w:rsidR="004D3306" w:rsidRPr="004D3306" w:rsidRDefault="004D3306" w:rsidP="000D255D">
            <w:pPr>
              <w:jc w:val="center"/>
              <w:rPr>
                <w:sz w:val="22"/>
                <w:szCs w:val="22"/>
                <w:highlight w:val="yellow"/>
              </w:rPr>
            </w:pPr>
            <w:r w:rsidRPr="004D3306">
              <w:rPr>
                <w:color w:val="000000"/>
                <w:sz w:val="22"/>
                <w:szCs w:val="22"/>
              </w:rPr>
              <w:t>60.44</w:t>
            </w:r>
          </w:p>
        </w:tc>
        <w:tc>
          <w:tcPr>
            <w:tcW w:w="1564" w:type="dxa"/>
            <w:tcBorders>
              <w:top w:val="single" w:sz="4" w:space="0" w:color="auto"/>
              <w:left w:val="nil"/>
              <w:bottom w:val="nil"/>
              <w:right w:val="nil"/>
            </w:tcBorders>
          </w:tcPr>
          <w:p w14:paraId="2AB05E78" w14:textId="4F6A8B3D" w:rsidR="004D3306" w:rsidRPr="004D3306" w:rsidRDefault="004D3306" w:rsidP="000D255D">
            <w:pPr>
              <w:jc w:val="center"/>
              <w:rPr>
                <w:sz w:val="22"/>
                <w:szCs w:val="22"/>
                <w:highlight w:val="yellow"/>
              </w:rPr>
            </w:pPr>
            <w:r w:rsidRPr="004D3306">
              <w:rPr>
                <w:color w:val="000000"/>
                <w:sz w:val="22"/>
                <w:szCs w:val="22"/>
              </w:rPr>
              <w:t>0.29</w:t>
            </w:r>
          </w:p>
        </w:tc>
        <w:tc>
          <w:tcPr>
            <w:tcW w:w="1475" w:type="dxa"/>
            <w:tcBorders>
              <w:top w:val="single" w:sz="4" w:space="0" w:color="auto"/>
              <w:left w:val="nil"/>
              <w:bottom w:val="nil"/>
              <w:right w:val="single" w:sz="4" w:space="0" w:color="auto"/>
            </w:tcBorders>
          </w:tcPr>
          <w:p w14:paraId="269B99A8" w14:textId="46104414" w:rsidR="004D3306" w:rsidRPr="004D3306" w:rsidRDefault="004D3306" w:rsidP="000D255D">
            <w:pPr>
              <w:jc w:val="center"/>
              <w:rPr>
                <w:sz w:val="22"/>
                <w:szCs w:val="22"/>
                <w:highlight w:val="yellow"/>
              </w:rPr>
            </w:pPr>
            <w:r w:rsidRPr="004D3306">
              <w:rPr>
                <w:color w:val="000000"/>
                <w:sz w:val="22"/>
                <w:szCs w:val="22"/>
              </w:rPr>
              <w:t>-2.15</w:t>
            </w:r>
          </w:p>
        </w:tc>
        <w:tc>
          <w:tcPr>
            <w:tcW w:w="1997" w:type="dxa"/>
            <w:tcBorders>
              <w:top w:val="single" w:sz="4" w:space="0" w:color="auto"/>
              <w:left w:val="single" w:sz="4" w:space="0" w:color="auto"/>
              <w:bottom w:val="nil"/>
              <w:right w:val="nil"/>
            </w:tcBorders>
          </w:tcPr>
          <w:p w14:paraId="7C58A028" w14:textId="7D121565" w:rsidR="004D3306" w:rsidRPr="004D3306" w:rsidRDefault="004D3306" w:rsidP="000D255D">
            <w:pPr>
              <w:jc w:val="center"/>
              <w:rPr>
                <w:sz w:val="22"/>
                <w:szCs w:val="22"/>
                <w:highlight w:val="yellow"/>
              </w:rPr>
            </w:pPr>
            <w:r w:rsidRPr="004D3306">
              <w:rPr>
                <w:color w:val="000000"/>
                <w:sz w:val="22"/>
                <w:szCs w:val="22"/>
              </w:rPr>
              <w:t>27.85</w:t>
            </w:r>
          </w:p>
        </w:tc>
        <w:tc>
          <w:tcPr>
            <w:tcW w:w="1997" w:type="dxa"/>
            <w:tcBorders>
              <w:top w:val="single" w:sz="4" w:space="0" w:color="auto"/>
              <w:left w:val="nil"/>
              <w:bottom w:val="nil"/>
              <w:right w:val="single" w:sz="4" w:space="0" w:color="auto"/>
            </w:tcBorders>
          </w:tcPr>
          <w:p w14:paraId="4843E0DB" w14:textId="1B97CFC0" w:rsidR="004D3306" w:rsidRPr="004D3306" w:rsidRDefault="004D3306" w:rsidP="000D255D">
            <w:pPr>
              <w:jc w:val="center"/>
              <w:rPr>
                <w:sz w:val="22"/>
                <w:szCs w:val="22"/>
                <w:highlight w:val="yellow"/>
              </w:rPr>
            </w:pPr>
            <w:r w:rsidRPr="004D3306">
              <w:rPr>
                <w:color w:val="000000"/>
                <w:sz w:val="22"/>
                <w:szCs w:val="22"/>
              </w:rPr>
              <w:t>60.43</w:t>
            </w:r>
          </w:p>
        </w:tc>
      </w:tr>
      <w:tr w:rsidR="004D3306" w:rsidRPr="004D3306" w14:paraId="6926C9D9" w14:textId="77777777" w:rsidTr="002B3A98">
        <w:trPr>
          <w:gridAfter w:val="1"/>
          <w:wAfter w:w="11" w:type="dxa"/>
          <w:trHeight w:val="436"/>
          <w:jc w:val="center"/>
        </w:trPr>
        <w:tc>
          <w:tcPr>
            <w:tcW w:w="925" w:type="dxa"/>
            <w:tcBorders>
              <w:top w:val="nil"/>
              <w:left w:val="single" w:sz="4" w:space="0" w:color="auto"/>
              <w:bottom w:val="nil"/>
              <w:right w:val="nil"/>
            </w:tcBorders>
          </w:tcPr>
          <w:p w14:paraId="431CFCC3" w14:textId="45E5C1C7"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4A198D12" w14:textId="6CD5DA2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38A8884" w14:textId="1AB1ED31"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7D47652F" w14:textId="74DAD6E1" w:rsidR="004D3306" w:rsidRPr="004D3306" w:rsidRDefault="004D3306" w:rsidP="000D255D">
            <w:pPr>
              <w:jc w:val="center"/>
              <w:rPr>
                <w:sz w:val="22"/>
                <w:szCs w:val="22"/>
              </w:rPr>
            </w:pPr>
            <w:r w:rsidRPr="004D3306">
              <w:rPr>
                <w:sz w:val="22"/>
                <w:szCs w:val="22"/>
              </w:rPr>
              <w:t>699</w:t>
            </w:r>
          </w:p>
        </w:tc>
        <w:tc>
          <w:tcPr>
            <w:tcW w:w="1811" w:type="dxa"/>
            <w:tcBorders>
              <w:top w:val="nil"/>
              <w:left w:val="single" w:sz="4" w:space="0" w:color="auto"/>
              <w:bottom w:val="nil"/>
              <w:right w:val="nil"/>
            </w:tcBorders>
          </w:tcPr>
          <w:p w14:paraId="5531291D" w14:textId="443E8C73" w:rsidR="004D3306" w:rsidRPr="004D3306" w:rsidRDefault="004D3306" w:rsidP="000D255D">
            <w:pPr>
              <w:jc w:val="center"/>
              <w:rPr>
                <w:sz w:val="22"/>
                <w:szCs w:val="22"/>
                <w:highlight w:val="yellow"/>
              </w:rPr>
            </w:pPr>
            <w:r w:rsidRPr="004D3306">
              <w:rPr>
                <w:color w:val="000000"/>
                <w:sz w:val="22"/>
                <w:szCs w:val="22"/>
              </w:rPr>
              <w:t>62.86</w:t>
            </w:r>
          </w:p>
        </w:tc>
        <w:tc>
          <w:tcPr>
            <w:tcW w:w="1564" w:type="dxa"/>
            <w:tcBorders>
              <w:top w:val="nil"/>
              <w:left w:val="nil"/>
              <w:bottom w:val="nil"/>
              <w:right w:val="nil"/>
            </w:tcBorders>
          </w:tcPr>
          <w:p w14:paraId="43E0ECD5" w14:textId="70518028" w:rsidR="004D3306" w:rsidRPr="004D3306" w:rsidRDefault="004D3306" w:rsidP="000D255D">
            <w:pPr>
              <w:jc w:val="center"/>
              <w:rPr>
                <w:sz w:val="22"/>
                <w:szCs w:val="22"/>
                <w:highlight w:val="yellow"/>
              </w:rPr>
            </w:pPr>
            <w:r w:rsidRPr="004D3306">
              <w:rPr>
                <w:color w:val="000000"/>
                <w:sz w:val="22"/>
                <w:szCs w:val="22"/>
              </w:rPr>
              <w:t>0.16</w:t>
            </w:r>
          </w:p>
        </w:tc>
        <w:tc>
          <w:tcPr>
            <w:tcW w:w="1475" w:type="dxa"/>
            <w:tcBorders>
              <w:top w:val="nil"/>
              <w:left w:val="nil"/>
              <w:bottom w:val="nil"/>
              <w:right w:val="single" w:sz="4" w:space="0" w:color="auto"/>
            </w:tcBorders>
          </w:tcPr>
          <w:p w14:paraId="0BE244BD" w14:textId="09A08664" w:rsidR="004D3306" w:rsidRPr="004D3306" w:rsidRDefault="004D3306" w:rsidP="000D255D">
            <w:pPr>
              <w:jc w:val="center"/>
              <w:rPr>
                <w:sz w:val="22"/>
                <w:szCs w:val="22"/>
                <w:highlight w:val="yellow"/>
              </w:rPr>
            </w:pPr>
            <w:r w:rsidRPr="004D3306">
              <w:rPr>
                <w:color w:val="000000"/>
                <w:sz w:val="22"/>
                <w:szCs w:val="22"/>
              </w:rPr>
              <w:t>-4.31</w:t>
            </w:r>
          </w:p>
        </w:tc>
        <w:tc>
          <w:tcPr>
            <w:tcW w:w="1997" w:type="dxa"/>
            <w:tcBorders>
              <w:top w:val="nil"/>
              <w:left w:val="single" w:sz="4" w:space="0" w:color="auto"/>
              <w:bottom w:val="nil"/>
              <w:right w:val="nil"/>
            </w:tcBorders>
          </w:tcPr>
          <w:p w14:paraId="2B0695EB" w14:textId="580D469C" w:rsidR="004D3306" w:rsidRPr="004D3306" w:rsidRDefault="004D3306" w:rsidP="000D255D">
            <w:pPr>
              <w:jc w:val="center"/>
              <w:rPr>
                <w:sz w:val="22"/>
                <w:szCs w:val="22"/>
                <w:highlight w:val="yellow"/>
              </w:rPr>
            </w:pPr>
            <w:r w:rsidRPr="004D3306">
              <w:rPr>
                <w:color w:val="000000"/>
                <w:sz w:val="22"/>
                <w:szCs w:val="22"/>
              </w:rPr>
              <w:t>31.78</w:t>
            </w:r>
          </w:p>
        </w:tc>
        <w:tc>
          <w:tcPr>
            <w:tcW w:w="1997" w:type="dxa"/>
            <w:tcBorders>
              <w:top w:val="nil"/>
              <w:left w:val="nil"/>
              <w:bottom w:val="nil"/>
              <w:right w:val="single" w:sz="4" w:space="0" w:color="auto"/>
            </w:tcBorders>
          </w:tcPr>
          <w:p w14:paraId="68B0FEAB" w14:textId="5359F9A0" w:rsidR="004D3306" w:rsidRPr="004D3306" w:rsidRDefault="004D3306" w:rsidP="000D255D">
            <w:pPr>
              <w:jc w:val="center"/>
              <w:rPr>
                <w:sz w:val="22"/>
                <w:szCs w:val="22"/>
                <w:highlight w:val="yellow"/>
              </w:rPr>
            </w:pPr>
            <w:r w:rsidRPr="004D3306">
              <w:rPr>
                <w:color w:val="000000"/>
                <w:sz w:val="22"/>
                <w:szCs w:val="22"/>
              </w:rPr>
              <w:t>62.63</w:t>
            </w:r>
          </w:p>
        </w:tc>
      </w:tr>
      <w:tr w:rsidR="004D3306" w:rsidRPr="004D3306" w14:paraId="34C1CAE2" w14:textId="77777777" w:rsidTr="002B3A98">
        <w:trPr>
          <w:gridAfter w:val="1"/>
          <w:wAfter w:w="11" w:type="dxa"/>
          <w:trHeight w:val="436"/>
          <w:jc w:val="center"/>
        </w:trPr>
        <w:tc>
          <w:tcPr>
            <w:tcW w:w="925" w:type="dxa"/>
            <w:tcBorders>
              <w:top w:val="nil"/>
              <w:left w:val="single" w:sz="4" w:space="0" w:color="auto"/>
              <w:bottom w:val="nil"/>
              <w:right w:val="nil"/>
            </w:tcBorders>
          </w:tcPr>
          <w:p w14:paraId="4FB31DB3" w14:textId="0990FE72" w:rsidR="004D3306" w:rsidRPr="004D3306" w:rsidRDefault="004D3306" w:rsidP="000D255D">
            <w:pPr>
              <w:jc w:val="center"/>
              <w:rPr>
                <w:sz w:val="22"/>
                <w:szCs w:val="22"/>
              </w:rPr>
            </w:pPr>
            <w:r w:rsidRPr="004D3306">
              <w:rPr>
                <w:sz w:val="22"/>
                <w:szCs w:val="22"/>
              </w:rPr>
              <w:t>1</w:t>
            </w:r>
          </w:p>
        </w:tc>
        <w:tc>
          <w:tcPr>
            <w:tcW w:w="1512" w:type="dxa"/>
            <w:tcBorders>
              <w:top w:val="nil"/>
              <w:left w:val="nil"/>
              <w:bottom w:val="nil"/>
              <w:right w:val="nil"/>
            </w:tcBorders>
          </w:tcPr>
          <w:p w14:paraId="2587368B" w14:textId="01CE51FD"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4F443628" w14:textId="3CD70949"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6DE7733" w14:textId="4BFD0666"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14</w:t>
            </w:r>
          </w:p>
        </w:tc>
        <w:tc>
          <w:tcPr>
            <w:tcW w:w="1811" w:type="dxa"/>
            <w:tcBorders>
              <w:top w:val="nil"/>
              <w:left w:val="single" w:sz="4" w:space="0" w:color="auto"/>
              <w:bottom w:val="nil"/>
              <w:right w:val="nil"/>
            </w:tcBorders>
          </w:tcPr>
          <w:p w14:paraId="60CB2D42" w14:textId="210FDE70" w:rsidR="004D3306" w:rsidRPr="004D3306" w:rsidRDefault="004D3306" w:rsidP="000D255D">
            <w:pPr>
              <w:jc w:val="center"/>
              <w:rPr>
                <w:sz w:val="22"/>
                <w:szCs w:val="22"/>
                <w:highlight w:val="yellow"/>
              </w:rPr>
            </w:pPr>
            <w:r w:rsidRPr="004D3306">
              <w:rPr>
                <w:color w:val="000000"/>
                <w:sz w:val="22"/>
                <w:szCs w:val="22"/>
              </w:rPr>
              <w:t>55.11</w:t>
            </w:r>
          </w:p>
        </w:tc>
        <w:tc>
          <w:tcPr>
            <w:tcW w:w="1564" w:type="dxa"/>
            <w:tcBorders>
              <w:top w:val="nil"/>
              <w:left w:val="nil"/>
              <w:bottom w:val="nil"/>
              <w:right w:val="nil"/>
            </w:tcBorders>
          </w:tcPr>
          <w:p w14:paraId="69DC6C50" w14:textId="1E0FE652" w:rsidR="004D3306" w:rsidRPr="004D3306" w:rsidRDefault="004D3306" w:rsidP="000D255D">
            <w:pPr>
              <w:jc w:val="center"/>
              <w:rPr>
                <w:sz w:val="22"/>
                <w:szCs w:val="22"/>
                <w:highlight w:val="yellow"/>
              </w:rPr>
            </w:pPr>
            <w:r w:rsidRPr="004D3306">
              <w:rPr>
                <w:color w:val="000000"/>
                <w:sz w:val="22"/>
                <w:szCs w:val="22"/>
              </w:rPr>
              <w:t>0.28</w:t>
            </w:r>
          </w:p>
        </w:tc>
        <w:tc>
          <w:tcPr>
            <w:tcW w:w="1475" w:type="dxa"/>
            <w:tcBorders>
              <w:top w:val="nil"/>
              <w:left w:val="nil"/>
              <w:bottom w:val="nil"/>
              <w:right w:val="single" w:sz="4" w:space="0" w:color="auto"/>
            </w:tcBorders>
          </w:tcPr>
          <w:p w14:paraId="14FEC8F7" w14:textId="1D566C0F" w:rsidR="004D3306" w:rsidRPr="004D3306" w:rsidRDefault="004D3306" w:rsidP="000D255D">
            <w:pPr>
              <w:jc w:val="center"/>
              <w:rPr>
                <w:sz w:val="22"/>
                <w:szCs w:val="22"/>
                <w:highlight w:val="yellow"/>
              </w:rPr>
            </w:pPr>
            <w:r w:rsidRPr="004D3306">
              <w:rPr>
                <w:color w:val="000000"/>
                <w:sz w:val="22"/>
                <w:szCs w:val="22"/>
              </w:rPr>
              <w:t>-2.59</w:t>
            </w:r>
          </w:p>
        </w:tc>
        <w:tc>
          <w:tcPr>
            <w:tcW w:w="1997" w:type="dxa"/>
            <w:tcBorders>
              <w:top w:val="nil"/>
              <w:left w:val="single" w:sz="4" w:space="0" w:color="auto"/>
              <w:bottom w:val="nil"/>
              <w:right w:val="nil"/>
            </w:tcBorders>
          </w:tcPr>
          <w:p w14:paraId="2E70DE5A" w14:textId="0501AD19" w:rsidR="004D3306" w:rsidRPr="004D3306" w:rsidRDefault="004D3306" w:rsidP="000D255D">
            <w:pPr>
              <w:jc w:val="center"/>
              <w:rPr>
                <w:sz w:val="22"/>
                <w:szCs w:val="22"/>
                <w:highlight w:val="yellow"/>
              </w:rPr>
            </w:pPr>
            <w:r w:rsidRPr="004D3306">
              <w:rPr>
                <w:color w:val="000000"/>
                <w:sz w:val="22"/>
                <w:szCs w:val="22"/>
              </w:rPr>
              <w:t>28.60</w:t>
            </w:r>
          </w:p>
        </w:tc>
        <w:tc>
          <w:tcPr>
            <w:tcW w:w="1997" w:type="dxa"/>
            <w:tcBorders>
              <w:top w:val="nil"/>
              <w:left w:val="nil"/>
              <w:bottom w:val="nil"/>
              <w:right w:val="single" w:sz="4" w:space="0" w:color="auto"/>
            </w:tcBorders>
          </w:tcPr>
          <w:p w14:paraId="49A75DAE" w14:textId="1546D2EE" w:rsidR="004D3306" w:rsidRPr="004D3306" w:rsidRDefault="004D3306" w:rsidP="000D255D">
            <w:pPr>
              <w:jc w:val="center"/>
              <w:rPr>
                <w:sz w:val="22"/>
                <w:szCs w:val="22"/>
                <w:highlight w:val="yellow"/>
              </w:rPr>
            </w:pPr>
            <w:r w:rsidRPr="004D3306">
              <w:rPr>
                <w:color w:val="000000"/>
                <w:sz w:val="22"/>
                <w:szCs w:val="22"/>
              </w:rPr>
              <w:t>55.11</w:t>
            </w:r>
          </w:p>
        </w:tc>
      </w:tr>
      <w:tr w:rsidR="004D3306" w:rsidRPr="004D3306" w14:paraId="266A6F9F" w14:textId="77777777" w:rsidTr="002B3A98">
        <w:trPr>
          <w:gridAfter w:val="1"/>
          <w:wAfter w:w="11" w:type="dxa"/>
          <w:trHeight w:val="436"/>
          <w:jc w:val="center"/>
        </w:trPr>
        <w:tc>
          <w:tcPr>
            <w:tcW w:w="925" w:type="dxa"/>
            <w:tcBorders>
              <w:top w:val="nil"/>
              <w:left w:val="single" w:sz="4" w:space="0" w:color="auto"/>
              <w:bottom w:val="nil"/>
              <w:right w:val="nil"/>
            </w:tcBorders>
          </w:tcPr>
          <w:p w14:paraId="040F7CD3" w14:textId="4D153CDD"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613469BE" w14:textId="1994FE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47C47847" w14:textId="1E07F12C" w:rsidR="004D3306" w:rsidRPr="004D3306" w:rsidRDefault="004D3306" w:rsidP="000D255D">
            <w:pPr>
              <w:jc w:val="center"/>
              <w:rPr>
                <w:sz w:val="22"/>
                <w:szCs w:val="22"/>
              </w:rPr>
            </w:pPr>
            <w:r w:rsidRPr="004D3306">
              <w:rPr>
                <w:sz w:val="22"/>
                <w:szCs w:val="22"/>
              </w:rPr>
              <w:t>Early</w:t>
            </w:r>
          </w:p>
        </w:tc>
        <w:tc>
          <w:tcPr>
            <w:tcW w:w="1096" w:type="dxa"/>
            <w:tcBorders>
              <w:top w:val="nil"/>
              <w:left w:val="nil"/>
              <w:bottom w:val="nil"/>
              <w:right w:val="single" w:sz="4" w:space="0" w:color="auto"/>
            </w:tcBorders>
          </w:tcPr>
          <w:p w14:paraId="75B1EED5" w14:textId="44EB4C66"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913</w:t>
            </w:r>
          </w:p>
        </w:tc>
        <w:tc>
          <w:tcPr>
            <w:tcW w:w="1811" w:type="dxa"/>
            <w:tcBorders>
              <w:top w:val="nil"/>
              <w:left w:val="single" w:sz="4" w:space="0" w:color="auto"/>
              <w:bottom w:val="nil"/>
              <w:right w:val="nil"/>
            </w:tcBorders>
          </w:tcPr>
          <w:p w14:paraId="7DF6D4E8" w14:textId="24F0E6E5" w:rsidR="004D3306" w:rsidRPr="004D3306" w:rsidRDefault="004D3306" w:rsidP="000D255D">
            <w:pPr>
              <w:jc w:val="center"/>
              <w:rPr>
                <w:sz w:val="22"/>
                <w:szCs w:val="22"/>
                <w:highlight w:val="yellow"/>
              </w:rPr>
            </w:pPr>
            <w:r w:rsidRPr="004D3306">
              <w:rPr>
                <w:color w:val="000000"/>
                <w:sz w:val="22"/>
                <w:szCs w:val="22"/>
              </w:rPr>
              <w:t>66.28</w:t>
            </w:r>
          </w:p>
        </w:tc>
        <w:tc>
          <w:tcPr>
            <w:tcW w:w="1564" w:type="dxa"/>
            <w:tcBorders>
              <w:top w:val="nil"/>
              <w:left w:val="nil"/>
              <w:bottom w:val="nil"/>
              <w:right w:val="nil"/>
            </w:tcBorders>
          </w:tcPr>
          <w:p w14:paraId="5D66CB73" w14:textId="1B082C9D" w:rsidR="004D3306" w:rsidRPr="004D3306" w:rsidRDefault="004D3306" w:rsidP="000D255D">
            <w:pPr>
              <w:jc w:val="center"/>
              <w:rPr>
                <w:sz w:val="22"/>
                <w:szCs w:val="22"/>
                <w:highlight w:val="yellow"/>
              </w:rPr>
            </w:pPr>
            <w:r w:rsidRPr="004D3306">
              <w:rPr>
                <w:color w:val="000000"/>
                <w:sz w:val="22"/>
                <w:szCs w:val="22"/>
              </w:rPr>
              <w:t>0.41</w:t>
            </w:r>
          </w:p>
        </w:tc>
        <w:tc>
          <w:tcPr>
            <w:tcW w:w="1475" w:type="dxa"/>
            <w:tcBorders>
              <w:top w:val="nil"/>
              <w:left w:val="nil"/>
              <w:bottom w:val="nil"/>
              <w:right w:val="single" w:sz="4" w:space="0" w:color="auto"/>
            </w:tcBorders>
          </w:tcPr>
          <w:p w14:paraId="1B4BA875" w14:textId="16D85575" w:rsidR="004D3306" w:rsidRPr="004D3306" w:rsidRDefault="004D3306" w:rsidP="000D255D">
            <w:pPr>
              <w:jc w:val="center"/>
              <w:rPr>
                <w:sz w:val="22"/>
                <w:szCs w:val="22"/>
                <w:highlight w:val="yellow"/>
              </w:rPr>
            </w:pPr>
            <w:r w:rsidRPr="004D3306">
              <w:rPr>
                <w:color w:val="000000"/>
                <w:sz w:val="22"/>
                <w:szCs w:val="22"/>
              </w:rPr>
              <w:t>-1.00</w:t>
            </w:r>
          </w:p>
        </w:tc>
        <w:tc>
          <w:tcPr>
            <w:tcW w:w="1997" w:type="dxa"/>
            <w:tcBorders>
              <w:top w:val="nil"/>
              <w:left w:val="single" w:sz="4" w:space="0" w:color="auto"/>
              <w:bottom w:val="nil"/>
              <w:right w:val="nil"/>
            </w:tcBorders>
          </w:tcPr>
          <w:p w14:paraId="1791D57E" w14:textId="1CFDB68C" w:rsidR="004D3306" w:rsidRPr="004D3306" w:rsidRDefault="004D3306" w:rsidP="000D255D">
            <w:pPr>
              <w:jc w:val="center"/>
              <w:rPr>
                <w:sz w:val="22"/>
                <w:szCs w:val="22"/>
                <w:highlight w:val="yellow"/>
              </w:rPr>
            </w:pPr>
            <w:r w:rsidRPr="004D3306">
              <w:rPr>
                <w:color w:val="000000"/>
                <w:sz w:val="22"/>
                <w:szCs w:val="22"/>
              </w:rPr>
              <w:t>22.31</w:t>
            </w:r>
          </w:p>
        </w:tc>
        <w:tc>
          <w:tcPr>
            <w:tcW w:w="1997" w:type="dxa"/>
            <w:tcBorders>
              <w:top w:val="nil"/>
              <w:left w:val="nil"/>
              <w:bottom w:val="nil"/>
              <w:right w:val="single" w:sz="4" w:space="0" w:color="auto"/>
            </w:tcBorders>
          </w:tcPr>
          <w:p w14:paraId="3B5AD356" w14:textId="56DC00D9" w:rsidR="004D3306" w:rsidRPr="004D3306" w:rsidRDefault="004D3306" w:rsidP="000D255D">
            <w:pPr>
              <w:jc w:val="center"/>
              <w:rPr>
                <w:sz w:val="22"/>
                <w:szCs w:val="22"/>
                <w:highlight w:val="yellow"/>
              </w:rPr>
            </w:pPr>
            <w:r w:rsidRPr="004D3306">
              <w:rPr>
                <w:color w:val="000000"/>
                <w:sz w:val="22"/>
                <w:szCs w:val="22"/>
              </w:rPr>
              <w:t>66.28</w:t>
            </w:r>
          </w:p>
        </w:tc>
      </w:tr>
      <w:tr w:rsidR="004D3306" w:rsidRPr="004D3306" w14:paraId="12277202" w14:textId="77777777" w:rsidTr="002B3A98">
        <w:trPr>
          <w:gridAfter w:val="1"/>
          <w:wAfter w:w="11" w:type="dxa"/>
          <w:trHeight w:val="436"/>
          <w:jc w:val="center"/>
        </w:trPr>
        <w:tc>
          <w:tcPr>
            <w:tcW w:w="925" w:type="dxa"/>
            <w:tcBorders>
              <w:top w:val="nil"/>
              <w:left w:val="single" w:sz="4" w:space="0" w:color="auto"/>
              <w:bottom w:val="nil"/>
              <w:right w:val="nil"/>
            </w:tcBorders>
          </w:tcPr>
          <w:p w14:paraId="5C48F762" w14:textId="0E4D7885"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6475585" w14:textId="121DADFE"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5E604AA6" w14:textId="3E49B89E" w:rsidR="004D3306" w:rsidRPr="004D3306" w:rsidRDefault="004D3306" w:rsidP="000D255D">
            <w:pPr>
              <w:jc w:val="center"/>
              <w:rPr>
                <w:sz w:val="22"/>
                <w:szCs w:val="22"/>
              </w:rPr>
            </w:pPr>
            <w:r w:rsidRPr="004D3306">
              <w:rPr>
                <w:sz w:val="22"/>
                <w:szCs w:val="22"/>
              </w:rPr>
              <w:t>Late</w:t>
            </w:r>
          </w:p>
        </w:tc>
        <w:tc>
          <w:tcPr>
            <w:tcW w:w="1096" w:type="dxa"/>
            <w:tcBorders>
              <w:top w:val="nil"/>
              <w:left w:val="nil"/>
              <w:bottom w:val="nil"/>
              <w:right w:val="single" w:sz="4" w:space="0" w:color="auto"/>
            </w:tcBorders>
          </w:tcPr>
          <w:p w14:paraId="4D5605D1" w14:textId="11DEBAA0"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356</w:t>
            </w:r>
          </w:p>
        </w:tc>
        <w:tc>
          <w:tcPr>
            <w:tcW w:w="1811" w:type="dxa"/>
            <w:tcBorders>
              <w:top w:val="nil"/>
              <w:left w:val="single" w:sz="4" w:space="0" w:color="auto"/>
              <w:bottom w:val="nil"/>
              <w:right w:val="nil"/>
            </w:tcBorders>
          </w:tcPr>
          <w:p w14:paraId="7F7949DC" w14:textId="6EA24F4D" w:rsidR="004D3306" w:rsidRPr="004D3306" w:rsidRDefault="004D3306" w:rsidP="000D255D">
            <w:pPr>
              <w:jc w:val="center"/>
              <w:rPr>
                <w:sz w:val="22"/>
                <w:szCs w:val="22"/>
                <w:highlight w:val="yellow"/>
              </w:rPr>
            </w:pPr>
            <w:r w:rsidRPr="004D3306">
              <w:rPr>
                <w:color w:val="000000"/>
                <w:sz w:val="22"/>
                <w:szCs w:val="22"/>
              </w:rPr>
              <w:t>64.85</w:t>
            </w:r>
          </w:p>
        </w:tc>
        <w:tc>
          <w:tcPr>
            <w:tcW w:w="1564" w:type="dxa"/>
            <w:tcBorders>
              <w:top w:val="nil"/>
              <w:left w:val="nil"/>
              <w:bottom w:val="nil"/>
              <w:right w:val="nil"/>
            </w:tcBorders>
          </w:tcPr>
          <w:p w14:paraId="66D9392E" w14:textId="6DA992D0"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0760EBAC" w14:textId="02CDE365" w:rsidR="004D3306" w:rsidRPr="004D3306" w:rsidRDefault="004D3306" w:rsidP="000D255D">
            <w:pPr>
              <w:jc w:val="center"/>
              <w:rPr>
                <w:sz w:val="22"/>
                <w:szCs w:val="22"/>
                <w:highlight w:val="yellow"/>
              </w:rPr>
            </w:pPr>
            <w:r w:rsidRPr="004D3306">
              <w:rPr>
                <w:color w:val="000000"/>
                <w:sz w:val="22"/>
                <w:szCs w:val="22"/>
              </w:rPr>
              <w:t>-1.45</w:t>
            </w:r>
          </w:p>
        </w:tc>
        <w:tc>
          <w:tcPr>
            <w:tcW w:w="1997" w:type="dxa"/>
            <w:tcBorders>
              <w:top w:val="nil"/>
              <w:left w:val="single" w:sz="4" w:space="0" w:color="auto"/>
              <w:bottom w:val="nil"/>
              <w:right w:val="nil"/>
            </w:tcBorders>
          </w:tcPr>
          <w:p w14:paraId="5CB61BA8" w14:textId="57AF77E1" w:rsidR="004D3306" w:rsidRPr="004D3306" w:rsidRDefault="004D3306" w:rsidP="000D255D">
            <w:pPr>
              <w:jc w:val="center"/>
              <w:rPr>
                <w:sz w:val="22"/>
                <w:szCs w:val="22"/>
                <w:highlight w:val="yellow"/>
              </w:rPr>
            </w:pPr>
            <w:r w:rsidRPr="004D3306">
              <w:rPr>
                <w:color w:val="000000"/>
                <w:sz w:val="22"/>
                <w:szCs w:val="22"/>
              </w:rPr>
              <w:t>25.10</w:t>
            </w:r>
          </w:p>
        </w:tc>
        <w:tc>
          <w:tcPr>
            <w:tcW w:w="1997" w:type="dxa"/>
            <w:tcBorders>
              <w:top w:val="nil"/>
              <w:left w:val="nil"/>
              <w:bottom w:val="nil"/>
              <w:right w:val="single" w:sz="4" w:space="0" w:color="auto"/>
            </w:tcBorders>
          </w:tcPr>
          <w:p w14:paraId="01E03A41" w14:textId="56741118" w:rsidR="004D3306" w:rsidRPr="004D3306" w:rsidRDefault="004D3306" w:rsidP="000D255D">
            <w:pPr>
              <w:jc w:val="center"/>
              <w:rPr>
                <w:sz w:val="22"/>
                <w:szCs w:val="22"/>
                <w:highlight w:val="yellow"/>
              </w:rPr>
            </w:pPr>
            <w:r w:rsidRPr="004D3306">
              <w:rPr>
                <w:color w:val="000000"/>
                <w:sz w:val="22"/>
                <w:szCs w:val="22"/>
              </w:rPr>
              <w:t>64.85</w:t>
            </w:r>
          </w:p>
        </w:tc>
      </w:tr>
      <w:tr w:rsidR="004D3306" w:rsidRPr="004D3306" w14:paraId="3B9C09CE" w14:textId="77777777" w:rsidTr="002B3A98">
        <w:trPr>
          <w:gridAfter w:val="1"/>
          <w:wAfter w:w="11" w:type="dxa"/>
          <w:trHeight w:val="436"/>
          <w:jc w:val="center"/>
        </w:trPr>
        <w:tc>
          <w:tcPr>
            <w:tcW w:w="925" w:type="dxa"/>
            <w:tcBorders>
              <w:top w:val="nil"/>
              <w:left w:val="single" w:sz="4" w:space="0" w:color="auto"/>
              <w:bottom w:val="nil"/>
              <w:right w:val="nil"/>
            </w:tcBorders>
          </w:tcPr>
          <w:p w14:paraId="28197A81" w14:textId="5203FE96" w:rsidR="004D3306" w:rsidRPr="004D3306" w:rsidRDefault="004D3306" w:rsidP="000D255D">
            <w:pPr>
              <w:jc w:val="center"/>
              <w:rPr>
                <w:sz w:val="22"/>
                <w:szCs w:val="22"/>
              </w:rPr>
            </w:pPr>
            <w:r w:rsidRPr="004D3306">
              <w:rPr>
                <w:sz w:val="22"/>
                <w:szCs w:val="22"/>
              </w:rPr>
              <w:t>2</w:t>
            </w:r>
          </w:p>
        </w:tc>
        <w:tc>
          <w:tcPr>
            <w:tcW w:w="1512" w:type="dxa"/>
            <w:tcBorders>
              <w:top w:val="nil"/>
              <w:left w:val="nil"/>
              <w:bottom w:val="nil"/>
              <w:right w:val="nil"/>
            </w:tcBorders>
          </w:tcPr>
          <w:p w14:paraId="747D60B4" w14:textId="2D3C496F"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8F3E24A" w14:textId="7CD9FE76"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0F3CDEF8" w14:textId="28AA503D" w:rsidR="004D3306" w:rsidRPr="004D3306" w:rsidRDefault="004D3306" w:rsidP="000D255D">
            <w:pPr>
              <w:jc w:val="center"/>
              <w:rPr>
                <w:sz w:val="22"/>
                <w:szCs w:val="22"/>
              </w:rPr>
            </w:pPr>
            <w:r w:rsidRPr="004D3306">
              <w:rPr>
                <w:sz w:val="22"/>
                <w:szCs w:val="22"/>
              </w:rPr>
              <w:t>8</w:t>
            </w:r>
            <w:r w:rsidR="000B5124">
              <w:rPr>
                <w:sz w:val="22"/>
                <w:szCs w:val="22"/>
              </w:rPr>
              <w:t>,</w:t>
            </w:r>
            <w:r w:rsidRPr="004D3306">
              <w:rPr>
                <w:sz w:val="22"/>
                <w:szCs w:val="22"/>
              </w:rPr>
              <w:t>871</w:t>
            </w:r>
          </w:p>
        </w:tc>
        <w:tc>
          <w:tcPr>
            <w:tcW w:w="1811" w:type="dxa"/>
            <w:tcBorders>
              <w:top w:val="nil"/>
              <w:left w:val="single" w:sz="4" w:space="0" w:color="auto"/>
              <w:bottom w:val="nil"/>
              <w:right w:val="nil"/>
            </w:tcBorders>
          </w:tcPr>
          <w:p w14:paraId="6A11FCFA" w14:textId="3A7076C4" w:rsidR="004D3306" w:rsidRPr="004D3306" w:rsidRDefault="004D3306" w:rsidP="000D255D">
            <w:pPr>
              <w:jc w:val="center"/>
              <w:rPr>
                <w:sz w:val="22"/>
                <w:szCs w:val="22"/>
                <w:highlight w:val="yellow"/>
              </w:rPr>
            </w:pPr>
            <w:r w:rsidRPr="004D3306">
              <w:rPr>
                <w:color w:val="000000"/>
                <w:sz w:val="22"/>
                <w:szCs w:val="22"/>
              </w:rPr>
              <w:t>57.33</w:t>
            </w:r>
          </w:p>
        </w:tc>
        <w:tc>
          <w:tcPr>
            <w:tcW w:w="1564" w:type="dxa"/>
            <w:tcBorders>
              <w:top w:val="nil"/>
              <w:left w:val="nil"/>
              <w:bottom w:val="nil"/>
              <w:right w:val="nil"/>
            </w:tcBorders>
          </w:tcPr>
          <w:p w14:paraId="0D2F2F3E" w14:textId="3D5DE1CD" w:rsidR="004D3306" w:rsidRPr="004D3306" w:rsidRDefault="004D3306" w:rsidP="000D255D">
            <w:pPr>
              <w:jc w:val="center"/>
              <w:rPr>
                <w:sz w:val="22"/>
                <w:szCs w:val="22"/>
                <w:highlight w:val="yellow"/>
              </w:rPr>
            </w:pPr>
            <w:r w:rsidRPr="004D3306">
              <w:rPr>
                <w:color w:val="000000"/>
                <w:sz w:val="22"/>
                <w:szCs w:val="22"/>
              </w:rPr>
              <w:t>0.44</w:t>
            </w:r>
          </w:p>
        </w:tc>
        <w:tc>
          <w:tcPr>
            <w:tcW w:w="1475" w:type="dxa"/>
            <w:tcBorders>
              <w:top w:val="nil"/>
              <w:left w:val="nil"/>
              <w:bottom w:val="nil"/>
              <w:right w:val="single" w:sz="4" w:space="0" w:color="auto"/>
            </w:tcBorders>
          </w:tcPr>
          <w:p w14:paraId="78460A1B" w14:textId="27A53720" w:rsidR="004D3306" w:rsidRPr="004D3306" w:rsidRDefault="004D3306" w:rsidP="000D255D">
            <w:pPr>
              <w:jc w:val="center"/>
              <w:rPr>
                <w:sz w:val="22"/>
                <w:szCs w:val="22"/>
                <w:highlight w:val="yellow"/>
              </w:rPr>
            </w:pPr>
            <w:r w:rsidRPr="004D3306">
              <w:rPr>
                <w:color w:val="000000"/>
                <w:sz w:val="22"/>
                <w:szCs w:val="22"/>
              </w:rPr>
              <w:t>-1.32</w:t>
            </w:r>
          </w:p>
        </w:tc>
        <w:tc>
          <w:tcPr>
            <w:tcW w:w="1997" w:type="dxa"/>
            <w:tcBorders>
              <w:top w:val="nil"/>
              <w:left w:val="single" w:sz="4" w:space="0" w:color="auto"/>
              <w:bottom w:val="nil"/>
              <w:right w:val="nil"/>
            </w:tcBorders>
          </w:tcPr>
          <w:p w14:paraId="11DF60D8" w14:textId="14BC92B4" w:rsidR="004D3306" w:rsidRPr="004D3306" w:rsidRDefault="004D3306" w:rsidP="000D255D">
            <w:pPr>
              <w:jc w:val="center"/>
              <w:rPr>
                <w:sz w:val="22"/>
                <w:szCs w:val="22"/>
                <w:highlight w:val="yellow"/>
              </w:rPr>
            </w:pPr>
            <w:r w:rsidRPr="004D3306">
              <w:rPr>
                <w:color w:val="000000"/>
                <w:sz w:val="22"/>
                <w:szCs w:val="22"/>
              </w:rPr>
              <w:t>25.34</w:t>
            </w:r>
          </w:p>
        </w:tc>
        <w:tc>
          <w:tcPr>
            <w:tcW w:w="1997" w:type="dxa"/>
            <w:tcBorders>
              <w:top w:val="nil"/>
              <w:left w:val="nil"/>
              <w:bottom w:val="nil"/>
              <w:right w:val="single" w:sz="4" w:space="0" w:color="auto"/>
            </w:tcBorders>
          </w:tcPr>
          <w:p w14:paraId="3D8F4021" w14:textId="22821971" w:rsidR="004D3306" w:rsidRPr="004D3306" w:rsidRDefault="004D3306" w:rsidP="000D255D">
            <w:pPr>
              <w:jc w:val="center"/>
              <w:rPr>
                <w:sz w:val="22"/>
                <w:szCs w:val="22"/>
                <w:highlight w:val="yellow"/>
              </w:rPr>
            </w:pPr>
            <w:r w:rsidRPr="004D3306">
              <w:rPr>
                <w:color w:val="000000"/>
                <w:sz w:val="22"/>
                <w:szCs w:val="22"/>
              </w:rPr>
              <w:t>57.33</w:t>
            </w:r>
          </w:p>
        </w:tc>
      </w:tr>
      <w:tr w:rsidR="004D3306" w:rsidRPr="004D3306" w14:paraId="549E08C0" w14:textId="77777777" w:rsidTr="002B3A98">
        <w:trPr>
          <w:gridAfter w:val="1"/>
          <w:wAfter w:w="11" w:type="dxa"/>
          <w:trHeight w:val="436"/>
          <w:jc w:val="center"/>
        </w:trPr>
        <w:tc>
          <w:tcPr>
            <w:tcW w:w="925" w:type="dxa"/>
            <w:tcBorders>
              <w:top w:val="nil"/>
              <w:left w:val="single" w:sz="4" w:space="0" w:color="auto"/>
              <w:bottom w:val="nil"/>
              <w:right w:val="nil"/>
            </w:tcBorders>
          </w:tcPr>
          <w:p w14:paraId="2CD4A27B" w14:textId="75150774"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746A1FAC" w14:textId="2F008249"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7B453F14" w14:textId="298E452E"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1A2CDE3E" w14:textId="28D4EBE9"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640</w:t>
            </w:r>
          </w:p>
        </w:tc>
        <w:tc>
          <w:tcPr>
            <w:tcW w:w="1811" w:type="dxa"/>
            <w:tcBorders>
              <w:top w:val="nil"/>
              <w:left w:val="single" w:sz="4" w:space="0" w:color="auto"/>
              <w:bottom w:val="nil"/>
              <w:right w:val="nil"/>
            </w:tcBorders>
          </w:tcPr>
          <w:p w14:paraId="06BE7014" w14:textId="32A1A305" w:rsidR="004D3306" w:rsidRPr="004D3306" w:rsidRDefault="004D3306" w:rsidP="000D255D">
            <w:pPr>
              <w:jc w:val="center"/>
              <w:rPr>
                <w:sz w:val="22"/>
                <w:szCs w:val="22"/>
                <w:highlight w:val="yellow"/>
              </w:rPr>
            </w:pPr>
            <w:r w:rsidRPr="004D3306">
              <w:rPr>
                <w:color w:val="000000"/>
                <w:sz w:val="22"/>
                <w:szCs w:val="22"/>
              </w:rPr>
              <w:t>71.62</w:t>
            </w:r>
          </w:p>
        </w:tc>
        <w:tc>
          <w:tcPr>
            <w:tcW w:w="1564" w:type="dxa"/>
            <w:tcBorders>
              <w:top w:val="nil"/>
              <w:left w:val="nil"/>
              <w:bottom w:val="nil"/>
              <w:right w:val="nil"/>
            </w:tcBorders>
          </w:tcPr>
          <w:p w14:paraId="38C6C177" w14:textId="4DEFE74B" w:rsidR="004D3306" w:rsidRPr="004D3306" w:rsidRDefault="004D3306" w:rsidP="000D255D">
            <w:pPr>
              <w:jc w:val="center"/>
              <w:rPr>
                <w:sz w:val="22"/>
                <w:szCs w:val="22"/>
                <w:highlight w:val="yellow"/>
              </w:rPr>
            </w:pPr>
            <w:r w:rsidRPr="004D3306">
              <w:rPr>
                <w:color w:val="000000"/>
                <w:sz w:val="22"/>
                <w:szCs w:val="22"/>
              </w:rPr>
              <w:t>0.34</w:t>
            </w:r>
          </w:p>
        </w:tc>
        <w:tc>
          <w:tcPr>
            <w:tcW w:w="1475" w:type="dxa"/>
            <w:tcBorders>
              <w:top w:val="nil"/>
              <w:left w:val="nil"/>
              <w:bottom w:val="nil"/>
              <w:right w:val="single" w:sz="4" w:space="0" w:color="auto"/>
            </w:tcBorders>
          </w:tcPr>
          <w:p w14:paraId="4EB76E61" w14:textId="2FBD12E7" w:rsidR="004D3306" w:rsidRPr="004D3306" w:rsidRDefault="004D3306" w:rsidP="000D255D">
            <w:pPr>
              <w:jc w:val="center"/>
              <w:rPr>
                <w:sz w:val="22"/>
                <w:szCs w:val="22"/>
                <w:highlight w:val="yellow"/>
              </w:rPr>
            </w:pPr>
            <w:r w:rsidRPr="004D3306">
              <w:rPr>
                <w:color w:val="000000"/>
                <w:sz w:val="22"/>
                <w:szCs w:val="22"/>
              </w:rPr>
              <w:t>-1.51</w:t>
            </w:r>
          </w:p>
        </w:tc>
        <w:tc>
          <w:tcPr>
            <w:tcW w:w="1997" w:type="dxa"/>
            <w:tcBorders>
              <w:top w:val="nil"/>
              <w:left w:val="single" w:sz="4" w:space="0" w:color="auto"/>
              <w:bottom w:val="nil"/>
              <w:right w:val="nil"/>
            </w:tcBorders>
          </w:tcPr>
          <w:p w14:paraId="52E16F90" w14:textId="4AD595DD" w:rsidR="004D3306" w:rsidRPr="004D3306" w:rsidRDefault="004D3306" w:rsidP="000D255D">
            <w:pPr>
              <w:jc w:val="center"/>
              <w:rPr>
                <w:sz w:val="22"/>
                <w:szCs w:val="22"/>
                <w:highlight w:val="yellow"/>
              </w:rPr>
            </w:pPr>
            <w:r w:rsidRPr="004D3306">
              <w:rPr>
                <w:color w:val="000000"/>
                <w:sz w:val="22"/>
                <w:szCs w:val="22"/>
              </w:rPr>
              <w:t>35.67</w:t>
            </w:r>
          </w:p>
        </w:tc>
        <w:tc>
          <w:tcPr>
            <w:tcW w:w="1997" w:type="dxa"/>
            <w:tcBorders>
              <w:top w:val="nil"/>
              <w:left w:val="nil"/>
              <w:bottom w:val="nil"/>
              <w:right w:val="single" w:sz="4" w:space="0" w:color="auto"/>
            </w:tcBorders>
          </w:tcPr>
          <w:p w14:paraId="6831ABF0" w14:textId="289F4FCB" w:rsidR="004D3306" w:rsidRPr="004D3306" w:rsidRDefault="004D3306" w:rsidP="000D255D">
            <w:pPr>
              <w:jc w:val="center"/>
              <w:rPr>
                <w:sz w:val="22"/>
                <w:szCs w:val="22"/>
                <w:highlight w:val="yellow"/>
              </w:rPr>
            </w:pPr>
            <w:r w:rsidRPr="004D3306">
              <w:rPr>
                <w:color w:val="000000"/>
                <w:sz w:val="22"/>
                <w:szCs w:val="22"/>
              </w:rPr>
              <w:t>71.62</w:t>
            </w:r>
          </w:p>
        </w:tc>
      </w:tr>
      <w:tr w:rsidR="004D3306" w:rsidRPr="004D3306" w14:paraId="315771A3" w14:textId="77777777" w:rsidTr="002B3A98">
        <w:trPr>
          <w:gridAfter w:val="1"/>
          <w:wAfter w:w="11" w:type="dxa"/>
          <w:trHeight w:val="436"/>
          <w:jc w:val="center"/>
        </w:trPr>
        <w:tc>
          <w:tcPr>
            <w:tcW w:w="925" w:type="dxa"/>
            <w:tcBorders>
              <w:top w:val="nil"/>
              <w:left w:val="single" w:sz="4" w:space="0" w:color="auto"/>
              <w:bottom w:val="nil"/>
              <w:right w:val="nil"/>
            </w:tcBorders>
          </w:tcPr>
          <w:p w14:paraId="5D217B81" w14:textId="42CBE88C" w:rsidR="004D3306" w:rsidRPr="004D3306" w:rsidRDefault="004D3306" w:rsidP="000D255D">
            <w:pPr>
              <w:jc w:val="center"/>
              <w:rPr>
                <w:sz w:val="22"/>
                <w:szCs w:val="22"/>
              </w:rPr>
            </w:pPr>
            <w:r w:rsidRPr="004D3306">
              <w:rPr>
                <w:sz w:val="22"/>
                <w:szCs w:val="22"/>
              </w:rPr>
              <w:t>3</w:t>
            </w:r>
          </w:p>
        </w:tc>
        <w:tc>
          <w:tcPr>
            <w:tcW w:w="1512" w:type="dxa"/>
            <w:tcBorders>
              <w:top w:val="nil"/>
              <w:left w:val="nil"/>
              <w:bottom w:val="nil"/>
              <w:right w:val="nil"/>
            </w:tcBorders>
          </w:tcPr>
          <w:p w14:paraId="688BF946" w14:textId="193FF880"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3A1A025F" w14:textId="07251F4A"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0D7BAF8" w14:textId="0B6B0285" w:rsidR="004D3306" w:rsidRPr="004D3306" w:rsidRDefault="004D3306" w:rsidP="000D255D">
            <w:pPr>
              <w:jc w:val="center"/>
              <w:rPr>
                <w:sz w:val="22"/>
                <w:szCs w:val="22"/>
              </w:rPr>
            </w:pPr>
            <w:r w:rsidRPr="004D3306">
              <w:rPr>
                <w:sz w:val="22"/>
                <w:szCs w:val="22"/>
              </w:rPr>
              <w:t>1</w:t>
            </w:r>
            <w:r w:rsidR="000B5124">
              <w:rPr>
                <w:sz w:val="22"/>
                <w:szCs w:val="22"/>
              </w:rPr>
              <w:t>,</w:t>
            </w:r>
            <w:r w:rsidRPr="004D3306">
              <w:rPr>
                <w:sz w:val="22"/>
                <w:szCs w:val="22"/>
              </w:rPr>
              <w:t>328</w:t>
            </w:r>
          </w:p>
        </w:tc>
        <w:tc>
          <w:tcPr>
            <w:tcW w:w="1811" w:type="dxa"/>
            <w:tcBorders>
              <w:top w:val="nil"/>
              <w:left w:val="single" w:sz="4" w:space="0" w:color="auto"/>
              <w:bottom w:val="nil"/>
              <w:right w:val="nil"/>
            </w:tcBorders>
          </w:tcPr>
          <w:p w14:paraId="386D5271" w14:textId="26FE2F5A" w:rsidR="004D3306" w:rsidRPr="004D3306" w:rsidRDefault="004D3306" w:rsidP="000D255D">
            <w:pPr>
              <w:jc w:val="center"/>
              <w:rPr>
                <w:sz w:val="22"/>
                <w:szCs w:val="22"/>
                <w:highlight w:val="yellow"/>
              </w:rPr>
            </w:pPr>
            <w:r w:rsidRPr="004D3306">
              <w:rPr>
                <w:color w:val="000000"/>
                <w:sz w:val="22"/>
                <w:szCs w:val="22"/>
              </w:rPr>
              <w:t>60.40</w:t>
            </w:r>
          </w:p>
        </w:tc>
        <w:tc>
          <w:tcPr>
            <w:tcW w:w="1564" w:type="dxa"/>
            <w:tcBorders>
              <w:top w:val="nil"/>
              <w:left w:val="nil"/>
              <w:bottom w:val="nil"/>
              <w:right w:val="nil"/>
            </w:tcBorders>
          </w:tcPr>
          <w:p w14:paraId="11F627AB" w14:textId="319FCF72" w:rsidR="004D3306" w:rsidRPr="004D3306" w:rsidRDefault="004D3306" w:rsidP="000D255D">
            <w:pPr>
              <w:jc w:val="center"/>
              <w:rPr>
                <w:sz w:val="22"/>
                <w:szCs w:val="22"/>
                <w:highlight w:val="yellow"/>
              </w:rPr>
            </w:pPr>
            <w:r w:rsidRPr="004D3306">
              <w:rPr>
                <w:color w:val="000000"/>
                <w:sz w:val="22"/>
                <w:szCs w:val="22"/>
              </w:rPr>
              <w:t>0.51</w:t>
            </w:r>
          </w:p>
        </w:tc>
        <w:tc>
          <w:tcPr>
            <w:tcW w:w="1475" w:type="dxa"/>
            <w:tcBorders>
              <w:top w:val="nil"/>
              <w:left w:val="nil"/>
              <w:bottom w:val="nil"/>
              <w:right w:val="single" w:sz="4" w:space="0" w:color="auto"/>
            </w:tcBorders>
          </w:tcPr>
          <w:p w14:paraId="162F683B" w14:textId="038AF001" w:rsidR="004D3306" w:rsidRPr="004D3306" w:rsidRDefault="004D3306" w:rsidP="000D255D">
            <w:pPr>
              <w:jc w:val="center"/>
              <w:rPr>
                <w:sz w:val="22"/>
                <w:szCs w:val="22"/>
                <w:highlight w:val="yellow"/>
              </w:rPr>
            </w:pPr>
            <w:r w:rsidRPr="004D3306">
              <w:rPr>
                <w:color w:val="000000"/>
                <w:sz w:val="22"/>
                <w:szCs w:val="22"/>
              </w:rPr>
              <w:t>-1.37</w:t>
            </w:r>
          </w:p>
        </w:tc>
        <w:tc>
          <w:tcPr>
            <w:tcW w:w="1997" w:type="dxa"/>
            <w:tcBorders>
              <w:top w:val="nil"/>
              <w:left w:val="single" w:sz="4" w:space="0" w:color="auto"/>
              <w:bottom w:val="nil"/>
              <w:right w:val="nil"/>
            </w:tcBorders>
          </w:tcPr>
          <w:p w14:paraId="2A2307ED" w14:textId="69D8DBBA" w:rsidR="004D3306" w:rsidRPr="004D3306" w:rsidRDefault="004D3306" w:rsidP="000D255D">
            <w:pPr>
              <w:jc w:val="center"/>
              <w:rPr>
                <w:sz w:val="22"/>
                <w:szCs w:val="22"/>
                <w:highlight w:val="yellow"/>
              </w:rPr>
            </w:pPr>
            <w:r w:rsidRPr="004D3306">
              <w:rPr>
                <w:color w:val="000000"/>
                <w:sz w:val="22"/>
                <w:szCs w:val="22"/>
              </w:rPr>
              <w:t>34.23</w:t>
            </w:r>
          </w:p>
        </w:tc>
        <w:tc>
          <w:tcPr>
            <w:tcW w:w="1997" w:type="dxa"/>
            <w:tcBorders>
              <w:top w:val="nil"/>
              <w:left w:val="nil"/>
              <w:bottom w:val="nil"/>
              <w:right w:val="single" w:sz="4" w:space="0" w:color="auto"/>
            </w:tcBorders>
          </w:tcPr>
          <w:p w14:paraId="52C381CD" w14:textId="546E1E9E" w:rsidR="004D3306" w:rsidRPr="004D3306" w:rsidRDefault="004D3306" w:rsidP="000D255D">
            <w:pPr>
              <w:jc w:val="center"/>
              <w:rPr>
                <w:sz w:val="22"/>
                <w:szCs w:val="22"/>
                <w:highlight w:val="yellow"/>
              </w:rPr>
            </w:pPr>
            <w:r w:rsidRPr="004D3306">
              <w:rPr>
                <w:color w:val="000000"/>
                <w:sz w:val="22"/>
                <w:szCs w:val="22"/>
              </w:rPr>
              <w:t>60.40</w:t>
            </w:r>
          </w:p>
        </w:tc>
      </w:tr>
      <w:tr w:rsidR="004D3306" w:rsidRPr="004D3306" w14:paraId="660F6C51" w14:textId="77777777" w:rsidTr="002B3A98">
        <w:trPr>
          <w:gridAfter w:val="1"/>
          <w:wAfter w:w="11" w:type="dxa"/>
          <w:trHeight w:val="436"/>
          <w:jc w:val="center"/>
        </w:trPr>
        <w:tc>
          <w:tcPr>
            <w:tcW w:w="925" w:type="dxa"/>
            <w:tcBorders>
              <w:top w:val="nil"/>
              <w:left w:val="single" w:sz="4" w:space="0" w:color="auto"/>
              <w:bottom w:val="nil"/>
              <w:right w:val="nil"/>
            </w:tcBorders>
          </w:tcPr>
          <w:p w14:paraId="6FD7AA3C" w14:textId="113C45D7"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3FAAAD0B" w14:textId="352654CD"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63209E30" w14:textId="1A900E72"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27146647" w14:textId="234C56A0" w:rsidR="004D3306" w:rsidRPr="004D3306" w:rsidRDefault="004D3306" w:rsidP="000D255D">
            <w:pPr>
              <w:jc w:val="center"/>
              <w:rPr>
                <w:sz w:val="22"/>
                <w:szCs w:val="22"/>
              </w:rPr>
            </w:pPr>
            <w:r w:rsidRPr="004D3306">
              <w:rPr>
                <w:sz w:val="22"/>
                <w:szCs w:val="22"/>
              </w:rPr>
              <w:t>6</w:t>
            </w:r>
            <w:r w:rsidR="000B5124">
              <w:rPr>
                <w:sz w:val="22"/>
                <w:szCs w:val="22"/>
              </w:rPr>
              <w:t>,</w:t>
            </w:r>
            <w:r w:rsidRPr="004D3306">
              <w:rPr>
                <w:sz w:val="22"/>
                <w:szCs w:val="22"/>
              </w:rPr>
              <w:t>384</w:t>
            </w:r>
          </w:p>
        </w:tc>
        <w:tc>
          <w:tcPr>
            <w:tcW w:w="1811" w:type="dxa"/>
            <w:tcBorders>
              <w:top w:val="nil"/>
              <w:left w:val="single" w:sz="4" w:space="0" w:color="auto"/>
              <w:bottom w:val="nil"/>
              <w:right w:val="nil"/>
            </w:tcBorders>
          </w:tcPr>
          <w:p w14:paraId="479ED6BF" w14:textId="3104DDBD" w:rsidR="004D3306" w:rsidRPr="004D3306" w:rsidRDefault="004D3306" w:rsidP="000D255D">
            <w:pPr>
              <w:jc w:val="center"/>
              <w:rPr>
                <w:sz w:val="22"/>
                <w:szCs w:val="22"/>
                <w:highlight w:val="yellow"/>
              </w:rPr>
            </w:pPr>
            <w:r w:rsidRPr="004D3306">
              <w:rPr>
                <w:color w:val="000000"/>
                <w:sz w:val="22"/>
                <w:szCs w:val="22"/>
              </w:rPr>
              <w:t>77.63</w:t>
            </w:r>
          </w:p>
        </w:tc>
        <w:tc>
          <w:tcPr>
            <w:tcW w:w="1564" w:type="dxa"/>
            <w:tcBorders>
              <w:top w:val="nil"/>
              <w:left w:val="nil"/>
              <w:bottom w:val="nil"/>
              <w:right w:val="nil"/>
            </w:tcBorders>
          </w:tcPr>
          <w:p w14:paraId="4CCA66FB" w14:textId="4752E517"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nil"/>
              <w:right w:val="single" w:sz="4" w:space="0" w:color="auto"/>
            </w:tcBorders>
          </w:tcPr>
          <w:p w14:paraId="4CBDC36B" w14:textId="35DF01D2" w:rsidR="004D3306" w:rsidRPr="004D3306" w:rsidRDefault="004D3306" w:rsidP="000D255D">
            <w:pPr>
              <w:jc w:val="center"/>
              <w:rPr>
                <w:sz w:val="22"/>
                <w:szCs w:val="22"/>
                <w:highlight w:val="yellow"/>
              </w:rPr>
            </w:pPr>
            <w:r w:rsidRPr="004D3306">
              <w:rPr>
                <w:color w:val="000000"/>
                <w:sz w:val="22"/>
                <w:szCs w:val="22"/>
              </w:rPr>
              <w:t>-3.51</w:t>
            </w:r>
          </w:p>
        </w:tc>
        <w:tc>
          <w:tcPr>
            <w:tcW w:w="1997" w:type="dxa"/>
            <w:tcBorders>
              <w:top w:val="nil"/>
              <w:left w:val="single" w:sz="4" w:space="0" w:color="auto"/>
              <w:bottom w:val="nil"/>
              <w:right w:val="nil"/>
            </w:tcBorders>
          </w:tcPr>
          <w:p w14:paraId="17E4AD3C" w14:textId="210E1643" w:rsidR="004D3306" w:rsidRPr="004D3306" w:rsidRDefault="004D3306" w:rsidP="000D255D">
            <w:pPr>
              <w:jc w:val="center"/>
              <w:rPr>
                <w:sz w:val="22"/>
                <w:szCs w:val="22"/>
                <w:highlight w:val="yellow"/>
              </w:rPr>
            </w:pPr>
            <w:r w:rsidRPr="004D3306">
              <w:rPr>
                <w:color w:val="000000"/>
                <w:sz w:val="22"/>
                <w:szCs w:val="22"/>
              </w:rPr>
              <w:t>39.46</w:t>
            </w:r>
          </w:p>
        </w:tc>
        <w:tc>
          <w:tcPr>
            <w:tcW w:w="1997" w:type="dxa"/>
            <w:tcBorders>
              <w:top w:val="nil"/>
              <w:left w:val="nil"/>
              <w:bottom w:val="nil"/>
              <w:right w:val="single" w:sz="4" w:space="0" w:color="auto"/>
            </w:tcBorders>
          </w:tcPr>
          <w:p w14:paraId="57FB7DA1" w14:textId="5F1FC1E1" w:rsidR="004D3306" w:rsidRPr="004D3306" w:rsidRDefault="004D3306" w:rsidP="000D255D">
            <w:pPr>
              <w:jc w:val="center"/>
              <w:rPr>
                <w:sz w:val="22"/>
                <w:szCs w:val="22"/>
                <w:highlight w:val="yellow"/>
              </w:rPr>
            </w:pPr>
            <w:r w:rsidRPr="004D3306">
              <w:rPr>
                <w:color w:val="000000"/>
                <w:sz w:val="22"/>
                <w:szCs w:val="22"/>
              </w:rPr>
              <w:t>77.54</w:t>
            </w:r>
          </w:p>
        </w:tc>
      </w:tr>
      <w:tr w:rsidR="004D3306" w:rsidRPr="004D3306" w14:paraId="303F8B9E" w14:textId="77777777" w:rsidTr="002B3A98">
        <w:trPr>
          <w:gridAfter w:val="1"/>
          <w:wAfter w:w="11" w:type="dxa"/>
          <w:trHeight w:val="436"/>
          <w:jc w:val="center"/>
        </w:trPr>
        <w:tc>
          <w:tcPr>
            <w:tcW w:w="925" w:type="dxa"/>
            <w:tcBorders>
              <w:top w:val="nil"/>
              <w:left w:val="single" w:sz="4" w:space="0" w:color="auto"/>
              <w:bottom w:val="nil"/>
              <w:right w:val="nil"/>
            </w:tcBorders>
          </w:tcPr>
          <w:p w14:paraId="219317FA" w14:textId="0D91EBE5" w:rsidR="004D3306" w:rsidRPr="004D3306" w:rsidRDefault="004D3306" w:rsidP="000D255D">
            <w:pPr>
              <w:jc w:val="center"/>
              <w:rPr>
                <w:sz w:val="22"/>
                <w:szCs w:val="22"/>
              </w:rPr>
            </w:pPr>
            <w:r w:rsidRPr="004D3306">
              <w:rPr>
                <w:sz w:val="22"/>
                <w:szCs w:val="22"/>
              </w:rPr>
              <w:t>4</w:t>
            </w:r>
          </w:p>
        </w:tc>
        <w:tc>
          <w:tcPr>
            <w:tcW w:w="1512" w:type="dxa"/>
            <w:tcBorders>
              <w:top w:val="nil"/>
              <w:left w:val="nil"/>
              <w:bottom w:val="nil"/>
              <w:right w:val="nil"/>
            </w:tcBorders>
          </w:tcPr>
          <w:p w14:paraId="230B9B07" w14:textId="2386FA51"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nil"/>
              <w:right w:val="nil"/>
            </w:tcBorders>
          </w:tcPr>
          <w:p w14:paraId="0F4720C8" w14:textId="69F5CDE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6C145D7" w14:textId="42A3F557" w:rsidR="004D3306" w:rsidRPr="004D3306" w:rsidRDefault="004D3306" w:rsidP="000D255D">
            <w:pPr>
              <w:jc w:val="center"/>
              <w:rPr>
                <w:sz w:val="22"/>
                <w:szCs w:val="22"/>
              </w:rPr>
            </w:pPr>
            <w:r w:rsidRPr="004D3306">
              <w:rPr>
                <w:sz w:val="22"/>
                <w:szCs w:val="22"/>
              </w:rPr>
              <w:t>3</w:t>
            </w:r>
            <w:r w:rsidR="000B5124">
              <w:rPr>
                <w:sz w:val="22"/>
                <w:szCs w:val="22"/>
              </w:rPr>
              <w:t>,</w:t>
            </w:r>
            <w:r w:rsidRPr="004D3306">
              <w:rPr>
                <w:sz w:val="22"/>
                <w:szCs w:val="22"/>
              </w:rPr>
              <w:t>671</w:t>
            </w:r>
          </w:p>
        </w:tc>
        <w:tc>
          <w:tcPr>
            <w:tcW w:w="1811" w:type="dxa"/>
            <w:tcBorders>
              <w:top w:val="nil"/>
              <w:left w:val="single" w:sz="4" w:space="0" w:color="auto"/>
              <w:bottom w:val="nil"/>
              <w:right w:val="nil"/>
            </w:tcBorders>
          </w:tcPr>
          <w:p w14:paraId="5111AEC1" w14:textId="0C808DB6" w:rsidR="004D3306" w:rsidRPr="004D3306" w:rsidRDefault="004D3306" w:rsidP="000D255D">
            <w:pPr>
              <w:jc w:val="center"/>
              <w:rPr>
                <w:sz w:val="22"/>
                <w:szCs w:val="22"/>
                <w:highlight w:val="yellow"/>
              </w:rPr>
            </w:pPr>
            <w:r w:rsidRPr="004D3306">
              <w:rPr>
                <w:color w:val="000000"/>
                <w:sz w:val="22"/>
                <w:szCs w:val="22"/>
              </w:rPr>
              <w:t>65.16</w:t>
            </w:r>
          </w:p>
        </w:tc>
        <w:tc>
          <w:tcPr>
            <w:tcW w:w="1564" w:type="dxa"/>
            <w:tcBorders>
              <w:top w:val="nil"/>
              <w:left w:val="nil"/>
              <w:bottom w:val="nil"/>
              <w:right w:val="nil"/>
            </w:tcBorders>
          </w:tcPr>
          <w:p w14:paraId="323E7976" w14:textId="69EA5346" w:rsidR="004D3306" w:rsidRPr="004D3306" w:rsidRDefault="004D3306" w:rsidP="000D255D">
            <w:pPr>
              <w:jc w:val="center"/>
              <w:rPr>
                <w:sz w:val="22"/>
                <w:szCs w:val="22"/>
                <w:highlight w:val="yellow"/>
              </w:rPr>
            </w:pPr>
            <w:r w:rsidRPr="004D3306">
              <w:rPr>
                <w:color w:val="000000"/>
                <w:sz w:val="22"/>
                <w:szCs w:val="22"/>
              </w:rPr>
              <w:t>0.26</w:t>
            </w:r>
          </w:p>
        </w:tc>
        <w:tc>
          <w:tcPr>
            <w:tcW w:w="1475" w:type="dxa"/>
            <w:tcBorders>
              <w:top w:val="nil"/>
              <w:left w:val="nil"/>
              <w:bottom w:val="nil"/>
              <w:right w:val="single" w:sz="4" w:space="0" w:color="auto"/>
            </w:tcBorders>
          </w:tcPr>
          <w:p w14:paraId="556A0A97" w14:textId="390A8641" w:rsidR="004D3306" w:rsidRPr="004D3306" w:rsidRDefault="004D3306" w:rsidP="000D255D">
            <w:pPr>
              <w:jc w:val="center"/>
              <w:rPr>
                <w:sz w:val="22"/>
                <w:szCs w:val="22"/>
                <w:highlight w:val="yellow"/>
              </w:rPr>
            </w:pPr>
            <w:r w:rsidRPr="004D3306">
              <w:rPr>
                <w:color w:val="000000"/>
                <w:sz w:val="22"/>
                <w:szCs w:val="22"/>
              </w:rPr>
              <w:t>-3.71</w:t>
            </w:r>
          </w:p>
        </w:tc>
        <w:tc>
          <w:tcPr>
            <w:tcW w:w="1997" w:type="dxa"/>
            <w:tcBorders>
              <w:top w:val="nil"/>
              <w:left w:val="single" w:sz="4" w:space="0" w:color="auto"/>
              <w:bottom w:val="nil"/>
              <w:right w:val="nil"/>
            </w:tcBorders>
          </w:tcPr>
          <w:p w14:paraId="0D2EEECB" w14:textId="1B421F21" w:rsidR="004D3306" w:rsidRPr="004D3306" w:rsidRDefault="004D3306" w:rsidP="000D255D">
            <w:pPr>
              <w:jc w:val="center"/>
              <w:rPr>
                <w:sz w:val="22"/>
                <w:szCs w:val="22"/>
                <w:highlight w:val="yellow"/>
              </w:rPr>
            </w:pPr>
            <w:r w:rsidRPr="004D3306">
              <w:rPr>
                <w:color w:val="000000"/>
                <w:sz w:val="22"/>
                <w:szCs w:val="22"/>
              </w:rPr>
              <w:t>39.90</w:t>
            </w:r>
          </w:p>
        </w:tc>
        <w:tc>
          <w:tcPr>
            <w:tcW w:w="1997" w:type="dxa"/>
            <w:tcBorders>
              <w:top w:val="nil"/>
              <w:left w:val="nil"/>
              <w:bottom w:val="nil"/>
              <w:right w:val="single" w:sz="4" w:space="0" w:color="auto"/>
            </w:tcBorders>
          </w:tcPr>
          <w:p w14:paraId="72869643" w14:textId="0A1B1A99" w:rsidR="004D3306" w:rsidRPr="004D3306" w:rsidRDefault="004D3306" w:rsidP="000D255D">
            <w:pPr>
              <w:jc w:val="center"/>
              <w:rPr>
                <w:sz w:val="22"/>
                <w:szCs w:val="22"/>
                <w:highlight w:val="yellow"/>
              </w:rPr>
            </w:pPr>
            <w:r w:rsidRPr="004D3306">
              <w:rPr>
                <w:color w:val="000000"/>
                <w:sz w:val="22"/>
                <w:szCs w:val="22"/>
              </w:rPr>
              <w:t>65.15</w:t>
            </w:r>
          </w:p>
        </w:tc>
      </w:tr>
      <w:tr w:rsidR="004D3306" w:rsidRPr="004D3306" w14:paraId="6D4D1C4D" w14:textId="77777777" w:rsidTr="002B3A98">
        <w:trPr>
          <w:gridAfter w:val="1"/>
          <w:wAfter w:w="11" w:type="dxa"/>
          <w:trHeight w:val="436"/>
          <w:jc w:val="center"/>
        </w:trPr>
        <w:tc>
          <w:tcPr>
            <w:tcW w:w="925" w:type="dxa"/>
            <w:tcBorders>
              <w:top w:val="nil"/>
              <w:left w:val="single" w:sz="4" w:space="0" w:color="auto"/>
              <w:bottom w:val="nil"/>
              <w:right w:val="nil"/>
            </w:tcBorders>
          </w:tcPr>
          <w:p w14:paraId="78BB4FAA" w14:textId="27E9EBCD"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nil"/>
              <w:right w:val="nil"/>
            </w:tcBorders>
          </w:tcPr>
          <w:p w14:paraId="44EC30B5" w14:textId="5407DD15" w:rsidR="004D3306" w:rsidRPr="004D3306" w:rsidRDefault="004D3306" w:rsidP="000D255D">
            <w:pPr>
              <w:jc w:val="center"/>
              <w:rPr>
                <w:sz w:val="22"/>
                <w:szCs w:val="22"/>
              </w:rPr>
            </w:pPr>
            <w:r w:rsidRPr="004D3306">
              <w:rPr>
                <w:sz w:val="22"/>
                <w:szCs w:val="22"/>
              </w:rPr>
              <w:t>Female</w:t>
            </w:r>
          </w:p>
        </w:tc>
        <w:tc>
          <w:tcPr>
            <w:tcW w:w="1157" w:type="dxa"/>
            <w:tcBorders>
              <w:top w:val="nil"/>
              <w:left w:val="nil"/>
              <w:bottom w:val="nil"/>
              <w:right w:val="nil"/>
            </w:tcBorders>
          </w:tcPr>
          <w:p w14:paraId="3657A18F" w14:textId="4CB93EA7"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nil"/>
              <w:right w:val="single" w:sz="4" w:space="0" w:color="auto"/>
            </w:tcBorders>
          </w:tcPr>
          <w:p w14:paraId="33C3066D" w14:textId="2707F3CE" w:rsidR="004D3306" w:rsidRPr="004D3306" w:rsidRDefault="004D3306" w:rsidP="000D255D">
            <w:pPr>
              <w:jc w:val="center"/>
              <w:rPr>
                <w:sz w:val="22"/>
                <w:szCs w:val="22"/>
              </w:rPr>
            </w:pPr>
            <w:r w:rsidRPr="004D3306">
              <w:rPr>
                <w:sz w:val="22"/>
                <w:szCs w:val="22"/>
              </w:rPr>
              <w:t>5</w:t>
            </w:r>
            <w:r w:rsidR="000B5124">
              <w:rPr>
                <w:sz w:val="22"/>
                <w:szCs w:val="22"/>
              </w:rPr>
              <w:t>,</w:t>
            </w:r>
            <w:r w:rsidRPr="004D3306">
              <w:rPr>
                <w:sz w:val="22"/>
                <w:szCs w:val="22"/>
              </w:rPr>
              <w:t>884</w:t>
            </w:r>
          </w:p>
        </w:tc>
        <w:tc>
          <w:tcPr>
            <w:tcW w:w="1811" w:type="dxa"/>
            <w:tcBorders>
              <w:top w:val="nil"/>
              <w:left w:val="single" w:sz="4" w:space="0" w:color="auto"/>
              <w:bottom w:val="nil"/>
              <w:right w:val="nil"/>
            </w:tcBorders>
          </w:tcPr>
          <w:p w14:paraId="63B25E2F" w14:textId="54F883B2" w:rsidR="004D3306" w:rsidRPr="004D3306" w:rsidRDefault="004D3306" w:rsidP="000D255D">
            <w:pPr>
              <w:jc w:val="center"/>
              <w:rPr>
                <w:sz w:val="22"/>
                <w:szCs w:val="22"/>
                <w:highlight w:val="yellow"/>
              </w:rPr>
            </w:pPr>
            <w:r w:rsidRPr="004D3306">
              <w:rPr>
                <w:color w:val="000000"/>
                <w:sz w:val="22"/>
                <w:szCs w:val="22"/>
              </w:rPr>
              <w:t>81.61</w:t>
            </w:r>
          </w:p>
        </w:tc>
        <w:tc>
          <w:tcPr>
            <w:tcW w:w="1564" w:type="dxa"/>
            <w:tcBorders>
              <w:top w:val="nil"/>
              <w:left w:val="nil"/>
              <w:bottom w:val="nil"/>
              <w:right w:val="nil"/>
            </w:tcBorders>
          </w:tcPr>
          <w:p w14:paraId="01AD16E7" w14:textId="00DD364D" w:rsidR="004D3306" w:rsidRPr="004D3306" w:rsidRDefault="004D3306" w:rsidP="000D255D">
            <w:pPr>
              <w:jc w:val="center"/>
              <w:rPr>
                <w:sz w:val="22"/>
                <w:szCs w:val="22"/>
                <w:highlight w:val="yellow"/>
              </w:rPr>
            </w:pPr>
            <w:r w:rsidRPr="004D3306">
              <w:rPr>
                <w:color w:val="000000"/>
                <w:sz w:val="22"/>
                <w:szCs w:val="22"/>
              </w:rPr>
              <w:t>0.14</w:t>
            </w:r>
          </w:p>
        </w:tc>
        <w:tc>
          <w:tcPr>
            <w:tcW w:w="1475" w:type="dxa"/>
            <w:tcBorders>
              <w:top w:val="nil"/>
              <w:left w:val="nil"/>
              <w:bottom w:val="nil"/>
              <w:right w:val="single" w:sz="4" w:space="0" w:color="auto"/>
            </w:tcBorders>
          </w:tcPr>
          <w:p w14:paraId="053D29F5" w14:textId="522B24A0" w:rsidR="004D3306" w:rsidRPr="004D3306" w:rsidRDefault="004D3306" w:rsidP="000D255D">
            <w:pPr>
              <w:jc w:val="center"/>
              <w:rPr>
                <w:sz w:val="22"/>
                <w:szCs w:val="22"/>
                <w:highlight w:val="yellow"/>
              </w:rPr>
            </w:pPr>
            <w:r w:rsidRPr="004D3306">
              <w:rPr>
                <w:color w:val="000000"/>
                <w:sz w:val="22"/>
                <w:szCs w:val="22"/>
              </w:rPr>
              <w:t>-4.85</w:t>
            </w:r>
          </w:p>
        </w:tc>
        <w:tc>
          <w:tcPr>
            <w:tcW w:w="1997" w:type="dxa"/>
            <w:tcBorders>
              <w:top w:val="nil"/>
              <w:left w:val="single" w:sz="4" w:space="0" w:color="auto"/>
              <w:bottom w:val="nil"/>
              <w:right w:val="nil"/>
            </w:tcBorders>
          </w:tcPr>
          <w:p w14:paraId="2B94E4D1" w14:textId="692BDF62" w:rsidR="004D3306" w:rsidRPr="004D3306" w:rsidRDefault="004D3306" w:rsidP="000D255D">
            <w:pPr>
              <w:jc w:val="center"/>
              <w:rPr>
                <w:sz w:val="22"/>
                <w:szCs w:val="22"/>
                <w:highlight w:val="yellow"/>
              </w:rPr>
            </w:pPr>
            <w:r w:rsidRPr="004D3306">
              <w:rPr>
                <w:color w:val="000000"/>
                <w:sz w:val="22"/>
                <w:szCs w:val="22"/>
              </w:rPr>
              <w:t>40.47</w:t>
            </w:r>
          </w:p>
        </w:tc>
        <w:tc>
          <w:tcPr>
            <w:tcW w:w="1997" w:type="dxa"/>
            <w:tcBorders>
              <w:top w:val="nil"/>
              <w:left w:val="nil"/>
              <w:bottom w:val="nil"/>
              <w:right w:val="single" w:sz="4" w:space="0" w:color="auto"/>
            </w:tcBorders>
          </w:tcPr>
          <w:p w14:paraId="45E495A1" w14:textId="1903D0C1" w:rsidR="004D3306" w:rsidRPr="004D3306" w:rsidRDefault="004D3306" w:rsidP="000D255D">
            <w:pPr>
              <w:jc w:val="center"/>
              <w:rPr>
                <w:sz w:val="22"/>
                <w:szCs w:val="22"/>
                <w:highlight w:val="yellow"/>
              </w:rPr>
            </w:pPr>
            <w:r w:rsidRPr="004D3306">
              <w:rPr>
                <w:color w:val="000000"/>
                <w:sz w:val="22"/>
                <w:szCs w:val="22"/>
              </w:rPr>
              <w:t>81.02</w:t>
            </w:r>
          </w:p>
        </w:tc>
      </w:tr>
      <w:tr w:rsidR="004D3306" w:rsidRPr="004D3306" w14:paraId="43247CAB" w14:textId="77777777" w:rsidTr="002B3A98">
        <w:trPr>
          <w:gridAfter w:val="1"/>
          <w:wAfter w:w="11" w:type="dxa"/>
          <w:trHeight w:val="436"/>
          <w:jc w:val="center"/>
        </w:trPr>
        <w:tc>
          <w:tcPr>
            <w:tcW w:w="925" w:type="dxa"/>
            <w:tcBorders>
              <w:top w:val="nil"/>
              <w:left w:val="single" w:sz="4" w:space="0" w:color="auto"/>
              <w:bottom w:val="single" w:sz="4" w:space="0" w:color="auto"/>
              <w:right w:val="nil"/>
            </w:tcBorders>
          </w:tcPr>
          <w:p w14:paraId="42439582" w14:textId="6ABF3901" w:rsidR="004D3306" w:rsidRPr="004D3306" w:rsidRDefault="004D3306" w:rsidP="000D255D">
            <w:pPr>
              <w:jc w:val="center"/>
              <w:rPr>
                <w:sz w:val="22"/>
                <w:szCs w:val="22"/>
              </w:rPr>
            </w:pPr>
            <w:r w:rsidRPr="004D3306">
              <w:rPr>
                <w:sz w:val="22"/>
                <w:szCs w:val="22"/>
              </w:rPr>
              <w:t>5</w:t>
            </w:r>
          </w:p>
        </w:tc>
        <w:tc>
          <w:tcPr>
            <w:tcW w:w="1512" w:type="dxa"/>
            <w:tcBorders>
              <w:top w:val="nil"/>
              <w:left w:val="nil"/>
              <w:bottom w:val="single" w:sz="4" w:space="0" w:color="auto"/>
              <w:right w:val="nil"/>
            </w:tcBorders>
          </w:tcPr>
          <w:p w14:paraId="35CB667B" w14:textId="44FACFF4" w:rsidR="004D3306" w:rsidRPr="004D3306" w:rsidRDefault="004D3306" w:rsidP="000D255D">
            <w:pPr>
              <w:jc w:val="center"/>
              <w:rPr>
                <w:sz w:val="22"/>
                <w:szCs w:val="22"/>
              </w:rPr>
            </w:pPr>
            <w:r w:rsidRPr="004D3306">
              <w:rPr>
                <w:sz w:val="22"/>
                <w:szCs w:val="22"/>
              </w:rPr>
              <w:t>Male</w:t>
            </w:r>
          </w:p>
        </w:tc>
        <w:tc>
          <w:tcPr>
            <w:tcW w:w="1157" w:type="dxa"/>
            <w:tcBorders>
              <w:top w:val="nil"/>
              <w:left w:val="nil"/>
              <w:bottom w:val="single" w:sz="4" w:space="0" w:color="auto"/>
              <w:right w:val="nil"/>
            </w:tcBorders>
          </w:tcPr>
          <w:p w14:paraId="0A31FB48" w14:textId="65088F64" w:rsidR="004D3306" w:rsidRPr="004D3306" w:rsidRDefault="004D3306" w:rsidP="000D255D">
            <w:pPr>
              <w:jc w:val="center"/>
              <w:rPr>
                <w:sz w:val="22"/>
                <w:szCs w:val="22"/>
              </w:rPr>
            </w:pPr>
            <w:r w:rsidRPr="004D3306">
              <w:rPr>
                <w:sz w:val="22"/>
                <w:szCs w:val="22"/>
              </w:rPr>
              <w:t>All years</w:t>
            </w:r>
          </w:p>
        </w:tc>
        <w:tc>
          <w:tcPr>
            <w:tcW w:w="1096" w:type="dxa"/>
            <w:tcBorders>
              <w:top w:val="nil"/>
              <w:left w:val="nil"/>
              <w:bottom w:val="single" w:sz="4" w:space="0" w:color="auto"/>
              <w:right w:val="single" w:sz="4" w:space="0" w:color="auto"/>
            </w:tcBorders>
          </w:tcPr>
          <w:p w14:paraId="1B37C3F7" w14:textId="77210092" w:rsidR="004D3306" w:rsidRPr="004D3306" w:rsidRDefault="004D3306" w:rsidP="000D255D">
            <w:pPr>
              <w:jc w:val="center"/>
              <w:rPr>
                <w:sz w:val="22"/>
                <w:szCs w:val="22"/>
              </w:rPr>
            </w:pPr>
            <w:r w:rsidRPr="004D3306">
              <w:rPr>
                <w:sz w:val="22"/>
                <w:szCs w:val="22"/>
              </w:rPr>
              <w:t>4</w:t>
            </w:r>
            <w:r w:rsidR="000B5124">
              <w:rPr>
                <w:sz w:val="22"/>
                <w:szCs w:val="22"/>
              </w:rPr>
              <w:t>,</w:t>
            </w:r>
            <w:r w:rsidRPr="004D3306">
              <w:rPr>
                <w:sz w:val="22"/>
                <w:szCs w:val="22"/>
              </w:rPr>
              <w:t>607</w:t>
            </w:r>
          </w:p>
        </w:tc>
        <w:tc>
          <w:tcPr>
            <w:tcW w:w="1811" w:type="dxa"/>
            <w:tcBorders>
              <w:top w:val="nil"/>
              <w:left w:val="single" w:sz="4" w:space="0" w:color="auto"/>
              <w:bottom w:val="single" w:sz="4" w:space="0" w:color="auto"/>
              <w:right w:val="nil"/>
            </w:tcBorders>
          </w:tcPr>
          <w:p w14:paraId="67E18CD3" w14:textId="426F5875" w:rsidR="004D3306" w:rsidRPr="004D3306" w:rsidRDefault="004D3306" w:rsidP="000D255D">
            <w:pPr>
              <w:jc w:val="center"/>
              <w:rPr>
                <w:sz w:val="22"/>
                <w:szCs w:val="22"/>
                <w:highlight w:val="yellow"/>
              </w:rPr>
            </w:pPr>
            <w:r w:rsidRPr="004D3306">
              <w:rPr>
                <w:color w:val="000000"/>
                <w:sz w:val="22"/>
                <w:szCs w:val="22"/>
              </w:rPr>
              <w:t>68.36</w:t>
            </w:r>
          </w:p>
        </w:tc>
        <w:tc>
          <w:tcPr>
            <w:tcW w:w="1564" w:type="dxa"/>
            <w:tcBorders>
              <w:top w:val="nil"/>
              <w:left w:val="nil"/>
              <w:bottom w:val="single" w:sz="4" w:space="0" w:color="auto"/>
              <w:right w:val="nil"/>
            </w:tcBorders>
          </w:tcPr>
          <w:p w14:paraId="1E983FC8" w14:textId="52B8D145" w:rsidR="004D3306" w:rsidRPr="004D3306" w:rsidRDefault="004D3306" w:rsidP="000D255D">
            <w:pPr>
              <w:jc w:val="center"/>
              <w:rPr>
                <w:sz w:val="22"/>
                <w:szCs w:val="22"/>
                <w:highlight w:val="yellow"/>
              </w:rPr>
            </w:pPr>
            <w:r w:rsidRPr="004D3306">
              <w:rPr>
                <w:color w:val="000000"/>
                <w:sz w:val="22"/>
                <w:szCs w:val="22"/>
              </w:rPr>
              <w:t>0.20</w:t>
            </w:r>
          </w:p>
        </w:tc>
        <w:tc>
          <w:tcPr>
            <w:tcW w:w="1475" w:type="dxa"/>
            <w:tcBorders>
              <w:top w:val="nil"/>
              <w:left w:val="nil"/>
              <w:bottom w:val="single" w:sz="4" w:space="0" w:color="auto"/>
              <w:right w:val="single" w:sz="4" w:space="0" w:color="auto"/>
            </w:tcBorders>
          </w:tcPr>
          <w:p w14:paraId="3E0CA72B" w14:textId="2AB924FD" w:rsidR="004D3306" w:rsidRPr="004D3306" w:rsidRDefault="004D3306" w:rsidP="000D255D">
            <w:pPr>
              <w:jc w:val="center"/>
              <w:rPr>
                <w:sz w:val="22"/>
                <w:szCs w:val="22"/>
                <w:highlight w:val="yellow"/>
              </w:rPr>
            </w:pPr>
            <w:r w:rsidRPr="004D3306">
              <w:rPr>
                <w:color w:val="000000"/>
                <w:sz w:val="22"/>
                <w:szCs w:val="22"/>
              </w:rPr>
              <w:t>-4.51</w:t>
            </w:r>
          </w:p>
        </w:tc>
        <w:tc>
          <w:tcPr>
            <w:tcW w:w="1997" w:type="dxa"/>
            <w:tcBorders>
              <w:top w:val="nil"/>
              <w:left w:val="single" w:sz="4" w:space="0" w:color="auto"/>
              <w:bottom w:val="single" w:sz="4" w:space="0" w:color="auto"/>
              <w:right w:val="nil"/>
            </w:tcBorders>
          </w:tcPr>
          <w:p w14:paraId="75888987" w14:textId="63195641" w:rsidR="004D3306" w:rsidRPr="004D3306" w:rsidRDefault="004D3306" w:rsidP="000D255D">
            <w:pPr>
              <w:jc w:val="center"/>
              <w:rPr>
                <w:sz w:val="22"/>
                <w:szCs w:val="22"/>
                <w:highlight w:val="yellow"/>
              </w:rPr>
            </w:pPr>
            <w:r w:rsidRPr="004D3306">
              <w:rPr>
                <w:color w:val="000000"/>
                <w:sz w:val="22"/>
                <w:szCs w:val="22"/>
              </w:rPr>
              <w:t>40.18</w:t>
            </w:r>
          </w:p>
        </w:tc>
        <w:tc>
          <w:tcPr>
            <w:tcW w:w="1997" w:type="dxa"/>
            <w:tcBorders>
              <w:top w:val="nil"/>
              <w:left w:val="nil"/>
              <w:bottom w:val="single" w:sz="4" w:space="0" w:color="auto"/>
              <w:right w:val="single" w:sz="4" w:space="0" w:color="auto"/>
            </w:tcBorders>
          </w:tcPr>
          <w:p w14:paraId="31F29AAC" w14:textId="4AA42E73" w:rsidR="004D3306" w:rsidRPr="004D3306" w:rsidRDefault="004D3306" w:rsidP="000D255D">
            <w:pPr>
              <w:jc w:val="center"/>
              <w:rPr>
                <w:sz w:val="22"/>
                <w:szCs w:val="22"/>
                <w:highlight w:val="yellow"/>
              </w:rPr>
            </w:pPr>
            <w:r w:rsidRPr="004D3306">
              <w:rPr>
                <w:color w:val="000000"/>
                <w:sz w:val="22"/>
                <w:szCs w:val="22"/>
              </w:rPr>
              <w:t>68.29</w:t>
            </w:r>
          </w:p>
        </w:tc>
      </w:tr>
    </w:tbl>
    <w:p w14:paraId="2E1A03F4" w14:textId="5696C264" w:rsidR="00911AD9" w:rsidRDefault="00E20C70" w:rsidP="001B618E">
      <w:pPr>
        <w:pStyle w:val="Caption"/>
        <w:spacing w:before="240" w:after="0"/>
      </w:pPr>
      <w:bookmarkStart w:id="125" w:name="_Ref5376336"/>
      <w:r>
        <w:t xml:space="preserve">Table </w:t>
      </w:r>
      <w:r w:rsidR="00B8111C">
        <w:rPr>
          <w:noProof/>
        </w:rPr>
        <w:fldChar w:fldCharType="begin"/>
      </w:r>
      <w:r w:rsidR="00B8111C">
        <w:rPr>
          <w:noProof/>
        </w:rPr>
        <w:instrText xml:space="preserve"> SEQ Table \* ARABIC </w:instrText>
      </w:r>
      <w:r w:rsidR="00B8111C">
        <w:rPr>
          <w:noProof/>
        </w:rPr>
        <w:fldChar w:fldCharType="separate"/>
      </w:r>
      <w:r w:rsidR="00EF1C91">
        <w:rPr>
          <w:noProof/>
        </w:rPr>
        <w:t>3</w:t>
      </w:r>
      <w:r w:rsidR="00B8111C">
        <w:rPr>
          <w:noProof/>
        </w:rPr>
        <w:fldChar w:fldCharType="end"/>
      </w:r>
      <w:bookmarkEnd w:id="125"/>
      <w:r>
        <w:t xml:space="preserve">. </w:t>
      </w:r>
      <w:r w:rsidR="000B0FA0">
        <w:t xml:space="preserve">Description of </w:t>
      </w:r>
      <w:r w:rsidR="000645CA">
        <w:t xml:space="preserve">final </w:t>
      </w:r>
      <w:r w:rsidR="00F946EC">
        <w:t>spatiotemporal</w:t>
      </w:r>
      <w:r w:rsidR="000645CA">
        <w:t xml:space="preserve"> regions</w:t>
      </w:r>
      <w:r w:rsidR="000B0FA0">
        <w:t>, and the sex-specific growth parameters estimated in the analysis</w:t>
      </w:r>
      <w:r w:rsidR="006D6165">
        <w:t xml:space="preserve">. The Region column corresponds to regions depicted in </w:t>
      </w:r>
      <w:r w:rsidR="006D6165">
        <w:fldChar w:fldCharType="begin"/>
      </w:r>
      <w:r w:rsidR="006D6165">
        <w:instrText xml:space="preserve"> REF _Ref5281391 \h </w:instrText>
      </w:r>
      <w:r w:rsidR="006954C4">
        <w:instrText xml:space="preserve"> \* MERGEFORMAT </w:instrText>
      </w:r>
      <w:r w:rsidR="006D6165">
        <w:fldChar w:fldCharType="separate"/>
      </w:r>
      <w:r w:rsidR="00EF1C91">
        <w:t xml:space="preserve">Figure </w:t>
      </w:r>
      <w:r w:rsidR="00EF1C91">
        <w:rPr>
          <w:noProof/>
        </w:rPr>
        <w:t>7</w:t>
      </w:r>
      <w:r w:rsidR="006D6165">
        <w:fldChar w:fldCharType="end"/>
      </w:r>
      <w:r w:rsidR="006D6165">
        <w:t xml:space="preserve">, </w:t>
      </w:r>
      <w:r w:rsidR="00627092">
        <w:t xml:space="preserve">with “early” period being observations before </w:t>
      </w:r>
      <w:r w:rsidR="000645CA">
        <w:t xml:space="preserve">or during </w:t>
      </w:r>
      <w:r w:rsidR="00627092">
        <w:t>2010</w:t>
      </w:r>
      <w:r w:rsidR="000645CA">
        <w:t>, where applicable</w:t>
      </w:r>
      <w:r w:rsidR="00627092">
        <w:t>. P</w:t>
      </w:r>
      <w:r w:rsidR="006D6165">
        <w:t xml:space="preserve">arameter estimates are those used to plot fitted curves in </w:t>
      </w:r>
      <w:r w:rsidR="006D6165">
        <w:fldChar w:fldCharType="begin"/>
      </w:r>
      <w:r w:rsidR="006D6165">
        <w:instrText xml:space="preserve"> REF _Ref532305683 \h </w:instrText>
      </w:r>
      <w:r w:rsidR="006954C4">
        <w:instrText xml:space="preserve"> \* MERGEFORMAT </w:instrText>
      </w:r>
      <w:r w:rsidR="006D6165">
        <w:fldChar w:fldCharType="separate"/>
      </w:r>
      <w:r w:rsidR="00EF1C91">
        <w:t xml:space="preserve">Figure </w:t>
      </w:r>
      <w:r w:rsidR="00EF1C91">
        <w:rPr>
          <w:noProof/>
        </w:rPr>
        <w:t>8</w:t>
      </w:r>
      <w:r w:rsidR="006D6165">
        <w:fldChar w:fldCharType="end"/>
      </w:r>
      <w:r w:rsidR="006D6165">
        <w:t>.</w:t>
      </w:r>
    </w:p>
    <w:p w14:paraId="17F0A3FD" w14:textId="1BB8514E" w:rsidR="00ED2D34" w:rsidRDefault="00ED2D34" w:rsidP="001B618E">
      <w:pPr>
        <w:pStyle w:val="Heading1"/>
        <w:spacing w:after="0" w:line="360" w:lineRule="auto"/>
      </w:pPr>
      <w:r>
        <w:br w:type="page"/>
      </w:r>
    </w:p>
    <w:p w14:paraId="0913D311" w14:textId="77777777" w:rsidR="00911AD9" w:rsidRDefault="00911AD9" w:rsidP="001B618E">
      <w:pPr>
        <w:pStyle w:val="Heading1"/>
        <w:spacing w:after="0" w:line="360" w:lineRule="auto"/>
        <w:sectPr w:rsidR="00911AD9" w:rsidSect="00ED2D34">
          <w:pgSz w:w="15840" w:h="12240" w:orient="landscape"/>
          <w:pgMar w:top="1440" w:right="1440" w:bottom="1440" w:left="1440" w:header="720" w:footer="720" w:gutter="0"/>
          <w:cols w:space="720"/>
          <w:docGrid w:linePitch="360"/>
        </w:sectPr>
      </w:pPr>
    </w:p>
    <w:p w14:paraId="44DAAD3E" w14:textId="764A356E" w:rsidR="00BB02E4" w:rsidRPr="004906F5" w:rsidRDefault="00BB02E4" w:rsidP="001B618E">
      <w:pPr>
        <w:pStyle w:val="Heading1"/>
        <w:spacing w:after="0" w:line="360" w:lineRule="auto"/>
      </w:pPr>
      <w:r w:rsidRPr="004906F5">
        <w:lastRenderedPageBreak/>
        <w:t>References</w:t>
      </w:r>
    </w:p>
    <w:p w14:paraId="0B81FCA1" w14:textId="701C6E80" w:rsidR="00B362D7" w:rsidRPr="00B362D7" w:rsidRDefault="00BB02E4" w:rsidP="00B362D7">
      <w:pPr>
        <w:widowControl w:val="0"/>
        <w:autoSpaceDE w:val="0"/>
        <w:autoSpaceDN w:val="0"/>
        <w:adjustRightInd w:val="0"/>
        <w:spacing w:after="0" w:line="240" w:lineRule="auto"/>
        <w:ind w:left="480" w:hanging="480"/>
        <w:rPr>
          <w:noProof/>
        </w:rPr>
      </w:pPr>
      <w:r w:rsidRPr="004906F5">
        <w:fldChar w:fldCharType="begin" w:fldLock="1"/>
      </w:r>
      <w:r w:rsidRPr="004906F5">
        <w:instrText xml:space="preserve">ADDIN Mendeley Bibliography CSL_BIBLIOGRAPHY </w:instrText>
      </w:r>
      <w:r w:rsidRPr="004906F5">
        <w:fldChar w:fldCharType="separate"/>
      </w:r>
      <w:r w:rsidR="00B362D7" w:rsidRPr="00B362D7">
        <w:rPr>
          <w:noProof/>
        </w:rPr>
        <w:t>Adams, G.D., Leaf, R.T., Ballenger, J.C., Arnott, S.A., McDonough, C.J., 2018. Spatial variability in the growth of Sheepshead (Archosargus probatocephalus) in the Southeast US: Implications for assessment and management. Fish. Res. 206, 35–43. https://doi.org/10.1016/j.fishres.2018.04.023</w:t>
      </w:r>
    </w:p>
    <w:p w14:paraId="14C5676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Austin, M.P., 2002. Spatial prediction of species distribution: An interface between ecological theory and statistical modelling. Ecol. Modell. https://doi.org/10.1016/S0304-3800(02)00205-3</w:t>
      </w:r>
    </w:p>
    <w:p w14:paraId="741BEB9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aumann, H., Conover, D.O., 2011. Adaptation to climate change: Contrasting patterns of thermal-reaction-norm evolution in Pacific versus Atlantic silversides. Proc. R. Soc. B Biol. Sci. https://doi.org/10.1098/rspb.2010.2479</w:t>
      </w:r>
    </w:p>
    <w:p w14:paraId="6E2A33F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eck, K.K., Fletcher, M.S., Gadd, P.S., Heijnis, H., Saunders, K.M., Simpson, G.L., Zawadzki, A., 2018. Variance and Rate-of-Change as Early Warning Signals for a Critical Transition in an Aquatic Ecosystem State: A Test Case From Tasmania, Australia. J. Geophys. Res. Biogeosciences. https://doi.org/10.1002/2017JG004135</w:t>
      </w:r>
    </w:p>
    <w:p w14:paraId="6419177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Breitburg, D., Craig, J.K., Fulford, R., Rose, K., Boynton, W., Brady, D., Ciotti, B., Diaz, R., Friedland, K., Hagy, J., Hart, D., Hines, A., Houde, E., Kolesar, S., Nixon, S., Rice, J., Secor, D., Targett, T., 2009. Nutrient enrichment and fisheries exploitation: interactive effects on estuarine living resources and their management. Hydrobiologia 629, 31–47. https://doi.org/10.1007/s10750-009-9762-4</w:t>
      </w:r>
    </w:p>
    <w:p w14:paraId="31A751F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nover, D.O., Present, T.M.C., Conover, D., Present, T.M.C., 1990. Countergradient Variation in Growth Rate : Compensation for Length of the Growing Season among Atlantic Silversides from Different Latitudes 83, 316–324.</w:t>
      </w:r>
    </w:p>
    <w:p w14:paraId="7AFFF04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ope, J.M., Punt, A.E., 2007. Erratum: Admitting ageing error when fitting growth curves: an example using the von Bertalanffy growth function with random effects. Can. J. Fish. Aquat. Sci. https://doi.org/10.1139/f07-095</w:t>
      </w:r>
    </w:p>
    <w:p w14:paraId="47B1D08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Cummins, P.F., Freeland, H.J., 2007. Variability of the North Pacific Current and its bifurcation. Prog. Oceanogr. 75, 253–265. https://doi.org/10.1016/j.pocean.2007.08.006</w:t>
      </w:r>
    </w:p>
    <w:p w14:paraId="0B9A755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nson, L.S., Sampson, D.B., Stephens, A., 2017. Data needs and spatial structure considerations in stock assessments with regional differences in recruitment and exploitation. Can. J. Fish. Aquat. Sci. 74, 1918–1929. https://doi.org/10.1139/cjfas-2016-0277</w:t>
      </w:r>
    </w:p>
    <w:p w14:paraId="3F941BF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Department of Fisheries and Oceans, 2016. A Revised Operating Model for Sablefish (Anoplopoma Fimbria) in British Columbia, Canada. Dep. Fish. Ocean. Canada, 3190 Hammond Bay Road Nanaimo, BC V9T 6N7. https://doi.org/http://www.dfo-mpo.gc.ca/csas-sccs/</w:t>
      </w:r>
    </w:p>
    <w:p w14:paraId="3002982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Echave, K.B., Hanselman, D.H., Adkison, M.D., Sigler, M.F., 2012. Interdecadal Change in Growth of Sablefish (</w:t>
      </w:r>
      <w:r w:rsidRPr="00B362D7">
        <w:rPr>
          <w:i/>
          <w:iCs/>
          <w:noProof/>
        </w:rPr>
        <w:t>Anoplopoma fimbria</w:t>
      </w:r>
      <w:r w:rsidRPr="00B362D7">
        <w:rPr>
          <w:noProof/>
        </w:rPr>
        <w:t>) in the Northeast Pacific Ocean. Fish. Bull. 110, 361–374.</w:t>
      </w:r>
    </w:p>
    <w:p w14:paraId="6E93981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ertseva, V., Matson, S.E., Cope, J., 2017. Spatial growth variability in marine fish: Example from Northeast Pacific groundfish. ICES J. Mar. Sci. 74, 1602–1613. https://doi.org/10.1093/icesjms/fsx016</w:t>
      </w:r>
    </w:p>
    <w:p w14:paraId="2F3F4D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Goethel, D.R., Berger, A.M., 2017. Accounting for spatial complexities in the calculation of biological reference points: effects of misdiagnosing population structure for stock status indicators. Can. J. Fish. Aquat. Sci. 74, 1878–1894. https://doi.org/10.1139/cjfas-2016-0290</w:t>
      </w:r>
    </w:p>
    <w:p w14:paraId="2A96A80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Guthery, F.S., Burnham, K.P., Anderson, D.R., 2003. Model Selection and Multimodel </w:t>
      </w:r>
      <w:r w:rsidRPr="00B362D7">
        <w:rPr>
          <w:noProof/>
        </w:rPr>
        <w:lastRenderedPageBreak/>
        <w:t>Inference: A Practical Information-Theoretic Approach. J. Wildl. Manage. https://doi.org/10.2307/3802723</w:t>
      </w:r>
    </w:p>
    <w:p w14:paraId="70B8CFE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Heifetz, J., Echave, K.B., Dressel, S.C., Jech, J.M., 2015. Move it or lose it: movement and mortality of sablefish tagged in Alaska. Can. J. Fish. Aquat. Sci. 72, 238–251. https://doi.org/10.1139/cjfas-2014-0251</w:t>
      </w:r>
    </w:p>
    <w:p w14:paraId="7D0C0BE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anselman, D.H., Lunsford, C.R., Rodgveller, C.J., 2017. Assessment of the sablefish stock in Alaska in 2017. Natl. Mar. Fish. Serv. Auke Bay Mar. Stn. 11305 Glacier Highw. Juneau, AK 99801 576–717.</w:t>
      </w:r>
    </w:p>
    <w:p w14:paraId="5231B86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ilborn, R., Minte-Vera, C. V., 2008. Fisheries-induced changes in growth rates in marine fisheries: Are they significant?, in: Bulletin of Marine Science.</w:t>
      </w:r>
    </w:p>
    <w:p w14:paraId="587BD0E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oude, E.D., 1989. Comparative growth, mortality, and energetics of marine fish larvae: temperature and implied latitudinal effects. Fish. Bull. 87, 471–495.</w:t>
      </w:r>
    </w:p>
    <w:p w14:paraId="210B3D4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Hurst, T.P., Abookire, A.A., 2006. Temporal and spatial variation in potential and realized growth rates of age-0 year northern rock sole. J. Fish Biol. 68, 905–919. https://doi.org/10.1111/j.0022-1112.2006.00985.x</w:t>
      </w:r>
    </w:p>
    <w:p w14:paraId="473AF8E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asonowicz, A.J., Goetz, F.W., Goetz, G.W., Nichols, K.M., 2017. Love the one you’re with: genomic evidence of panmixia in the sablefish (Anoplopoma fimbria). Can. J. Fish. Aquat. Sci. 74, 377–387. https://doi.org/10.1139/cjfas-2016-0012</w:t>
      </w:r>
    </w:p>
    <w:p w14:paraId="3C6B988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hnson, K.F., Rudd, M.B., Pons, M., Akselrud, C.A., Lee, Q., Haltuch, M.A., Hamel, O.S., 2015. Status of the U.S. sablefish resource in 2015. 3National Marine Fisheries Service Northwest Fisheries Science Center 2725 Montlake Blvd. E. Seattle WA, 98122.</w:t>
      </w:r>
    </w:p>
    <w:p w14:paraId="06C728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Jonassen, T.M., Imsland, A.K., Fitzgerald, R., Bonga, S.W., Ham, E. V., Nævdal, G., Stefánsson, M.O., Stefansson, S.O., 2000. Geographic variation in growth and food conversion efficiency of juvenile Atlantic halibut related to latitude. J. Fish Biol. 56, 279–294. https://doi.org/10.1006/jfbi.1999.1159</w:t>
      </w:r>
    </w:p>
    <w:p w14:paraId="21570B6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m, H.J., Miller, A.J., McGowan, J., Carter, M.L., 2009. Coastal phytoplankton blooms in the Southern California Bight. Prog. Oceanogr. 82, 137–147. https://doi.org/10.1016/j.pocean.2009.05.002</w:t>
      </w:r>
    </w:p>
    <w:p w14:paraId="235D421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ing, J.R., McFarlane, G.A., Beamish, R.J., 2001. Incorporating the dynamics of marine systems into the stock assessment and management of sablefish. Prog. Oceanogr. 49, 619–639. https://doi.org/10.1016/S0079-6611(01)00044-1</w:t>
      </w:r>
    </w:p>
    <w:p w14:paraId="4BBE284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Kristensen, K., Nielsen, A., Berg, C., Skaug, H., Bell, B., 2016. TMB: Automatic Differentiation and Laplace Approximation. ournal Stat. Softw. 70, 1–21. https://doi.org/10.18637/jss.v070.i05</w:t>
      </w:r>
    </w:p>
    <w:p w14:paraId="591B17A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Levins, R., 1968. Evolution in Changing Environments., Population Studies. Princeton University Press. https://doi.org/10.2307/2173276</w:t>
      </w:r>
    </w:p>
    <w:p w14:paraId="7F67844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ckas, D.L., Thomson, R.E., Galbraith, M., 2011. Changes in the zooplankton community of the British Columbia continental margin, 1985-1999, and their covariation with oceanographic conditions. Can. J. Fish. Aquat. Sci. 58, 685–702. https://doi.org/10.1139/f01-009</w:t>
      </w:r>
    </w:p>
    <w:p w14:paraId="4149DE5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ason, J.C., Beamish, R.J., McFarlane, G.A., 1983. Sexual Maturity, Fecundity, Spawning, and Early Life History of Sablefish ( Anoplopoma fimbria ) off the Pacific Coast of Canada. Can. J. Fish. Aquat. Sci. https://doi.org/10.1139/f83-247</w:t>
      </w:r>
    </w:p>
    <w:p w14:paraId="49E2E3DA"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McDevitt, M., 1990. Growth Analysis of Sablefish From Mark-Recapture Data From the Northeast Pacific. University of Washington.</w:t>
      </w:r>
    </w:p>
    <w:p w14:paraId="204C09E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McGarvey, R., Fowler, A.J., 2002. Seasonal growth of King George whiting (Sillaginodes </w:t>
      </w:r>
      <w:r w:rsidRPr="00B362D7">
        <w:rPr>
          <w:noProof/>
        </w:rPr>
        <w:lastRenderedPageBreak/>
        <w:t>punctata) estimated from length-at-age samples of the legal-size harvest. Fish. Bull. 100, 545–558.</w:t>
      </w:r>
    </w:p>
    <w:p w14:paraId="20247F0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Northwest Fisheries Science Center, 2019. West Coast Groundfish Bottom Trawl Survey Data - Annual West Coast time series groundfish trawl data collection survey from 2010-06-15 to 2010-08-15. [WWW Document]. URL https://www.nwfsc.noaa.gov/research/divisions/fram/groundfish/bottom_trawl.cfm</w:t>
      </w:r>
    </w:p>
    <w:p w14:paraId="33299AB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acific Fisheries Management Council (PFMC), 2013. Pacific Coast Fishery Ecosystem Plan for the U.S. Portion of the California Current Large Marine Ecosystem. Pacific Fish. Manag. Counc. 7700 NE Ambassad. Place, Suite 101, Portland, Oregon,97220.</w:t>
      </w:r>
    </w:p>
    <w:p w14:paraId="5E212549"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erretti, C.T., Thorson, J.T., 2019. Spatio-temporal dynamics of summer flounder (Paralichthys dentatus) on the Northeast US shelf. Fish. Res. 215, 62–68. https://doi.org/10.1016/j.fishres.2019.03.006</w:t>
      </w:r>
    </w:p>
    <w:p w14:paraId="38A0544F"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örtner, H.O., Knust, R., 2007. Climate change affects marine fishes through the oxygen limitation of thermal tolerance. Science (80-. ). https://doi.org/10.1126/science.1135471</w:t>
      </w:r>
    </w:p>
    <w:p w14:paraId="79CF3F0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19. Spatial stock assessment methods: A viewpoint on current issues and assumptions. Fish. Res. https://doi.org/10.1016/j.fishres.2019.01.014</w:t>
      </w:r>
    </w:p>
    <w:p w14:paraId="1EB1D1B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Punt, A.E., 2003. The performance of a size-structured stock assessment method in the face of spatial heterogeneity in growth. Fish. Res. 65, 391–409. https://doi.org/10.1016/j.fishres.2003.09.028</w:t>
      </w:r>
    </w:p>
    <w:p w14:paraId="26C69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 Development Core Team, R., 2011. R: A Language and Environment for Statistical Computing, R Foundation for Statistical Computing. https://doi.org/10.1007/978-3-540-74686-7</w:t>
      </w:r>
    </w:p>
    <w:p w14:paraId="2BC4AE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icker, W., 1969. Effects of size-selective mortality and sampling bias on estimates of growth, mortality, production and yield. J. Fish. Res. Board Canada. https://doi.org/10.1139/f69-051</w:t>
      </w:r>
    </w:p>
    <w:p w14:paraId="336454C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 Overland, J.E., 2005. Application of a sequential regime shift detection method to the Bering Sea ecosystem. ICES J. Mar. Sci. 62, 328–332. https://doi.org/10.1016/j.icesjms.2005.01.013</w:t>
      </w:r>
    </w:p>
    <w:p w14:paraId="2B162812"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odionov, S.N., 2004. A sequential algorithm for testing climate regime shifts. Geophys. Res. Lett. 31, 2–5. https://doi.org/10.1029/2004GL019448</w:t>
      </w:r>
    </w:p>
    <w:p w14:paraId="0C0C0E1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Rutecki, L., Rodgveller, C.J., Lunsford, C.R., 2016. National Marine Fisheries Service Longline Survey Data Report and Survey History , 1990-2014. 17109 Lena Point Loop Road Juneau, AK 99801. https://doi.org/10.7289/V5/TM-AFSC-324</w:t>
      </w:r>
    </w:p>
    <w:p w14:paraId="458529C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chnute, J., 1981. A Versatile Growth Model with Statistically Stable Parameters. Can. J. Fish. Aquat. Sci. 38, 1128–1140. https://doi.org/10.1139/f81-153</w:t>
      </w:r>
    </w:p>
    <w:p w14:paraId="20A06B3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hotwell, S.K., Hanselman, D.H., Belkin, I.M., 2014. Toward biophysical synergy: Investigating advection along the Polar Front to identify factors influencing Alaska sablefish recruitment. Deep. Res. Part II 107, 40–53. https://doi.org/10.1016/j.dsr2.2012.08.024</w:t>
      </w:r>
    </w:p>
    <w:p w14:paraId="453E1876"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ddon, E., Zador, S., 2018. Ecosystem Status Report 2018: Eastern Bering Sea. North Pacific Fish. Manag. Counc. 605 W. 4th Ave. Suite 306 Anchorage, AK 99301.</w:t>
      </w:r>
    </w:p>
    <w:p w14:paraId="7A3D4DE4"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impson, G.L., 2018. Modelling palaeoecological time series using generalized additive models. bioRxiv. https://doi.org/10.1101/322248</w:t>
      </w:r>
    </w:p>
    <w:p w14:paraId="1CE21AAB"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omers, K.A., Pfeiffer, L., Miller, S., Morrison, W., 2018. Using Incentives to Reduce Bycatch and Discarding: Results Under the West Coast Catch Share Program. Coast. Manag. 46, 621–637. https://doi.org/10.1080/08920753.2018.1522492</w:t>
      </w:r>
    </w:p>
    <w:p w14:paraId="2925C8E5"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 xml:space="preserve">Stawitz, C.C., Essington, T.E., Branch, T.A., Haltuch, M.A., Hollowed, A.B., Spencer, P.D., 2015. A state-space approach for detecting growth variation and application to North </w:t>
      </w:r>
      <w:r w:rsidRPr="00B362D7">
        <w:rPr>
          <w:noProof/>
        </w:rPr>
        <w:lastRenderedPageBreak/>
        <w:t>Pacific groundfish. Can. J. Fish. Aquat. Sci. 72, 1316–1328. https://doi.org/10.1139/cjfas-2014-0558</w:t>
      </w:r>
    </w:p>
    <w:p w14:paraId="2998CA9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Stawitz, C.C., Haltuch, M.A., Johnson, K.F., Sciences, F., Fisheries, N., Marine, N., Service, F., Oceanographic, N., 2019. How does growth misspecification affect management advice derived from an integrated fisheries stock assessment model ? Fish. Res. 213, 12–21. https://doi.org/10.1016/j.fishres.2019.01.004</w:t>
      </w:r>
    </w:p>
    <w:p w14:paraId="659FDA3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aylor, B.M., Brandl, S.J., Kapur, M., Robbins, W.D., Johnson, G., Huveneers, C., Renaud, P., Choat, J.H., 2018. Bottom-up processes mediated by social systems drive demographic traits of coral-reef fishes. Ecology 99, 642–651. https://doi.org/10.1002/ecy.2127</w:t>
      </w:r>
    </w:p>
    <w:p w14:paraId="4082688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a. Guidance for decisions using the Vector Autoregressive Spatio-Temporal (VAST) package in stock, ecosystem, habitat and climate assessments. Fish. Res. https://doi.org/10.1016/j.fishres.2018.10.013</w:t>
      </w:r>
    </w:p>
    <w:p w14:paraId="65F033D7"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2019b. Guidance for decisions using the Vector Autoregressive Spatio-Temporal (VAST) package in stock, ecosystem, habitat and climate assessments. Fish. Res. 210, 143–161. https://doi.org/10.1016/j.fishres.2018.10.013</w:t>
      </w:r>
    </w:p>
    <w:p w14:paraId="4B01BF8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horson, J.T., Shelton, A.O., Ward, E.J., Skaug, H.J., 2015. Geostatistical delta-generalized linear mixed models improve precision for estimated abundance indices for West Coast groundfishes. ICES J. Mar. Sci. 72, 1297–1310. https://doi.org/10.1093/icesjms/fsu243</w:t>
      </w:r>
    </w:p>
    <w:p w14:paraId="1D1DAAFC"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Trip, E.L., Choat, J.H., Wilson, D.T., Robertson, D.R., 2008. Inter-oceanic analysis of demographic variation in a widely distributed Indo-Pacific coral reef fish. Mar. Ecol. Prog. Ser. 373, 97–109. https://doi.org/10.3354/meps07755</w:t>
      </w:r>
    </w:p>
    <w:p w14:paraId="16355293"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von Bertalanffy, L., 1957. Quantitative Laws in Metabolism and Growth. Q. Rev. Biol. https://doi.org/10.1086/401873</w:t>
      </w:r>
    </w:p>
    <w:p w14:paraId="16ADA0C1"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ckham, H., Francois, R., Henry, L., Muller, K., 2019. dplyr: A Grammar of Data Manipulation.</w:t>
      </w:r>
    </w:p>
    <w:p w14:paraId="1DFCCD4E"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illiams, A.J., Farley, J.H., Hoyle, S.D., Davies, C.R., Nicol, S.J., 2012. Spatial and sex-specific variation in growth of albacore tuna (Thunnus alalunga) across the South Pacific Ocean. PLoS One 7. https://doi.org/10.1371/journal.pone.0039318</w:t>
      </w:r>
    </w:p>
    <w:p w14:paraId="065CDDD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11. Fast stable restricted maximum likelihood and marginal likelihood estimation of semiparametric generalized linear models. J. R. Stat. Soc. Ser. B Stat. Methodol. https://doi.org/10.1111/j.1467-9868.2010.00749.x</w:t>
      </w:r>
    </w:p>
    <w:p w14:paraId="33B8276D"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ood, S.N., 2003. Thin plate regression splines. J. R. Stat. Soc. Ser. B Stat. Methodol. https://doi.org/10.1111/1467-9868.00374</w:t>
      </w:r>
    </w:p>
    <w:p w14:paraId="3ACD46A8" w14:textId="77777777" w:rsidR="00B362D7" w:rsidRPr="00B362D7" w:rsidRDefault="00B362D7" w:rsidP="00B362D7">
      <w:pPr>
        <w:widowControl w:val="0"/>
        <w:autoSpaceDE w:val="0"/>
        <w:autoSpaceDN w:val="0"/>
        <w:adjustRightInd w:val="0"/>
        <w:spacing w:after="0" w:line="240" w:lineRule="auto"/>
        <w:ind w:left="480" w:hanging="480"/>
        <w:rPr>
          <w:noProof/>
        </w:rPr>
      </w:pPr>
      <w:r w:rsidRPr="00B362D7">
        <w:rPr>
          <w:noProof/>
        </w:rPr>
        <w:t>Wyeth, M.R., Kronlund, A.R., Elfert, M., 2005. Summary of the 2005 British Columbia Sablefish (Anoplopoma fimbria) Research and Assessment Survey Canadian Technical Report of Fisheries and Aquatic Sciences 2694. Science Branch, Pacific Region Pacific Biological Station Nanaimo, British Columbia V9T 6N7.</w:t>
      </w:r>
    </w:p>
    <w:p w14:paraId="38931F34" w14:textId="77777777" w:rsidR="00200CE2" w:rsidRDefault="00BB02E4" w:rsidP="001B618E">
      <w:pPr>
        <w:spacing w:after="0" w:line="240" w:lineRule="auto"/>
        <w:sectPr w:rsidR="00200CE2" w:rsidSect="00E04E95">
          <w:pgSz w:w="12240" w:h="15840"/>
          <w:pgMar w:top="1440" w:right="1440" w:bottom="1440" w:left="1440" w:header="720" w:footer="720" w:gutter="0"/>
          <w:cols w:space="720"/>
          <w:docGrid w:linePitch="360"/>
        </w:sectPr>
      </w:pPr>
      <w:r w:rsidRPr="004906F5">
        <w:fldChar w:fldCharType="end"/>
      </w:r>
    </w:p>
    <w:p w14:paraId="695E1B34" w14:textId="00FC4F05" w:rsidR="00461B39" w:rsidRDefault="00200CE2" w:rsidP="00200CE2">
      <w:pPr>
        <w:pStyle w:val="Heading1"/>
      </w:pPr>
      <w:r>
        <w:lastRenderedPageBreak/>
        <w:t>Acknowledgments</w:t>
      </w:r>
    </w:p>
    <w:p w14:paraId="6A702E4F" w14:textId="1EA03162" w:rsidR="00200CE2" w:rsidRPr="0058548D" w:rsidRDefault="00200CE2" w:rsidP="00BF132A">
      <w:pPr>
        <w:autoSpaceDE w:val="0"/>
        <w:autoSpaceDN w:val="0"/>
        <w:adjustRightInd w:val="0"/>
        <w:spacing w:after="0" w:line="240" w:lineRule="auto"/>
        <w:jc w:val="both"/>
      </w:pPr>
      <w:r>
        <w:t xml:space="preserve">The authors would like to thank Owen Hamel and Christine </w:t>
      </w:r>
      <w:proofErr w:type="spellStart"/>
      <w:r>
        <w:t>Stawitz</w:t>
      </w:r>
      <w:proofErr w:type="spellEnd"/>
      <w:r>
        <w:t xml:space="preserve"> of the Northwest Fisheries Science Center for their thoughtful comments that greatly improved this manuscript. </w:t>
      </w:r>
      <w:r w:rsidR="00EC18D6">
        <w:t xml:space="preserve">We’d like to thank John Best (SAFS) for suggesting the GAM derivative method as a possible technique, and for the entire Pacific Sablefish Transboundary Assessment Team for their support and </w:t>
      </w:r>
      <w:r w:rsidR="00EC18D6" w:rsidRPr="0058548D">
        <w:t>feedback on this work.</w:t>
      </w:r>
      <w:r w:rsidR="00434476" w:rsidRPr="0058548D">
        <w:t xml:space="preserve"> </w:t>
      </w:r>
      <w:r w:rsidR="0058548D" w:rsidRPr="00BF132A">
        <w:rPr>
          <w:lang w:val="en-AU"/>
        </w:rPr>
        <w:t xml:space="preserve">This publication was [partially] funded by the Joint Institute for the Study of the Atmosphere and Ocean (JISAO) under NOAA Cooperative agreement No. NA15OAR4320063, Contribution No. </w:t>
      </w:r>
      <w:r w:rsidR="0058548D" w:rsidRPr="00BF132A">
        <w:rPr>
          <w:highlight w:val="yellow"/>
          <w:lang w:val="en-AU"/>
        </w:rPr>
        <w:t>xxxx-xxx</w:t>
      </w:r>
      <w:r w:rsidR="0058548D" w:rsidRPr="00BF132A">
        <w:rPr>
          <w:lang w:val="en-AU"/>
        </w:rPr>
        <w:t>.</w:t>
      </w:r>
    </w:p>
    <w:sectPr w:rsidR="00200CE2" w:rsidRPr="0058548D" w:rsidSect="00E04E9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Tim Essington" w:date="2019-07-08T16:47:00Z" w:initials="TE">
    <w:p w14:paraId="6D03CB09" w14:textId="5413E64F" w:rsidR="002D6827" w:rsidRDefault="002D6827">
      <w:pPr>
        <w:pStyle w:val="CommentText"/>
      </w:pPr>
      <w:r>
        <w:rPr>
          <w:rStyle w:val="CommentReference"/>
        </w:rPr>
        <w:annotationRef/>
      </w:r>
      <w:r>
        <w:t xml:space="preserve">Uh, as opposed to?  </w:t>
      </w:r>
    </w:p>
  </w:comment>
  <w:comment w:id="11" w:author="Tim Essington" w:date="2019-07-08T16:50:00Z" w:initials="TE">
    <w:p w14:paraId="6283C78A" w14:textId="47C01448" w:rsidR="002D6827" w:rsidRDefault="002D6827">
      <w:pPr>
        <w:pStyle w:val="CommentText"/>
      </w:pPr>
      <w:r>
        <w:rPr>
          <w:rStyle w:val="CommentReference"/>
        </w:rPr>
        <w:annotationRef/>
      </w:r>
      <w:r>
        <w:t>There is a LOT going on in this paragraph!  You run the risk of losing all but the most devoted readers.  This is easily chopped up into distinct paragraphs, each with a clear point / claim, topic.  I couldn’t write a topic paragraph for this one if my life depended on it!</w:t>
      </w:r>
    </w:p>
  </w:comment>
  <w:comment w:id="12" w:author="Tim Essington" w:date="2019-07-08T16:51:00Z" w:initials="TE">
    <w:p w14:paraId="2F0D8808" w14:textId="1130A87C" w:rsidR="002D6827" w:rsidRDefault="002D6827">
      <w:pPr>
        <w:pStyle w:val="CommentText"/>
      </w:pPr>
      <w:r>
        <w:rPr>
          <w:rStyle w:val="CommentReference"/>
        </w:rPr>
        <w:annotationRef/>
      </w:r>
      <w:r>
        <w:t>I don’t think this is your topic.  I think the topic is something like “there is no consensus on how to model region-specific growth patterns in assessment models”, OR perhaps that conventional methods to model spatial variation relies on hard-to-justify methods.</w:t>
      </w:r>
    </w:p>
  </w:comment>
  <w:comment w:id="14" w:author="Tim Essington" w:date="2019-07-08T16:52:00Z" w:initials="TE">
    <w:p w14:paraId="5736A13B" w14:textId="6CA6F1D7" w:rsidR="002D6827" w:rsidRDefault="002D6827">
      <w:pPr>
        <w:pStyle w:val="CommentText"/>
      </w:pPr>
      <w:r>
        <w:rPr>
          <w:rStyle w:val="CommentReference"/>
        </w:rPr>
        <w:annotationRef/>
      </w:r>
      <w:r>
        <w:t xml:space="preserve">Again a little too ambitious here in your topic sentence, these are two separate things, so </w:t>
      </w:r>
      <w:proofErr w:type="spellStart"/>
      <w:r>
        <w:t>bundleing</w:t>
      </w:r>
      <w:proofErr w:type="spellEnd"/>
      <w:r>
        <w:t xml:space="preserve"> as a list in a topic sentence is pretty tough on the reader. Perhaps just say’ existing methods pose a </w:t>
      </w:r>
      <w:proofErr w:type="spellStart"/>
      <w:r>
        <w:t>trade off</w:t>
      </w:r>
      <w:proofErr w:type="spellEnd"/>
      <w:r>
        <w:t xml:space="preserve">.  ON one hand, … on the other hand … </w:t>
      </w:r>
    </w:p>
  </w:comment>
  <w:comment w:id="15" w:author="Trevor Branch" w:date="2019-07-17T16:32:00Z" w:initials="TB">
    <w:p w14:paraId="5E7D535F" w14:textId="1E3B7CFD" w:rsidR="00024351" w:rsidRDefault="00024351">
      <w:pPr>
        <w:pStyle w:val="CommentText"/>
      </w:pPr>
      <w:r>
        <w:rPr>
          <w:rStyle w:val="CommentReference"/>
        </w:rPr>
        <w:annotationRef/>
      </w:r>
      <w:r>
        <w:t xml:space="preserve">this is a model, so it’s not really data-driven, but model-driven? Maybe best to steer clear of data-driven as a descriptive term. </w:t>
      </w:r>
    </w:p>
  </w:comment>
  <w:comment w:id="17" w:author="Trevor Branch" w:date="2019-07-17T16:34:00Z" w:initials="TB">
    <w:p w14:paraId="20178B71" w14:textId="42B01AC3" w:rsidR="008A62AE" w:rsidRDefault="008A62AE">
      <w:pPr>
        <w:pStyle w:val="CommentText"/>
      </w:pPr>
      <w:r>
        <w:rPr>
          <w:rStyle w:val="CommentReference"/>
        </w:rPr>
        <w:annotationRef/>
      </w:r>
      <w:r>
        <w:t xml:space="preserve">really necessary to abbreviate Northeast to NE? Also, conventionally, Northeast, Southwest, but northeastern, southwestern. </w:t>
      </w:r>
    </w:p>
  </w:comment>
  <w:comment w:id="19" w:author="Trevor Branch" w:date="2019-07-17T16:33:00Z" w:initials="TB">
    <w:p w14:paraId="6AA93079" w14:textId="35F1F544" w:rsidR="008A62AE" w:rsidRDefault="008A62AE">
      <w:pPr>
        <w:pStyle w:val="CommentText"/>
      </w:pPr>
      <w:r>
        <w:rPr>
          <w:rStyle w:val="CommentReference"/>
        </w:rPr>
        <w:annotationRef/>
      </w:r>
      <w:r>
        <w:t>For all readers except those on the west coast, these abbreviations won’t make much sense. Consider just using Alaska, British Columbia, and California Current.</w:t>
      </w:r>
    </w:p>
  </w:comment>
  <w:comment w:id="21" w:author="Trevor Branch" w:date="2019-07-17T16:35:00Z" w:initials="TB">
    <w:p w14:paraId="686BBF92" w14:textId="59D377B4" w:rsidR="008A62AE" w:rsidRDefault="008A62AE">
      <w:pPr>
        <w:pStyle w:val="CommentText"/>
      </w:pPr>
      <w:r>
        <w:rPr>
          <w:rStyle w:val="CommentReference"/>
        </w:rPr>
        <w:annotationRef/>
      </w:r>
      <w:r>
        <w:t xml:space="preserve">you really used an 8 </w:t>
      </w:r>
      <w:proofErr w:type="spellStart"/>
      <w:r>
        <w:t>yr</w:t>
      </w:r>
      <w:proofErr w:type="spellEnd"/>
      <w:r>
        <w:t xml:space="preserve"> old version of R? Perhaps you mean 2019. </w:t>
      </w:r>
    </w:p>
  </w:comment>
  <w:comment w:id="33" w:author="Tim Essington [2]" w:date="2019-07-08T18:06:00Z" w:initials="TEE">
    <w:p w14:paraId="4A447C0A" w14:textId="364C08E3" w:rsidR="002D6827" w:rsidRDefault="002D6827">
      <w:pPr>
        <w:pStyle w:val="CommentText"/>
      </w:pPr>
      <w:r>
        <w:rPr>
          <w:rStyle w:val="CommentReference"/>
        </w:rPr>
        <w:annotationRef/>
      </w:r>
      <w:r>
        <w:t>It would be useful if you cite the figure sooner.  I read this about 4 times until I moved on and then said “ah…</w:t>
      </w:r>
      <w:proofErr w:type="gramStart"/>
      <w:r>
        <w:t>oh,  a</w:t>
      </w:r>
      <w:proofErr w:type="gramEnd"/>
      <w:r>
        <w:t xml:space="preserve"> figure, great”.  Then once I saw the figure it made sense</w:t>
      </w:r>
    </w:p>
  </w:comment>
  <w:comment w:id="36" w:author="Tim Essington [2]" w:date="2019-07-08T18:55:00Z" w:initials="TEE">
    <w:p w14:paraId="2BB516DC" w14:textId="24BB1F19" w:rsidR="002D6827" w:rsidRDefault="002D6827">
      <w:pPr>
        <w:pStyle w:val="CommentText"/>
      </w:pPr>
      <w:r>
        <w:rPr>
          <w:rStyle w:val="CommentReference"/>
        </w:rPr>
        <w:annotationRef/>
      </w:r>
      <w:r>
        <w:t xml:space="preserve">Why is this necessary in the current </w:t>
      </w:r>
      <w:proofErr w:type="gramStart"/>
      <w:r>
        <w:t>case.</w:t>
      </w:r>
      <w:proofErr w:type="gramEnd"/>
      <w:r>
        <w:t xml:space="preserve"> Is growth hereditary?</w:t>
      </w:r>
    </w:p>
  </w:comment>
  <w:comment w:id="35" w:author="Tim Essington [2]" w:date="2019-07-08T18:56:00Z" w:initials="TEE">
    <w:p w14:paraId="4516ACF2" w14:textId="49B4E61F" w:rsidR="002D6827" w:rsidRDefault="002D6827">
      <w:pPr>
        <w:pStyle w:val="CommentText"/>
      </w:pPr>
      <w:r>
        <w:rPr>
          <w:rStyle w:val="CommentReference"/>
        </w:rPr>
        <w:annotationRef/>
      </w:r>
      <w:r>
        <w:t>I think you need a stronger justification for this choice.  I suspect it is because you want to capture a handful of key processes, all of which are terribly hard to do analytically so an individual-based simulation is the best way</w:t>
      </w:r>
    </w:p>
  </w:comment>
  <w:comment w:id="40" w:author="Tim Essington [2]" w:date="2019-07-08T18:08:00Z" w:initials="TEE">
    <w:p w14:paraId="1B5ACAA2" w14:textId="242CA5AF" w:rsidR="002D6827" w:rsidRDefault="002D6827">
      <w:pPr>
        <w:pStyle w:val="CommentText"/>
      </w:pPr>
      <w:r>
        <w:rPr>
          <w:rStyle w:val="CommentReference"/>
        </w:rPr>
        <w:annotationRef/>
      </w:r>
      <w:r>
        <w:t xml:space="preserve">Did you put in covariance in the true k and </w:t>
      </w:r>
      <w:proofErr w:type="spellStart"/>
      <w:proofErr w:type="gramStart"/>
      <w:r>
        <w:t>Linf</w:t>
      </w:r>
      <w:proofErr w:type="spellEnd"/>
      <w:r>
        <w:t>.</w:t>
      </w:r>
      <w:proofErr w:type="gramEnd"/>
      <w:r>
        <w:t xml:space="preserve">  These will naturally be related (as </w:t>
      </w:r>
      <w:proofErr w:type="spellStart"/>
      <w:r>
        <w:t>Linf</w:t>
      </w:r>
      <w:proofErr w:type="spellEnd"/>
      <w:r>
        <w:t xml:space="preserve"> is based, in part, on k and also anabolic rate).  The usual way to do this is to define a q which is anabolic rate, and say that q is proportional to k to some power, plus some error of course.  Then </w:t>
      </w:r>
      <w:proofErr w:type="spellStart"/>
      <w:r>
        <w:t>Linf</w:t>
      </w:r>
      <w:proofErr w:type="spellEnd"/>
      <w:r>
        <w:t xml:space="preserve"> = q/k.  I can send you some papers on this.</w:t>
      </w:r>
    </w:p>
  </w:comment>
  <w:comment w:id="41" w:author="Tim Essington [2]" w:date="2019-07-08T18:10:00Z" w:initials="TEE">
    <w:p w14:paraId="25F2E1FE" w14:textId="3E6DAC60" w:rsidR="002D6827" w:rsidRDefault="002D6827">
      <w:pPr>
        <w:pStyle w:val="CommentText"/>
      </w:pPr>
      <w:r>
        <w:rPr>
          <w:rStyle w:val="CommentReference"/>
        </w:rPr>
        <w:annotationRef/>
      </w:r>
      <w:r>
        <w:t>I don’t’ follow this</w:t>
      </w:r>
    </w:p>
  </w:comment>
  <w:comment w:id="42" w:author="Tim Essington [2]" w:date="2019-07-08T18:13:00Z" w:initials="TEE">
    <w:p w14:paraId="4028DC97" w14:textId="7594C66A" w:rsidR="002D6827" w:rsidRDefault="002D6827">
      <w:pPr>
        <w:pStyle w:val="CommentText"/>
      </w:pPr>
      <w:r>
        <w:rPr>
          <w:rStyle w:val="CommentReference"/>
        </w:rPr>
        <w:annotationRef/>
      </w:r>
      <w:r>
        <w:t>This phrase seems out of place.</w:t>
      </w:r>
    </w:p>
  </w:comment>
  <w:comment w:id="50" w:author="Tim Essington [2]" w:date="2019-07-08T18:13:00Z" w:initials="TEE">
    <w:p w14:paraId="4784F95E" w14:textId="6D9D85EE" w:rsidR="002D6827" w:rsidRDefault="002D6827">
      <w:pPr>
        <w:pStyle w:val="CommentText"/>
      </w:pPr>
      <w:r>
        <w:rPr>
          <w:rStyle w:val="CommentReference"/>
        </w:rPr>
        <w:annotationRef/>
      </w:r>
      <w:r>
        <w:t>Longitude 0 to 50?</w:t>
      </w:r>
    </w:p>
  </w:comment>
  <w:comment w:id="44" w:author="Tim Essington [2]" w:date="2019-07-08T18:16:00Z" w:initials="TEE">
    <w:p w14:paraId="5E7B266A" w14:textId="05EA3F17" w:rsidR="002D6827" w:rsidRDefault="002D6827">
      <w:pPr>
        <w:pStyle w:val="CommentText"/>
      </w:pPr>
      <w:r>
        <w:rPr>
          <w:rStyle w:val="CommentReference"/>
        </w:rPr>
        <w:annotationRef/>
      </w:r>
      <w:r>
        <w:t xml:space="preserve">Throughout here, try to avoid words that have </w:t>
      </w:r>
      <w:proofErr w:type="spellStart"/>
      <w:r>
        <w:t>have</w:t>
      </w:r>
      <w:proofErr w:type="spellEnd"/>
      <w:r>
        <w:t xml:space="preserve"> to keep repeating, especially if they aren’t verbs. Also give the reader a bit of slack for being able to make some reasonable conclusions.  </w:t>
      </w:r>
    </w:p>
  </w:comment>
  <w:comment w:id="66" w:author="Tim Essington [2]" w:date="2019-07-08T18:18:00Z" w:initials="TEE">
    <w:p w14:paraId="46D9B0BC" w14:textId="448881D4" w:rsidR="002D6827" w:rsidRDefault="002D6827">
      <w:pPr>
        <w:pStyle w:val="CommentText"/>
      </w:pPr>
      <w:r>
        <w:rPr>
          <w:rStyle w:val="CommentReference"/>
        </w:rPr>
        <w:annotationRef/>
      </w:r>
      <w:r>
        <w:t>Keep this as parallel in structure as possible.</w:t>
      </w:r>
    </w:p>
  </w:comment>
  <w:comment w:id="71" w:author="Tim Essington [2]" w:date="2019-07-08T18:18:00Z" w:initials="TEE">
    <w:p w14:paraId="3E81703B" w14:textId="1101E2E2" w:rsidR="002D6827" w:rsidRDefault="002D6827">
      <w:pPr>
        <w:pStyle w:val="CommentText"/>
      </w:pPr>
      <w:r>
        <w:rPr>
          <w:rStyle w:val="CommentReference"/>
        </w:rPr>
        <w:annotationRef/>
      </w:r>
      <w:r>
        <w:t>What is the difference between having assigned vs. sampled?</w:t>
      </w:r>
    </w:p>
  </w:comment>
  <w:comment w:id="72" w:author="Trevor Branch" w:date="2019-07-17T16:41:00Z" w:initials="TB">
    <w:p w14:paraId="5097CD98" w14:textId="6D5F8436" w:rsidR="00B20E64" w:rsidRDefault="00B20E64">
      <w:pPr>
        <w:pStyle w:val="CommentText"/>
      </w:pPr>
      <w:r>
        <w:rPr>
          <w:rStyle w:val="CommentReference"/>
        </w:rPr>
        <w:annotationRef/>
      </w:r>
      <w:r>
        <w:t xml:space="preserve">Question for the entire simulation: seems that none of this includes fishing effects, which might differ smoothly along the gradient of the fish population (e.g. high in Alaska and low in CC or vice versa). Given the Rosa Lee phenomenon, this might bias the estimation of growth parameters in a way that would make it appear that there were spatial differences in growth. With an individual based </w:t>
      </w:r>
      <w:proofErr w:type="gramStart"/>
      <w:r>
        <w:t>model</w:t>
      </w:r>
      <w:proofErr w:type="gramEnd"/>
      <w:r>
        <w:t xml:space="preserve"> it would be easy to tease apart. </w:t>
      </w:r>
    </w:p>
  </w:comment>
  <w:comment w:id="73" w:author="mkapur" w:date="2019-09-23T13:30:00Z" w:initials="m">
    <w:p w14:paraId="6D9A2298" w14:textId="16F381A2" w:rsidR="00BF4218" w:rsidRDefault="00BF4218">
      <w:pPr>
        <w:pStyle w:val="CommentText"/>
      </w:pPr>
      <w:r>
        <w:rPr>
          <w:rStyle w:val="CommentReference"/>
        </w:rPr>
        <w:annotationRef/>
      </w:r>
      <w:r>
        <w:t xml:space="preserve">True—out of scope (what are F effects) but your concern on whether F is impacting the observed LAA for sablefish is </w:t>
      </w:r>
      <w:proofErr w:type="gramStart"/>
      <w:r>
        <w:t>valid, and</w:t>
      </w:r>
      <w:proofErr w:type="gramEnd"/>
      <w:r>
        <w:t xml:space="preserve"> addressed in discussion. We also address </w:t>
      </w:r>
      <w:proofErr w:type="spellStart"/>
      <w:r>
        <w:t>selex</w:t>
      </w:r>
      <w:proofErr w:type="spellEnd"/>
      <w:r>
        <w:t xml:space="preserve"> in new appx.</w:t>
      </w:r>
    </w:p>
  </w:comment>
  <w:comment w:id="75" w:author="Trevor Branch" w:date="2019-07-17T16:44:00Z" w:initials="TB">
    <w:p w14:paraId="2FF2FAAD" w14:textId="6F02C6D2" w:rsidR="00C322D8" w:rsidRDefault="00C322D8">
      <w:pPr>
        <w:pStyle w:val="CommentText"/>
      </w:pPr>
      <w:r>
        <w:rPr>
          <w:rStyle w:val="CommentReference"/>
        </w:rPr>
        <w:annotationRef/>
      </w:r>
      <w:r>
        <w:t xml:space="preserve">to the nearest 0.5 degree or what? Since the underlying data are continuous, this requires some mention of bin size in which to be correct. </w:t>
      </w:r>
    </w:p>
  </w:comment>
  <w:comment w:id="76" w:author="mkapur" w:date="2019-09-23T13:31:00Z" w:initials="m">
    <w:p w14:paraId="6CD9DF2B" w14:textId="1099687C" w:rsidR="000C350D" w:rsidRDefault="000C350D">
      <w:pPr>
        <w:pStyle w:val="CommentText"/>
      </w:pPr>
      <w:r>
        <w:rPr>
          <w:rStyle w:val="CommentReference"/>
        </w:rPr>
        <w:annotationRef/>
      </w:r>
      <w:r>
        <w:t>This is clarified above where we say rounded</w:t>
      </w:r>
    </w:p>
  </w:comment>
  <w:comment w:id="78" w:author="Trevor Branch" w:date="2019-07-17T16:47:00Z" w:initials="TB">
    <w:p w14:paraId="6A558FBD" w14:textId="1ED505E6" w:rsidR="00C322D8" w:rsidRDefault="00C322D8">
      <w:pPr>
        <w:pStyle w:val="CommentText"/>
      </w:pPr>
      <w:r>
        <w:rPr>
          <w:rStyle w:val="CommentReference"/>
        </w:rPr>
        <w:annotationRef/>
      </w:r>
      <w:r>
        <w:t xml:space="preserve">This topic sentence does not apply to the whole (very long) paragraph. Either reword the sentence or divide the paragraph into multiple chunks. </w:t>
      </w:r>
    </w:p>
  </w:comment>
  <w:comment w:id="86" w:author="Trevor Branch" w:date="2019-07-17T16:48:00Z" w:initials="TB">
    <w:p w14:paraId="4FD2484F" w14:textId="18757721" w:rsidR="00C322D8" w:rsidRDefault="00C322D8">
      <w:pPr>
        <w:pStyle w:val="CommentText"/>
      </w:pPr>
      <w:r>
        <w:rPr>
          <w:rStyle w:val="CommentReference"/>
        </w:rPr>
        <w:annotationRef/>
      </w:r>
      <w:r>
        <w:t xml:space="preserve">you would expect this in 95% of simulations given a t-test at alpha = 0.05. </w:t>
      </w:r>
    </w:p>
  </w:comment>
  <w:comment w:id="87" w:author="mkapur" w:date="2019-09-23T13:33:00Z" w:initials="m">
    <w:p w14:paraId="71A5A96A" w14:textId="5277F1E1" w:rsidR="00B64141" w:rsidRDefault="00B64141">
      <w:pPr>
        <w:pStyle w:val="CommentText"/>
      </w:pPr>
      <w:r>
        <w:rPr>
          <w:rStyle w:val="CommentReference"/>
        </w:rPr>
        <w:annotationRef/>
      </w:r>
      <w:r>
        <w:t>fair but this isn’t using a t test?</w:t>
      </w:r>
    </w:p>
  </w:comment>
  <w:comment w:id="88" w:author="Tim Essington [2]" w:date="2019-07-08T19:03:00Z" w:initials="TEE">
    <w:p w14:paraId="22A84C94" w14:textId="689F922B" w:rsidR="002D6827" w:rsidRDefault="002D6827">
      <w:pPr>
        <w:pStyle w:val="CommentText"/>
      </w:pPr>
      <w:r>
        <w:rPr>
          <w:rStyle w:val="CommentReference"/>
        </w:rPr>
        <w:annotationRef/>
      </w:r>
      <w:r>
        <w:t>It’s not particularly effective to list off statistics (e.g. percentages, and what not).  The reader has no anchor point to use these numbers usefully.  Rearranging to sell the point that STARS had issues will help a lot.</w:t>
      </w:r>
    </w:p>
  </w:comment>
  <w:comment w:id="93" w:author="Tim Essington [2]" w:date="2019-07-08T19:05:00Z" w:initials="TEE">
    <w:p w14:paraId="048C303F" w14:textId="35660CD9" w:rsidR="002D6827" w:rsidRDefault="002D6827">
      <w:pPr>
        <w:pStyle w:val="CommentText"/>
      </w:pPr>
      <w:r>
        <w:rPr>
          <w:rStyle w:val="CommentReference"/>
        </w:rPr>
        <w:annotationRef/>
      </w:r>
      <w:r>
        <w:t>???</w:t>
      </w:r>
    </w:p>
  </w:comment>
  <w:comment w:id="94" w:author="Trevor Branch" w:date="2019-07-17T16:50:00Z" w:initials="TB">
    <w:p w14:paraId="141D74B4" w14:textId="3E0F1037" w:rsidR="00634FD7" w:rsidRDefault="00634FD7">
      <w:pPr>
        <w:pStyle w:val="CommentText"/>
      </w:pPr>
      <w:r>
        <w:rPr>
          <w:rStyle w:val="CommentReference"/>
        </w:rPr>
        <w:annotationRef/>
      </w:r>
      <w:r>
        <w:t xml:space="preserve">much too long and too many ideas in this paragraph. One idea per para. </w:t>
      </w:r>
    </w:p>
  </w:comment>
  <w:comment w:id="95" w:author="Trevor Branch" w:date="2019-07-17T16:50:00Z" w:initials="TB">
    <w:p w14:paraId="69641A5A" w14:textId="21037675" w:rsidR="00634FD7" w:rsidRDefault="00634FD7">
      <w:pPr>
        <w:pStyle w:val="CommentText"/>
      </w:pPr>
      <w:bookmarkStart w:id="96" w:name="_Hlk20138245"/>
      <w:r>
        <w:rPr>
          <w:rStyle w:val="CommentReference"/>
        </w:rPr>
        <w:annotationRef/>
      </w:r>
      <w:r>
        <w:t xml:space="preserve">this is a major issue, suggesting that data sampling gives the result rather than true underlying growth differences. Should be flagged in the abstract. </w:t>
      </w:r>
    </w:p>
    <w:bookmarkEnd w:id="96"/>
  </w:comment>
  <w:comment w:id="116" w:author="Tim Essington [2]" w:date="2019-07-08T19:12:00Z" w:initials="TEE">
    <w:p w14:paraId="0F437FB5" w14:textId="21759AE9" w:rsidR="002D6827" w:rsidRDefault="002D6827">
      <w:pPr>
        <w:pStyle w:val="CommentText"/>
      </w:pPr>
      <w:r>
        <w:rPr>
          <w:rStyle w:val="CommentReference"/>
        </w:rPr>
        <w:annotationRef/>
      </w:r>
      <w:bookmarkStart w:id="117" w:name="_GoBack"/>
      <w:bookmarkEnd w:id="117"/>
      <w:r>
        <w:t>I don’t see any poi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D03CB09" w15:done="1"/>
  <w15:commentEx w15:paraId="6283C78A" w15:done="1"/>
  <w15:commentEx w15:paraId="2F0D8808" w15:done="1"/>
  <w15:commentEx w15:paraId="5736A13B" w15:done="1"/>
  <w15:commentEx w15:paraId="5E7D535F" w15:done="1"/>
  <w15:commentEx w15:paraId="20178B71" w15:done="1"/>
  <w15:commentEx w15:paraId="6AA93079" w15:done="1"/>
  <w15:commentEx w15:paraId="686BBF92" w15:done="1"/>
  <w15:commentEx w15:paraId="4A447C0A" w15:done="1"/>
  <w15:commentEx w15:paraId="2BB516DC" w15:done="1"/>
  <w15:commentEx w15:paraId="4516ACF2" w15:done="1"/>
  <w15:commentEx w15:paraId="1B5ACAA2" w15:done="0"/>
  <w15:commentEx w15:paraId="25F2E1FE" w15:done="1"/>
  <w15:commentEx w15:paraId="4028DC97" w15:done="1"/>
  <w15:commentEx w15:paraId="4784F95E" w15:done="1"/>
  <w15:commentEx w15:paraId="5E7B266A" w15:done="1"/>
  <w15:commentEx w15:paraId="46D9B0BC" w15:done="1"/>
  <w15:commentEx w15:paraId="3E81703B" w15:done="1"/>
  <w15:commentEx w15:paraId="5097CD98" w15:done="0"/>
  <w15:commentEx w15:paraId="6D9A2298" w15:paraIdParent="5097CD98" w15:done="0"/>
  <w15:commentEx w15:paraId="2FF2FAAD" w15:done="0"/>
  <w15:commentEx w15:paraId="6CD9DF2B" w15:paraIdParent="2FF2FAAD" w15:done="0"/>
  <w15:commentEx w15:paraId="6A558FBD" w15:done="0"/>
  <w15:commentEx w15:paraId="4FD2484F" w15:done="1"/>
  <w15:commentEx w15:paraId="71A5A96A" w15:paraIdParent="4FD2484F" w15:done="1"/>
  <w15:commentEx w15:paraId="22A84C94" w15:done="1"/>
  <w15:commentEx w15:paraId="048C303F" w15:done="1"/>
  <w15:commentEx w15:paraId="141D74B4" w15:done="1"/>
  <w15:commentEx w15:paraId="69641A5A" w15:done="0"/>
  <w15:commentEx w15:paraId="0F437FB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D03CB09" w16cid:durableId="20CDF23B"/>
  <w16cid:commentId w16cid:paraId="6283C78A" w16cid:durableId="20CDF2BD"/>
  <w16cid:commentId w16cid:paraId="2F0D8808" w16cid:durableId="20CDF30F"/>
  <w16cid:commentId w16cid:paraId="5736A13B" w16cid:durableId="20CDF36A"/>
  <w16cid:commentId w16cid:paraId="5E7D535F" w16cid:durableId="21334485"/>
  <w16cid:commentId w16cid:paraId="20178B71" w16cid:durableId="21334486"/>
  <w16cid:commentId w16cid:paraId="6AA93079" w16cid:durableId="21334487"/>
  <w16cid:commentId w16cid:paraId="686BBF92" w16cid:durableId="21334488"/>
  <w16cid:commentId w16cid:paraId="4A447C0A" w16cid:durableId="20CE049E"/>
  <w16cid:commentId w16cid:paraId="2BB516DC" w16cid:durableId="20CE102B"/>
  <w16cid:commentId w16cid:paraId="4516ACF2" w16cid:durableId="20CE1051"/>
  <w16cid:commentId w16cid:paraId="1B5ACAA2" w16cid:durableId="20CE0505"/>
  <w16cid:commentId w16cid:paraId="25F2E1FE" w16cid:durableId="20CE057D"/>
  <w16cid:commentId w16cid:paraId="4028DC97" w16cid:durableId="20CE0633"/>
  <w16cid:commentId w16cid:paraId="4784F95E" w16cid:durableId="20CE0660"/>
  <w16cid:commentId w16cid:paraId="5E7B266A" w16cid:durableId="20CE070A"/>
  <w16cid:commentId w16cid:paraId="46D9B0BC" w16cid:durableId="20CE077E"/>
  <w16cid:commentId w16cid:paraId="3E81703B" w16cid:durableId="20CE075B"/>
  <w16cid:commentId w16cid:paraId="5097CD98" w16cid:durableId="21334493"/>
  <w16cid:commentId w16cid:paraId="6D9A2298" w16cid:durableId="21334793"/>
  <w16cid:commentId w16cid:paraId="2FF2FAAD" w16cid:durableId="21334494"/>
  <w16cid:commentId w16cid:paraId="6CD9DF2B" w16cid:durableId="213347B2"/>
  <w16cid:commentId w16cid:paraId="6A558FBD" w16cid:durableId="21334495"/>
  <w16cid:commentId w16cid:paraId="4FD2484F" w16cid:durableId="21334496"/>
  <w16cid:commentId w16cid:paraId="71A5A96A" w16cid:durableId="2133482F"/>
  <w16cid:commentId w16cid:paraId="22A84C94" w16cid:durableId="20CE11EA"/>
  <w16cid:commentId w16cid:paraId="048C303F" w16cid:durableId="20CE1277"/>
  <w16cid:commentId w16cid:paraId="141D74B4" w16cid:durableId="21334499"/>
  <w16cid:commentId w16cid:paraId="69641A5A" w16cid:durableId="2133449A"/>
  <w16cid:commentId w16cid:paraId="0F437FB5" w16cid:durableId="20CE140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79E0CDD" w14:textId="77777777" w:rsidR="001F13B7" w:rsidRDefault="001F13B7" w:rsidP="00F50131">
      <w:pPr>
        <w:spacing w:after="0" w:line="240" w:lineRule="auto"/>
      </w:pPr>
      <w:r>
        <w:separator/>
      </w:r>
    </w:p>
  </w:endnote>
  <w:endnote w:type="continuationSeparator" w:id="0">
    <w:p w14:paraId="5022AC46" w14:textId="77777777" w:rsidR="001F13B7" w:rsidRDefault="001F13B7" w:rsidP="00F50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001758"/>
      <w:docPartObj>
        <w:docPartGallery w:val="Page Numbers (Bottom of Page)"/>
        <w:docPartUnique/>
      </w:docPartObj>
    </w:sdtPr>
    <w:sdtEndPr>
      <w:rPr>
        <w:noProof/>
      </w:rPr>
    </w:sdtEndPr>
    <w:sdtContent>
      <w:p w14:paraId="041015AF" w14:textId="58E4240D" w:rsidR="002D6827" w:rsidRDefault="002D6827">
        <w:pPr>
          <w:pStyle w:val="Footer"/>
          <w:jc w:val="right"/>
        </w:pPr>
        <w:r>
          <w:fldChar w:fldCharType="begin"/>
        </w:r>
        <w:r>
          <w:instrText xml:space="preserve"> PAGE   \* MERGEFORMAT </w:instrText>
        </w:r>
        <w:r>
          <w:fldChar w:fldCharType="separate"/>
        </w:r>
        <w:r w:rsidR="00E26AC8">
          <w:rPr>
            <w:noProof/>
          </w:rPr>
          <w:t>15</w:t>
        </w:r>
        <w:r>
          <w:rPr>
            <w:noProof/>
          </w:rPr>
          <w:fldChar w:fldCharType="end"/>
        </w:r>
      </w:p>
    </w:sdtContent>
  </w:sdt>
  <w:p w14:paraId="01996BCC" w14:textId="77777777" w:rsidR="002D6827" w:rsidRDefault="002D682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882BF4" w14:textId="51060FAA" w:rsidR="002D6827" w:rsidRDefault="002D6827">
    <w:pPr>
      <w:pStyle w:val="Footer"/>
      <w:jc w:val="right"/>
    </w:pPr>
    <w:r>
      <w:fldChar w:fldCharType="begin"/>
    </w:r>
    <w:r>
      <w:instrText xml:space="preserve"> PAGE   \* MERGEFORMAT </w:instrText>
    </w:r>
    <w:r>
      <w:fldChar w:fldCharType="separate"/>
    </w:r>
    <w:r w:rsidR="00E26AC8">
      <w:rPr>
        <w:noProof/>
      </w:rPr>
      <w:t>21</w:t>
    </w:r>
    <w:r>
      <w:rPr>
        <w:noProof/>
      </w:rPr>
      <w:fldChar w:fldCharType="end"/>
    </w:r>
  </w:p>
  <w:p w14:paraId="2D8C35D5" w14:textId="77777777" w:rsidR="002D6827" w:rsidRDefault="002D682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7574027"/>
      <w:docPartObj>
        <w:docPartGallery w:val="Page Numbers (Bottom of Page)"/>
        <w:docPartUnique/>
      </w:docPartObj>
    </w:sdtPr>
    <w:sdtEndPr>
      <w:rPr>
        <w:noProof/>
      </w:rPr>
    </w:sdtEndPr>
    <w:sdtContent>
      <w:p w14:paraId="7838837D" w14:textId="63ED0455" w:rsidR="002D6827" w:rsidRDefault="002D6827">
        <w:pPr>
          <w:pStyle w:val="Footer"/>
          <w:jc w:val="right"/>
        </w:pPr>
        <w:r>
          <w:fldChar w:fldCharType="begin"/>
        </w:r>
        <w:r>
          <w:instrText xml:space="preserve"> PAGE   \* MERGEFORMAT </w:instrText>
        </w:r>
        <w:r>
          <w:fldChar w:fldCharType="separate"/>
        </w:r>
        <w:r w:rsidR="00E26AC8">
          <w:rPr>
            <w:noProof/>
          </w:rPr>
          <w:t>31</w:t>
        </w:r>
        <w:r>
          <w:rPr>
            <w:noProof/>
          </w:rPr>
          <w:fldChar w:fldCharType="end"/>
        </w:r>
      </w:p>
    </w:sdtContent>
  </w:sdt>
  <w:p w14:paraId="2B193F6F" w14:textId="77777777" w:rsidR="002D6827" w:rsidRDefault="002D68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740AE5" w14:textId="77777777" w:rsidR="001F13B7" w:rsidRDefault="001F13B7" w:rsidP="00F50131">
      <w:pPr>
        <w:spacing w:after="0" w:line="240" w:lineRule="auto"/>
      </w:pPr>
      <w:r>
        <w:separator/>
      </w:r>
    </w:p>
  </w:footnote>
  <w:footnote w:type="continuationSeparator" w:id="0">
    <w:p w14:paraId="28A3F089" w14:textId="77777777" w:rsidR="001F13B7" w:rsidRDefault="001F13B7" w:rsidP="00F5013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2E25B0"/>
    <w:multiLevelType w:val="multilevel"/>
    <w:tmpl w:val="19DC82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A816C1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FF628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663143E9"/>
    <w:multiLevelType w:val="hybridMultilevel"/>
    <w:tmpl w:val="D2EAFCBC"/>
    <w:lvl w:ilvl="0" w:tplc="F6FE34B0">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revor Branch">
    <w15:presenceInfo w15:providerId="None" w15:userId="Trevor Branch"/>
  </w15:person>
  <w15:person w15:author="Tim Essington">
    <w15:presenceInfo w15:providerId="AD" w15:userId="S::essing@uw.edu::9688509c-e771-4867-a196-0dbe1c33947e"/>
  </w15:person>
  <w15:person w15:author="Tim Essington [2]">
    <w15:presenceInfo w15:providerId="None" w15:userId="Tim Essington"/>
  </w15:person>
  <w15:person w15:author="mkapur">
    <w15:presenceInfo w15:providerId="None" w15:userId="mkapu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63DF7"/>
    <w:rsid w:val="0000580A"/>
    <w:rsid w:val="00010460"/>
    <w:rsid w:val="00011E4F"/>
    <w:rsid w:val="00012CAE"/>
    <w:rsid w:val="000157D3"/>
    <w:rsid w:val="00015DE8"/>
    <w:rsid w:val="0002109F"/>
    <w:rsid w:val="0002157C"/>
    <w:rsid w:val="00022CBF"/>
    <w:rsid w:val="00023B3D"/>
    <w:rsid w:val="00023BC7"/>
    <w:rsid w:val="00024351"/>
    <w:rsid w:val="00024702"/>
    <w:rsid w:val="00027205"/>
    <w:rsid w:val="00030AA4"/>
    <w:rsid w:val="00034C3F"/>
    <w:rsid w:val="00034F7B"/>
    <w:rsid w:val="00035951"/>
    <w:rsid w:val="00040589"/>
    <w:rsid w:val="00040834"/>
    <w:rsid w:val="00041153"/>
    <w:rsid w:val="00043307"/>
    <w:rsid w:val="00043BC2"/>
    <w:rsid w:val="00046080"/>
    <w:rsid w:val="00046EBA"/>
    <w:rsid w:val="00047BCB"/>
    <w:rsid w:val="00047DDC"/>
    <w:rsid w:val="00051E7E"/>
    <w:rsid w:val="000532F3"/>
    <w:rsid w:val="00054388"/>
    <w:rsid w:val="00054CB8"/>
    <w:rsid w:val="0005545E"/>
    <w:rsid w:val="00055553"/>
    <w:rsid w:val="00055CBF"/>
    <w:rsid w:val="000576D6"/>
    <w:rsid w:val="00062352"/>
    <w:rsid w:val="00064049"/>
    <w:rsid w:val="0006425B"/>
    <w:rsid w:val="000645CA"/>
    <w:rsid w:val="0006514B"/>
    <w:rsid w:val="00071A25"/>
    <w:rsid w:val="00072B99"/>
    <w:rsid w:val="00072BEE"/>
    <w:rsid w:val="00072D4E"/>
    <w:rsid w:val="000759C3"/>
    <w:rsid w:val="00081261"/>
    <w:rsid w:val="00081EE8"/>
    <w:rsid w:val="0008625B"/>
    <w:rsid w:val="00086F4C"/>
    <w:rsid w:val="00095171"/>
    <w:rsid w:val="000A10CF"/>
    <w:rsid w:val="000A21DA"/>
    <w:rsid w:val="000A2704"/>
    <w:rsid w:val="000A40D5"/>
    <w:rsid w:val="000A4F0B"/>
    <w:rsid w:val="000B0FA0"/>
    <w:rsid w:val="000B1158"/>
    <w:rsid w:val="000B4A0E"/>
    <w:rsid w:val="000B4A54"/>
    <w:rsid w:val="000B4B1F"/>
    <w:rsid w:val="000B5124"/>
    <w:rsid w:val="000B5B55"/>
    <w:rsid w:val="000B644F"/>
    <w:rsid w:val="000B69FD"/>
    <w:rsid w:val="000C10D1"/>
    <w:rsid w:val="000C1BF2"/>
    <w:rsid w:val="000C1CD9"/>
    <w:rsid w:val="000C2205"/>
    <w:rsid w:val="000C31F1"/>
    <w:rsid w:val="000C350D"/>
    <w:rsid w:val="000C47E4"/>
    <w:rsid w:val="000C6B26"/>
    <w:rsid w:val="000C6E8A"/>
    <w:rsid w:val="000D2048"/>
    <w:rsid w:val="000D255D"/>
    <w:rsid w:val="000D36AA"/>
    <w:rsid w:val="000D42C3"/>
    <w:rsid w:val="000E082B"/>
    <w:rsid w:val="000E391C"/>
    <w:rsid w:val="000E57B8"/>
    <w:rsid w:val="000E651C"/>
    <w:rsid w:val="000E654C"/>
    <w:rsid w:val="000E6A6C"/>
    <w:rsid w:val="000E79C7"/>
    <w:rsid w:val="000E7A4E"/>
    <w:rsid w:val="000F0C3E"/>
    <w:rsid w:val="000F3E6A"/>
    <w:rsid w:val="0010015D"/>
    <w:rsid w:val="0010075F"/>
    <w:rsid w:val="00101143"/>
    <w:rsid w:val="001011A0"/>
    <w:rsid w:val="00101B12"/>
    <w:rsid w:val="00101B63"/>
    <w:rsid w:val="00101D8E"/>
    <w:rsid w:val="00105775"/>
    <w:rsid w:val="00107177"/>
    <w:rsid w:val="001074B3"/>
    <w:rsid w:val="0011113B"/>
    <w:rsid w:val="001127D8"/>
    <w:rsid w:val="00113A0A"/>
    <w:rsid w:val="001142BC"/>
    <w:rsid w:val="00114FC5"/>
    <w:rsid w:val="0011561C"/>
    <w:rsid w:val="001161AF"/>
    <w:rsid w:val="00117953"/>
    <w:rsid w:val="00121BC4"/>
    <w:rsid w:val="001232B1"/>
    <w:rsid w:val="001240C1"/>
    <w:rsid w:val="00126E61"/>
    <w:rsid w:val="00130990"/>
    <w:rsid w:val="00132F6C"/>
    <w:rsid w:val="00135AEA"/>
    <w:rsid w:val="00135ED3"/>
    <w:rsid w:val="00137B84"/>
    <w:rsid w:val="00137EBD"/>
    <w:rsid w:val="001424C8"/>
    <w:rsid w:val="001441D1"/>
    <w:rsid w:val="00144B33"/>
    <w:rsid w:val="00146730"/>
    <w:rsid w:val="0014780A"/>
    <w:rsid w:val="00147E3F"/>
    <w:rsid w:val="001523D4"/>
    <w:rsid w:val="001545FB"/>
    <w:rsid w:val="00160DD0"/>
    <w:rsid w:val="00161E13"/>
    <w:rsid w:val="0016210F"/>
    <w:rsid w:val="0016320C"/>
    <w:rsid w:val="00163329"/>
    <w:rsid w:val="001645EA"/>
    <w:rsid w:val="00164BDA"/>
    <w:rsid w:val="0017234B"/>
    <w:rsid w:val="001770D8"/>
    <w:rsid w:val="00180970"/>
    <w:rsid w:val="001824C5"/>
    <w:rsid w:val="001837FD"/>
    <w:rsid w:val="00184A9E"/>
    <w:rsid w:val="001866EE"/>
    <w:rsid w:val="00186954"/>
    <w:rsid w:val="00186DA6"/>
    <w:rsid w:val="001876DD"/>
    <w:rsid w:val="00191AED"/>
    <w:rsid w:val="00192831"/>
    <w:rsid w:val="00193066"/>
    <w:rsid w:val="001930FF"/>
    <w:rsid w:val="001958F3"/>
    <w:rsid w:val="001976BB"/>
    <w:rsid w:val="001A1B0A"/>
    <w:rsid w:val="001A1F35"/>
    <w:rsid w:val="001A375B"/>
    <w:rsid w:val="001A5A05"/>
    <w:rsid w:val="001B21D9"/>
    <w:rsid w:val="001B234F"/>
    <w:rsid w:val="001B2D8D"/>
    <w:rsid w:val="001B3AB6"/>
    <w:rsid w:val="001B45A3"/>
    <w:rsid w:val="001B6135"/>
    <w:rsid w:val="001B618E"/>
    <w:rsid w:val="001C0800"/>
    <w:rsid w:val="001C1426"/>
    <w:rsid w:val="001C1677"/>
    <w:rsid w:val="001C2BDC"/>
    <w:rsid w:val="001C3428"/>
    <w:rsid w:val="001C70C8"/>
    <w:rsid w:val="001C7EC3"/>
    <w:rsid w:val="001D0C06"/>
    <w:rsid w:val="001D20BB"/>
    <w:rsid w:val="001D25DD"/>
    <w:rsid w:val="001D28A9"/>
    <w:rsid w:val="001D6A18"/>
    <w:rsid w:val="001D7DC0"/>
    <w:rsid w:val="001E05C4"/>
    <w:rsid w:val="001E0B96"/>
    <w:rsid w:val="001E20BC"/>
    <w:rsid w:val="001E2818"/>
    <w:rsid w:val="001F13B7"/>
    <w:rsid w:val="001F4B4A"/>
    <w:rsid w:val="001F5DCE"/>
    <w:rsid w:val="001F735D"/>
    <w:rsid w:val="001F7686"/>
    <w:rsid w:val="00200CE2"/>
    <w:rsid w:val="00201B5B"/>
    <w:rsid w:val="0020519A"/>
    <w:rsid w:val="002052E5"/>
    <w:rsid w:val="00206327"/>
    <w:rsid w:val="002073D8"/>
    <w:rsid w:val="00207531"/>
    <w:rsid w:val="002102C6"/>
    <w:rsid w:val="0021088D"/>
    <w:rsid w:val="00212215"/>
    <w:rsid w:val="00212B1C"/>
    <w:rsid w:val="00214A13"/>
    <w:rsid w:val="002151D9"/>
    <w:rsid w:val="0021550D"/>
    <w:rsid w:val="00217CF2"/>
    <w:rsid w:val="00220F04"/>
    <w:rsid w:val="0022377B"/>
    <w:rsid w:val="002239EF"/>
    <w:rsid w:val="002252A1"/>
    <w:rsid w:val="0022535D"/>
    <w:rsid w:val="002268D8"/>
    <w:rsid w:val="002274CF"/>
    <w:rsid w:val="002278EA"/>
    <w:rsid w:val="00231872"/>
    <w:rsid w:val="0023196E"/>
    <w:rsid w:val="00231A55"/>
    <w:rsid w:val="00232621"/>
    <w:rsid w:val="00233376"/>
    <w:rsid w:val="00234930"/>
    <w:rsid w:val="00234EF2"/>
    <w:rsid w:val="00234F7E"/>
    <w:rsid w:val="002360BE"/>
    <w:rsid w:val="0023745F"/>
    <w:rsid w:val="00241803"/>
    <w:rsid w:val="002458FC"/>
    <w:rsid w:val="00246216"/>
    <w:rsid w:val="00246B09"/>
    <w:rsid w:val="00247925"/>
    <w:rsid w:val="00247F68"/>
    <w:rsid w:val="00250DF2"/>
    <w:rsid w:val="00250F98"/>
    <w:rsid w:val="00252A9F"/>
    <w:rsid w:val="00254436"/>
    <w:rsid w:val="00254EB5"/>
    <w:rsid w:val="002554ED"/>
    <w:rsid w:val="00257626"/>
    <w:rsid w:val="00257CAD"/>
    <w:rsid w:val="00260039"/>
    <w:rsid w:val="002600CC"/>
    <w:rsid w:val="00261A35"/>
    <w:rsid w:val="00262084"/>
    <w:rsid w:val="002628A6"/>
    <w:rsid w:val="0026588C"/>
    <w:rsid w:val="00272120"/>
    <w:rsid w:val="002732D8"/>
    <w:rsid w:val="00273DF8"/>
    <w:rsid w:val="00274FD3"/>
    <w:rsid w:val="002758E0"/>
    <w:rsid w:val="00276042"/>
    <w:rsid w:val="00276779"/>
    <w:rsid w:val="00280246"/>
    <w:rsid w:val="00281B2C"/>
    <w:rsid w:val="00282758"/>
    <w:rsid w:val="00282DF2"/>
    <w:rsid w:val="00283D33"/>
    <w:rsid w:val="00285614"/>
    <w:rsid w:val="0028653C"/>
    <w:rsid w:val="002866F4"/>
    <w:rsid w:val="002869DA"/>
    <w:rsid w:val="00287B91"/>
    <w:rsid w:val="00290ECE"/>
    <w:rsid w:val="00291BC9"/>
    <w:rsid w:val="00291EEB"/>
    <w:rsid w:val="002934B0"/>
    <w:rsid w:val="00296472"/>
    <w:rsid w:val="00297019"/>
    <w:rsid w:val="002A0D40"/>
    <w:rsid w:val="002A1D4D"/>
    <w:rsid w:val="002A420E"/>
    <w:rsid w:val="002A5426"/>
    <w:rsid w:val="002A7BD5"/>
    <w:rsid w:val="002B12E4"/>
    <w:rsid w:val="002B12EC"/>
    <w:rsid w:val="002B159B"/>
    <w:rsid w:val="002B2781"/>
    <w:rsid w:val="002B36AF"/>
    <w:rsid w:val="002B3A98"/>
    <w:rsid w:val="002B3C33"/>
    <w:rsid w:val="002B485F"/>
    <w:rsid w:val="002B5E6B"/>
    <w:rsid w:val="002B6126"/>
    <w:rsid w:val="002B7190"/>
    <w:rsid w:val="002B78B9"/>
    <w:rsid w:val="002C0447"/>
    <w:rsid w:val="002C19CF"/>
    <w:rsid w:val="002C350B"/>
    <w:rsid w:val="002C6B59"/>
    <w:rsid w:val="002C6E0C"/>
    <w:rsid w:val="002D1062"/>
    <w:rsid w:val="002D1135"/>
    <w:rsid w:val="002D152E"/>
    <w:rsid w:val="002D188C"/>
    <w:rsid w:val="002D2153"/>
    <w:rsid w:val="002D4639"/>
    <w:rsid w:val="002D6827"/>
    <w:rsid w:val="002D6E05"/>
    <w:rsid w:val="002D7F20"/>
    <w:rsid w:val="002E02EB"/>
    <w:rsid w:val="002E0D29"/>
    <w:rsid w:val="002E1DDC"/>
    <w:rsid w:val="002E3E62"/>
    <w:rsid w:val="002E3F25"/>
    <w:rsid w:val="002E421E"/>
    <w:rsid w:val="002E5AEF"/>
    <w:rsid w:val="002E623D"/>
    <w:rsid w:val="002E72F8"/>
    <w:rsid w:val="002E7B51"/>
    <w:rsid w:val="002F0BDE"/>
    <w:rsid w:val="002F11B0"/>
    <w:rsid w:val="002F43F1"/>
    <w:rsid w:val="002F46D4"/>
    <w:rsid w:val="002F6DD3"/>
    <w:rsid w:val="0030040E"/>
    <w:rsid w:val="00301E9A"/>
    <w:rsid w:val="00303AFC"/>
    <w:rsid w:val="00304135"/>
    <w:rsid w:val="00305278"/>
    <w:rsid w:val="003057E6"/>
    <w:rsid w:val="00305832"/>
    <w:rsid w:val="0030678F"/>
    <w:rsid w:val="003071B2"/>
    <w:rsid w:val="0030725B"/>
    <w:rsid w:val="00310C1A"/>
    <w:rsid w:val="0031135F"/>
    <w:rsid w:val="00311F47"/>
    <w:rsid w:val="003141F0"/>
    <w:rsid w:val="00316216"/>
    <w:rsid w:val="00320B89"/>
    <w:rsid w:val="00320D04"/>
    <w:rsid w:val="003219D9"/>
    <w:rsid w:val="0032228C"/>
    <w:rsid w:val="003223FA"/>
    <w:rsid w:val="003229CF"/>
    <w:rsid w:val="00322C06"/>
    <w:rsid w:val="00322DAC"/>
    <w:rsid w:val="0032668E"/>
    <w:rsid w:val="00327C25"/>
    <w:rsid w:val="00330BD9"/>
    <w:rsid w:val="003313E9"/>
    <w:rsid w:val="00331A46"/>
    <w:rsid w:val="00332024"/>
    <w:rsid w:val="00333E80"/>
    <w:rsid w:val="00333FDA"/>
    <w:rsid w:val="00334EE1"/>
    <w:rsid w:val="003351C8"/>
    <w:rsid w:val="003365DC"/>
    <w:rsid w:val="003368A1"/>
    <w:rsid w:val="00336DE3"/>
    <w:rsid w:val="00337245"/>
    <w:rsid w:val="003418AD"/>
    <w:rsid w:val="003426F8"/>
    <w:rsid w:val="003437BB"/>
    <w:rsid w:val="003438A6"/>
    <w:rsid w:val="00343963"/>
    <w:rsid w:val="00344618"/>
    <w:rsid w:val="0034490E"/>
    <w:rsid w:val="00347759"/>
    <w:rsid w:val="0035012C"/>
    <w:rsid w:val="00352282"/>
    <w:rsid w:val="00352E7D"/>
    <w:rsid w:val="003532CB"/>
    <w:rsid w:val="00357218"/>
    <w:rsid w:val="0035799C"/>
    <w:rsid w:val="00362196"/>
    <w:rsid w:val="003625DB"/>
    <w:rsid w:val="00362CA9"/>
    <w:rsid w:val="003640BA"/>
    <w:rsid w:val="00367814"/>
    <w:rsid w:val="00367BDB"/>
    <w:rsid w:val="00370000"/>
    <w:rsid w:val="003737AC"/>
    <w:rsid w:val="00375D00"/>
    <w:rsid w:val="003767BF"/>
    <w:rsid w:val="00377CE3"/>
    <w:rsid w:val="003806D1"/>
    <w:rsid w:val="00381271"/>
    <w:rsid w:val="00381D2A"/>
    <w:rsid w:val="00383DB6"/>
    <w:rsid w:val="00385DC8"/>
    <w:rsid w:val="00387138"/>
    <w:rsid w:val="00390CEC"/>
    <w:rsid w:val="003916BA"/>
    <w:rsid w:val="003918D8"/>
    <w:rsid w:val="00392042"/>
    <w:rsid w:val="00392551"/>
    <w:rsid w:val="00393F1A"/>
    <w:rsid w:val="00395F82"/>
    <w:rsid w:val="003A11B9"/>
    <w:rsid w:val="003A76DA"/>
    <w:rsid w:val="003A7C48"/>
    <w:rsid w:val="003B2383"/>
    <w:rsid w:val="003B3520"/>
    <w:rsid w:val="003B4E84"/>
    <w:rsid w:val="003B7477"/>
    <w:rsid w:val="003C031E"/>
    <w:rsid w:val="003C13A9"/>
    <w:rsid w:val="003C1A99"/>
    <w:rsid w:val="003C6423"/>
    <w:rsid w:val="003C6F9E"/>
    <w:rsid w:val="003D0FC7"/>
    <w:rsid w:val="003D1CAA"/>
    <w:rsid w:val="003D3AD9"/>
    <w:rsid w:val="003D44CE"/>
    <w:rsid w:val="003D604A"/>
    <w:rsid w:val="003D6955"/>
    <w:rsid w:val="003E4700"/>
    <w:rsid w:val="003E498F"/>
    <w:rsid w:val="003E5AB7"/>
    <w:rsid w:val="003E64AE"/>
    <w:rsid w:val="003E6E79"/>
    <w:rsid w:val="003F06AE"/>
    <w:rsid w:val="003F2C17"/>
    <w:rsid w:val="003F3562"/>
    <w:rsid w:val="003F38CF"/>
    <w:rsid w:val="003F45C3"/>
    <w:rsid w:val="003F5C1D"/>
    <w:rsid w:val="003F6D4D"/>
    <w:rsid w:val="003F7577"/>
    <w:rsid w:val="00401105"/>
    <w:rsid w:val="0040193D"/>
    <w:rsid w:val="0040366B"/>
    <w:rsid w:val="00411364"/>
    <w:rsid w:val="004144D9"/>
    <w:rsid w:val="00414CCC"/>
    <w:rsid w:val="00416528"/>
    <w:rsid w:val="00420118"/>
    <w:rsid w:val="00421AA6"/>
    <w:rsid w:val="00422D4B"/>
    <w:rsid w:val="00424B2D"/>
    <w:rsid w:val="0042677E"/>
    <w:rsid w:val="00430C18"/>
    <w:rsid w:val="00430C46"/>
    <w:rsid w:val="00430D6A"/>
    <w:rsid w:val="0043253E"/>
    <w:rsid w:val="00432FC3"/>
    <w:rsid w:val="00434476"/>
    <w:rsid w:val="0043545A"/>
    <w:rsid w:val="00436D36"/>
    <w:rsid w:val="0043732C"/>
    <w:rsid w:val="0043794D"/>
    <w:rsid w:val="004409C6"/>
    <w:rsid w:val="0044373E"/>
    <w:rsid w:val="00445820"/>
    <w:rsid w:val="00446FD4"/>
    <w:rsid w:val="0044700A"/>
    <w:rsid w:val="004477B5"/>
    <w:rsid w:val="004505BB"/>
    <w:rsid w:val="00455F78"/>
    <w:rsid w:val="0045661E"/>
    <w:rsid w:val="00457B0D"/>
    <w:rsid w:val="00460C34"/>
    <w:rsid w:val="00460E61"/>
    <w:rsid w:val="004610B1"/>
    <w:rsid w:val="004613FD"/>
    <w:rsid w:val="00461B39"/>
    <w:rsid w:val="00463541"/>
    <w:rsid w:val="00466B36"/>
    <w:rsid w:val="00471BD5"/>
    <w:rsid w:val="00473F2A"/>
    <w:rsid w:val="00475733"/>
    <w:rsid w:val="00475B1C"/>
    <w:rsid w:val="00475E84"/>
    <w:rsid w:val="0047602E"/>
    <w:rsid w:val="00476E6A"/>
    <w:rsid w:val="00476FE7"/>
    <w:rsid w:val="0048431F"/>
    <w:rsid w:val="004862B8"/>
    <w:rsid w:val="004906F5"/>
    <w:rsid w:val="00490DD6"/>
    <w:rsid w:val="00491266"/>
    <w:rsid w:val="00493465"/>
    <w:rsid w:val="00493E13"/>
    <w:rsid w:val="004973C8"/>
    <w:rsid w:val="00497F73"/>
    <w:rsid w:val="004A03C4"/>
    <w:rsid w:val="004A2A12"/>
    <w:rsid w:val="004A630B"/>
    <w:rsid w:val="004A6F3D"/>
    <w:rsid w:val="004B046A"/>
    <w:rsid w:val="004B0E94"/>
    <w:rsid w:val="004B277C"/>
    <w:rsid w:val="004B3FA4"/>
    <w:rsid w:val="004B52F9"/>
    <w:rsid w:val="004B74A5"/>
    <w:rsid w:val="004C0E4D"/>
    <w:rsid w:val="004C118F"/>
    <w:rsid w:val="004C1261"/>
    <w:rsid w:val="004C1F0B"/>
    <w:rsid w:val="004C1FEB"/>
    <w:rsid w:val="004C4020"/>
    <w:rsid w:val="004C7295"/>
    <w:rsid w:val="004C78D8"/>
    <w:rsid w:val="004D0927"/>
    <w:rsid w:val="004D2F33"/>
    <w:rsid w:val="004D3306"/>
    <w:rsid w:val="004D4C29"/>
    <w:rsid w:val="004D5185"/>
    <w:rsid w:val="004D72BD"/>
    <w:rsid w:val="004E0036"/>
    <w:rsid w:val="004E048A"/>
    <w:rsid w:val="004E1BF0"/>
    <w:rsid w:val="004E1E7E"/>
    <w:rsid w:val="004E2368"/>
    <w:rsid w:val="004E2BD9"/>
    <w:rsid w:val="004E2DEE"/>
    <w:rsid w:val="004E2FE6"/>
    <w:rsid w:val="004E384E"/>
    <w:rsid w:val="004E6CF4"/>
    <w:rsid w:val="004F2F0A"/>
    <w:rsid w:val="004F40D2"/>
    <w:rsid w:val="004F4F42"/>
    <w:rsid w:val="004F6FFD"/>
    <w:rsid w:val="0050070A"/>
    <w:rsid w:val="00501E09"/>
    <w:rsid w:val="00503E71"/>
    <w:rsid w:val="00504934"/>
    <w:rsid w:val="00505127"/>
    <w:rsid w:val="00506197"/>
    <w:rsid w:val="00506BD6"/>
    <w:rsid w:val="00506E17"/>
    <w:rsid w:val="00511244"/>
    <w:rsid w:val="00511A2F"/>
    <w:rsid w:val="005130BB"/>
    <w:rsid w:val="00513905"/>
    <w:rsid w:val="00514549"/>
    <w:rsid w:val="00514739"/>
    <w:rsid w:val="0051589F"/>
    <w:rsid w:val="00515C26"/>
    <w:rsid w:val="00516C53"/>
    <w:rsid w:val="00517735"/>
    <w:rsid w:val="005226AD"/>
    <w:rsid w:val="00523065"/>
    <w:rsid w:val="005234B9"/>
    <w:rsid w:val="005259C5"/>
    <w:rsid w:val="00527F2F"/>
    <w:rsid w:val="00531519"/>
    <w:rsid w:val="00533635"/>
    <w:rsid w:val="005359CF"/>
    <w:rsid w:val="005377B8"/>
    <w:rsid w:val="005400EE"/>
    <w:rsid w:val="00540318"/>
    <w:rsid w:val="00541DEF"/>
    <w:rsid w:val="00542B76"/>
    <w:rsid w:val="005430FD"/>
    <w:rsid w:val="005443E0"/>
    <w:rsid w:val="005453B8"/>
    <w:rsid w:val="00546272"/>
    <w:rsid w:val="0054799E"/>
    <w:rsid w:val="005514B8"/>
    <w:rsid w:val="00551B60"/>
    <w:rsid w:val="00552F66"/>
    <w:rsid w:val="0055586B"/>
    <w:rsid w:val="00555EB1"/>
    <w:rsid w:val="005571AE"/>
    <w:rsid w:val="00560355"/>
    <w:rsid w:val="00560DB0"/>
    <w:rsid w:val="005624A6"/>
    <w:rsid w:val="0056300A"/>
    <w:rsid w:val="00563C56"/>
    <w:rsid w:val="00564486"/>
    <w:rsid w:val="00565467"/>
    <w:rsid w:val="0057075F"/>
    <w:rsid w:val="00570DC0"/>
    <w:rsid w:val="005721C5"/>
    <w:rsid w:val="005742CD"/>
    <w:rsid w:val="005746C7"/>
    <w:rsid w:val="005754B9"/>
    <w:rsid w:val="0057578D"/>
    <w:rsid w:val="00575CEA"/>
    <w:rsid w:val="00577222"/>
    <w:rsid w:val="0058125D"/>
    <w:rsid w:val="005816B1"/>
    <w:rsid w:val="00581778"/>
    <w:rsid w:val="0058548D"/>
    <w:rsid w:val="00585ACF"/>
    <w:rsid w:val="00585C52"/>
    <w:rsid w:val="005866AE"/>
    <w:rsid w:val="00586BBE"/>
    <w:rsid w:val="005875F9"/>
    <w:rsid w:val="0059154F"/>
    <w:rsid w:val="00591DAA"/>
    <w:rsid w:val="00591FF0"/>
    <w:rsid w:val="005923EA"/>
    <w:rsid w:val="005937F2"/>
    <w:rsid w:val="0059460E"/>
    <w:rsid w:val="00594F68"/>
    <w:rsid w:val="00597517"/>
    <w:rsid w:val="005A05F5"/>
    <w:rsid w:val="005A0B2F"/>
    <w:rsid w:val="005A19AC"/>
    <w:rsid w:val="005A218E"/>
    <w:rsid w:val="005A2DF7"/>
    <w:rsid w:val="005A2F0F"/>
    <w:rsid w:val="005A39D0"/>
    <w:rsid w:val="005A4A3F"/>
    <w:rsid w:val="005A502C"/>
    <w:rsid w:val="005A5C86"/>
    <w:rsid w:val="005A62A5"/>
    <w:rsid w:val="005A756B"/>
    <w:rsid w:val="005B0F44"/>
    <w:rsid w:val="005B235A"/>
    <w:rsid w:val="005B42E2"/>
    <w:rsid w:val="005B4E96"/>
    <w:rsid w:val="005B623D"/>
    <w:rsid w:val="005B6C7D"/>
    <w:rsid w:val="005B6CE5"/>
    <w:rsid w:val="005B70FF"/>
    <w:rsid w:val="005C020F"/>
    <w:rsid w:val="005C1C7E"/>
    <w:rsid w:val="005C31BC"/>
    <w:rsid w:val="005C3506"/>
    <w:rsid w:val="005C3972"/>
    <w:rsid w:val="005C4FC5"/>
    <w:rsid w:val="005C55E6"/>
    <w:rsid w:val="005C5651"/>
    <w:rsid w:val="005C67E6"/>
    <w:rsid w:val="005C6AE3"/>
    <w:rsid w:val="005C76FF"/>
    <w:rsid w:val="005D095D"/>
    <w:rsid w:val="005D0AE3"/>
    <w:rsid w:val="005D11A8"/>
    <w:rsid w:val="005D1F29"/>
    <w:rsid w:val="005D279D"/>
    <w:rsid w:val="005D4DA3"/>
    <w:rsid w:val="005D63A9"/>
    <w:rsid w:val="005D7596"/>
    <w:rsid w:val="005E0FFF"/>
    <w:rsid w:val="005F0B48"/>
    <w:rsid w:val="005F254B"/>
    <w:rsid w:val="005F2575"/>
    <w:rsid w:val="005F4F04"/>
    <w:rsid w:val="005F55A2"/>
    <w:rsid w:val="005F5637"/>
    <w:rsid w:val="005F61EE"/>
    <w:rsid w:val="005F6268"/>
    <w:rsid w:val="00600B2A"/>
    <w:rsid w:val="00611BB6"/>
    <w:rsid w:val="00612667"/>
    <w:rsid w:val="00612C17"/>
    <w:rsid w:val="00614748"/>
    <w:rsid w:val="00614FEF"/>
    <w:rsid w:val="00615029"/>
    <w:rsid w:val="006166CD"/>
    <w:rsid w:val="00616824"/>
    <w:rsid w:val="00621B07"/>
    <w:rsid w:val="00623282"/>
    <w:rsid w:val="0062357A"/>
    <w:rsid w:val="00623E1F"/>
    <w:rsid w:val="00624211"/>
    <w:rsid w:val="00624A72"/>
    <w:rsid w:val="00624B17"/>
    <w:rsid w:val="006264A4"/>
    <w:rsid w:val="00627092"/>
    <w:rsid w:val="006316F6"/>
    <w:rsid w:val="00632139"/>
    <w:rsid w:val="0063253B"/>
    <w:rsid w:val="00632DD4"/>
    <w:rsid w:val="00634FD7"/>
    <w:rsid w:val="0063752C"/>
    <w:rsid w:val="00637DFE"/>
    <w:rsid w:val="0064248E"/>
    <w:rsid w:val="00642D5E"/>
    <w:rsid w:val="00642E3F"/>
    <w:rsid w:val="00646FE0"/>
    <w:rsid w:val="006478EB"/>
    <w:rsid w:val="00647FF6"/>
    <w:rsid w:val="0065303C"/>
    <w:rsid w:val="00655DDF"/>
    <w:rsid w:val="00655F5F"/>
    <w:rsid w:val="006560A9"/>
    <w:rsid w:val="00656B62"/>
    <w:rsid w:val="006604E0"/>
    <w:rsid w:val="006610ED"/>
    <w:rsid w:val="0066138F"/>
    <w:rsid w:val="00661E95"/>
    <w:rsid w:val="00662741"/>
    <w:rsid w:val="006639BD"/>
    <w:rsid w:val="006665D1"/>
    <w:rsid w:val="0067044E"/>
    <w:rsid w:val="00672DDF"/>
    <w:rsid w:val="00674D52"/>
    <w:rsid w:val="00674E32"/>
    <w:rsid w:val="00675625"/>
    <w:rsid w:val="006762CD"/>
    <w:rsid w:val="006769D1"/>
    <w:rsid w:val="00677B4D"/>
    <w:rsid w:val="00681741"/>
    <w:rsid w:val="00683D81"/>
    <w:rsid w:val="0068598A"/>
    <w:rsid w:val="00687194"/>
    <w:rsid w:val="00692DB0"/>
    <w:rsid w:val="006948C1"/>
    <w:rsid w:val="00694D64"/>
    <w:rsid w:val="00695271"/>
    <w:rsid w:val="006954C4"/>
    <w:rsid w:val="0069630B"/>
    <w:rsid w:val="00697863"/>
    <w:rsid w:val="0069791F"/>
    <w:rsid w:val="006A0AAB"/>
    <w:rsid w:val="006A0E2E"/>
    <w:rsid w:val="006A1870"/>
    <w:rsid w:val="006A39A3"/>
    <w:rsid w:val="006A3AFF"/>
    <w:rsid w:val="006A4ECF"/>
    <w:rsid w:val="006A5337"/>
    <w:rsid w:val="006A5803"/>
    <w:rsid w:val="006A59E8"/>
    <w:rsid w:val="006A5ACD"/>
    <w:rsid w:val="006A5C39"/>
    <w:rsid w:val="006A61A9"/>
    <w:rsid w:val="006B09E1"/>
    <w:rsid w:val="006B545D"/>
    <w:rsid w:val="006C1803"/>
    <w:rsid w:val="006C271B"/>
    <w:rsid w:val="006C4182"/>
    <w:rsid w:val="006C449C"/>
    <w:rsid w:val="006C4713"/>
    <w:rsid w:val="006C5792"/>
    <w:rsid w:val="006C67D2"/>
    <w:rsid w:val="006D19D2"/>
    <w:rsid w:val="006D4E17"/>
    <w:rsid w:val="006D560E"/>
    <w:rsid w:val="006D5924"/>
    <w:rsid w:val="006D6090"/>
    <w:rsid w:val="006D6165"/>
    <w:rsid w:val="006E0EB2"/>
    <w:rsid w:val="006E2C2C"/>
    <w:rsid w:val="006E4709"/>
    <w:rsid w:val="006E7F19"/>
    <w:rsid w:val="006F1452"/>
    <w:rsid w:val="006F249A"/>
    <w:rsid w:val="006F3528"/>
    <w:rsid w:val="00702273"/>
    <w:rsid w:val="00707024"/>
    <w:rsid w:val="0070719D"/>
    <w:rsid w:val="00707751"/>
    <w:rsid w:val="00707C59"/>
    <w:rsid w:val="00712DA0"/>
    <w:rsid w:val="00712F36"/>
    <w:rsid w:val="00713AC6"/>
    <w:rsid w:val="00713CA2"/>
    <w:rsid w:val="007145FD"/>
    <w:rsid w:val="00715ED3"/>
    <w:rsid w:val="007168B1"/>
    <w:rsid w:val="007176B2"/>
    <w:rsid w:val="00717B04"/>
    <w:rsid w:val="007200B4"/>
    <w:rsid w:val="0072075C"/>
    <w:rsid w:val="00721795"/>
    <w:rsid w:val="00724656"/>
    <w:rsid w:val="00724F58"/>
    <w:rsid w:val="00725F8A"/>
    <w:rsid w:val="00730B78"/>
    <w:rsid w:val="0073221D"/>
    <w:rsid w:val="007332EF"/>
    <w:rsid w:val="0073661D"/>
    <w:rsid w:val="00740A0C"/>
    <w:rsid w:val="007426FC"/>
    <w:rsid w:val="00742C57"/>
    <w:rsid w:val="007438EA"/>
    <w:rsid w:val="0074747B"/>
    <w:rsid w:val="0075052F"/>
    <w:rsid w:val="00751302"/>
    <w:rsid w:val="00753206"/>
    <w:rsid w:val="00756B5F"/>
    <w:rsid w:val="00757002"/>
    <w:rsid w:val="007572D5"/>
    <w:rsid w:val="0076147B"/>
    <w:rsid w:val="00761C2B"/>
    <w:rsid w:val="00762364"/>
    <w:rsid w:val="00764D08"/>
    <w:rsid w:val="0076504C"/>
    <w:rsid w:val="007650C2"/>
    <w:rsid w:val="00766798"/>
    <w:rsid w:val="007671B8"/>
    <w:rsid w:val="007674FF"/>
    <w:rsid w:val="00767825"/>
    <w:rsid w:val="00782268"/>
    <w:rsid w:val="00782B35"/>
    <w:rsid w:val="007858CE"/>
    <w:rsid w:val="0078640D"/>
    <w:rsid w:val="00786E5E"/>
    <w:rsid w:val="00790530"/>
    <w:rsid w:val="0079320C"/>
    <w:rsid w:val="007938F6"/>
    <w:rsid w:val="007A1261"/>
    <w:rsid w:val="007A17E6"/>
    <w:rsid w:val="007A3BAC"/>
    <w:rsid w:val="007A3DB6"/>
    <w:rsid w:val="007A65A3"/>
    <w:rsid w:val="007A6643"/>
    <w:rsid w:val="007A77A0"/>
    <w:rsid w:val="007B1EE2"/>
    <w:rsid w:val="007B663D"/>
    <w:rsid w:val="007C0AAA"/>
    <w:rsid w:val="007C0B53"/>
    <w:rsid w:val="007C19E2"/>
    <w:rsid w:val="007C3A1A"/>
    <w:rsid w:val="007C3C07"/>
    <w:rsid w:val="007C3FF6"/>
    <w:rsid w:val="007C4382"/>
    <w:rsid w:val="007C5D78"/>
    <w:rsid w:val="007C5DE5"/>
    <w:rsid w:val="007C6390"/>
    <w:rsid w:val="007C7C5C"/>
    <w:rsid w:val="007D1105"/>
    <w:rsid w:val="007D1370"/>
    <w:rsid w:val="007D19A2"/>
    <w:rsid w:val="007D25E8"/>
    <w:rsid w:val="007D5D8B"/>
    <w:rsid w:val="007D5FD4"/>
    <w:rsid w:val="007D7911"/>
    <w:rsid w:val="007E0434"/>
    <w:rsid w:val="007E68BB"/>
    <w:rsid w:val="007E759C"/>
    <w:rsid w:val="007E7B4A"/>
    <w:rsid w:val="007E7F43"/>
    <w:rsid w:val="007F11A4"/>
    <w:rsid w:val="007F2E22"/>
    <w:rsid w:val="007F51DE"/>
    <w:rsid w:val="007F7701"/>
    <w:rsid w:val="00800100"/>
    <w:rsid w:val="00800DEA"/>
    <w:rsid w:val="00801F3C"/>
    <w:rsid w:val="0080232F"/>
    <w:rsid w:val="008038A0"/>
    <w:rsid w:val="0080393A"/>
    <w:rsid w:val="00803D30"/>
    <w:rsid w:val="00804CF1"/>
    <w:rsid w:val="00805C18"/>
    <w:rsid w:val="00806417"/>
    <w:rsid w:val="00806C76"/>
    <w:rsid w:val="008074A5"/>
    <w:rsid w:val="008100A3"/>
    <w:rsid w:val="008102AB"/>
    <w:rsid w:val="00813F50"/>
    <w:rsid w:val="0081558E"/>
    <w:rsid w:val="008155CF"/>
    <w:rsid w:val="00823BC6"/>
    <w:rsid w:val="0082416C"/>
    <w:rsid w:val="00825F33"/>
    <w:rsid w:val="008262D4"/>
    <w:rsid w:val="008270F1"/>
    <w:rsid w:val="00827AF5"/>
    <w:rsid w:val="008315B8"/>
    <w:rsid w:val="008317B5"/>
    <w:rsid w:val="008317B9"/>
    <w:rsid w:val="008322F4"/>
    <w:rsid w:val="0083413E"/>
    <w:rsid w:val="008341FE"/>
    <w:rsid w:val="008344C4"/>
    <w:rsid w:val="00840C5F"/>
    <w:rsid w:val="0084205B"/>
    <w:rsid w:val="00842A20"/>
    <w:rsid w:val="00845B83"/>
    <w:rsid w:val="00845D2A"/>
    <w:rsid w:val="0084759D"/>
    <w:rsid w:val="00850AF1"/>
    <w:rsid w:val="00850F85"/>
    <w:rsid w:val="00852696"/>
    <w:rsid w:val="00853E77"/>
    <w:rsid w:val="008567BF"/>
    <w:rsid w:val="00857677"/>
    <w:rsid w:val="0085796C"/>
    <w:rsid w:val="00857EC0"/>
    <w:rsid w:val="00861F63"/>
    <w:rsid w:val="00862408"/>
    <w:rsid w:val="00862D4F"/>
    <w:rsid w:val="00863DF7"/>
    <w:rsid w:val="0087130E"/>
    <w:rsid w:val="008719C6"/>
    <w:rsid w:val="00871B3A"/>
    <w:rsid w:val="00872779"/>
    <w:rsid w:val="00873AEB"/>
    <w:rsid w:val="00873DA6"/>
    <w:rsid w:val="0087441B"/>
    <w:rsid w:val="0088027E"/>
    <w:rsid w:val="00882D1C"/>
    <w:rsid w:val="00883CE8"/>
    <w:rsid w:val="00883FFF"/>
    <w:rsid w:val="008849C3"/>
    <w:rsid w:val="00886155"/>
    <w:rsid w:val="00887E84"/>
    <w:rsid w:val="008924A8"/>
    <w:rsid w:val="0089352F"/>
    <w:rsid w:val="008936F5"/>
    <w:rsid w:val="008960B1"/>
    <w:rsid w:val="00896FAE"/>
    <w:rsid w:val="00897454"/>
    <w:rsid w:val="0089790E"/>
    <w:rsid w:val="008A1441"/>
    <w:rsid w:val="008A32E0"/>
    <w:rsid w:val="008A4098"/>
    <w:rsid w:val="008A53BD"/>
    <w:rsid w:val="008A56ED"/>
    <w:rsid w:val="008A590F"/>
    <w:rsid w:val="008A62AE"/>
    <w:rsid w:val="008A6648"/>
    <w:rsid w:val="008A679D"/>
    <w:rsid w:val="008A6F7E"/>
    <w:rsid w:val="008B2D6F"/>
    <w:rsid w:val="008B3D07"/>
    <w:rsid w:val="008B4B4A"/>
    <w:rsid w:val="008B5972"/>
    <w:rsid w:val="008C100E"/>
    <w:rsid w:val="008C3639"/>
    <w:rsid w:val="008C4635"/>
    <w:rsid w:val="008C7725"/>
    <w:rsid w:val="008C7E57"/>
    <w:rsid w:val="008D01D6"/>
    <w:rsid w:val="008D0425"/>
    <w:rsid w:val="008D0470"/>
    <w:rsid w:val="008D05D6"/>
    <w:rsid w:val="008D5E7B"/>
    <w:rsid w:val="008D77CB"/>
    <w:rsid w:val="008E0CE7"/>
    <w:rsid w:val="008E0FD7"/>
    <w:rsid w:val="008E58C1"/>
    <w:rsid w:val="008E6D3E"/>
    <w:rsid w:val="008F05D7"/>
    <w:rsid w:val="008F0D40"/>
    <w:rsid w:val="008F12DE"/>
    <w:rsid w:val="008F22A0"/>
    <w:rsid w:val="008F59B5"/>
    <w:rsid w:val="008F60C5"/>
    <w:rsid w:val="008F627F"/>
    <w:rsid w:val="00902FC3"/>
    <w:rsid w:val="00905488"/>
    <w:rsid w:val="0090579B"/>
    <w:rsid w:val="00906038"/>
    <w:rsid w:val="009062F8"/>
    <w:rsid w:val="00906A89"/>
    <w:rsid w:val="00906D30"/>
    <w:rsid w:val="00911AD9"/>
    <w:rsid w:val="0091654B"/>
    <w:rsid w:val="009176CC"/>
    <w:rsid w:val="00920A4C"/>
    <w:rsid w:val="00921D6E"/>
    <w:rsid w:val="00922BA3"/>
    <w:rsid w:val="009245F5"/>
    <w:rsid w:val="00924E93"/>
    <w:rsid w:val="00925923"/>
    <w:rsid w:val="009263FE"/>
    <w:rsid w:val="00927A47"/>
    <w:rsid w:val="00927EE3"/>
    <w:rsid w:val="009308CB"/>
    <w:rsid w:val="00931609"/>
    <w:rsid w:val="00932BEA"/>
    <w:rsid w:val="00934441"/>
    <w:rsid w:val="00935164"/>
    <w:rsid w:val="009364BC"/>
    <w:rsid w:val="00941818"/>
    <w:rsid w:val="00942717"/>
    <w:rsid w:val="009446B6"/>
    <w:rsid w:val="00947C23"/>
    <w:rsid w:val="00950CDF"/>
    <w:rsid w:val="0095270A"/>
    <w:rsid w:val="00952B81"/>
    <w:rsid w:val="00956016"/>
    <w:rsid w:val="00957C06"/>
    <w:rsid w:val="00957F10"/>
    <w:rsid w:val="0096493F"/>
    <w:rsid w:val="0096581C"/>
    <w:rsid w:val="00966A65"/>
    <w:rsid w:val="009701B3"/>
    <w:rsid w:val="00971118"/>
    <w:rsid w:val="00972ACF"/>
    <w:rsid w:val="00972E6C"/>
    <w:rsid w:val="0097653B"/>
    <w:rsid w:val="009778C1"/>
    <w:rsid w:val="00981A9D"/>
    <w:rsid w:val="009834CB"/>
    <w:rsid w:val="009835A8"/>
    <w:rsid w:val="00984839"/>
    <w:rsid w:val="009874B2"/>
    <w:rsid w:val="00987ACA"/>
    <w:rsid w:val="009913FD"/>
    <w:rsid w:val="00991E7A"/>
    <w:rsid w:val="00992E9D"/>
    <w:rsid w:val="00994FE7"/>
    <w:rsid w:val="0099655D"/>
    <w:rsid w:val="00997CA2"/>
    <w:rsid w:val="009A101B"/>
    <w:rsid w:val="009A1553"/>
    <w:rsid w:val="009A23F1"/>
    <w:rsid w:val="009A2626"/>
    <w:rsid w:val="009A3744"/>
    <w:rsid w:val="009A39C5"/>
    <w:rsid w:val="009A4F3C"/>
    <w:rsid w:val="009A5D38"/>
    <w:rsid w:val="009B03C6"/>
    <w:rsid w:val="009B1088"/>
    <w:rsid w:val="009B28AB"/>
    <w:rsid w:val="009B2BA1"/>
    <w:rsid w:val="009B35C1"/>
    <w:rsid w:val="009B4FB5"/>
    <w:rsid w:val="009B7E55"/>
    <w:rsid w:val="009C21AD"/>
    <w:rsid w:val="009C2692"/>
    <w:rsid w:val="009C2770"/>
    <w:rsid w:val="009C334D"/>
    <w:rsid w:val="009C34F2"/>
    <w:rsid w:val="009C3DE6"/>
    <w:rsid w:val="009C51E9"/>
    <w:rsid w:val="009C64B7"/>
    <w:rsid w:val="009C7B88"/>
    <w:rsid w:val="009D0759"/>
    <w:rsid w:val="009D3309"/>
    <w:rsid w:val="009D5078"/>
    <w:rsid w:val="009D5F24"/>
    <w:rsid w:val="009D7443"/>
    <w:rsid w:val="009D75F5"/>
    <w:rsid w:val="009E0898"/>
    <w:rsid w:val="009E288B"/>
    <w:rsid w:val="009E361C"/>
    <w:rsid w:val="009E402C"/>
    <w:rsid w:val="009E490C"/>
    <w:rsid w:val="009E50E8"/>
    <w:rsid w:val="009E51A1"/>
    <w:rsid w:val="009E6008"/>
    <w:rsid w:val="009F0300"/>
    <w:rsid w:val="009F0B03"/>
    <w:rsid w:val="009F1890"/>
    <w:rsid w:val="009F1AA9"/>
    <w:rsid w:val="009F1E35"/>
    <w:rsid w:val="009F5D8A"/>
    <w:rsid w:val="009F5E6D"/>
    <w:rsid w:val="009F68F2"/>
    <w:rsid w:val="009F6E32"/>
    <w:rsid w:val="009F78DF"/>
    <w:rsid w:val="00A025ED"/>
    <w:rsid w:val="00A03831"/>
    <w:rsid w:val="00A04F68"/>
    <w:rsid w:val="00A0545B"/>
    <w:rsid w:val="00A073B6"/>
    <w:rsid w:val="00A076F1"/>
    <w:rsid w:val="00A100BC"/>
    <w:rsid w:val="00A1156A"/>
    <w:rsid w:val="00A1303A"/>
    <w:rsid w:val="00A13D12"/>
    <w:rsid w:val="00A14245"/>
    <w:rsid w:val="00A14559"/>
    <w:rsid w:val="00A15B42"/>
    <w:rsid w:val="00A15FC8"/>
    <w:rsid w:val="00A16C95"/>
    <w:rsid w:val="00A16F98"/>
    <w:rsid w:val="00A21CD5"/>
    <w:rsid w:val="00A220A1"/>
    <w:rsid w:val="00A22BF1"/>
    <w:rsid w:val="00A22F47"/>
    <w:rsid w:val="00A23F50"/>
    <w:rsid w:val="00A24A4C"/>
    <w:rsid w:val="00A25644"/>
    <w:rsid w:val="00A26B70"/>
    <w:rsid w:val="00A303B4"/>
    <w:rsid w:val="00A313A5"/>
    <w:rsid w:val="00A32004"/>
    <w:rsid w:val="00A33E5C"/>
    <w:rsid w:val="00A41BB8"/>
    <w:rsid w:val="00A438F1"/>
    <w:rsid w:val="00A445E7"/>
    <w:rsid w:val="00A44F12"/>
    <w:rsid w:val="00A46BB7"/>
    <w:rsid w:val="00A50116"/>
    <w:rsid w:val="00A50DB7"/>
    <w:rsid w:val="00A50E4B"/>
    <w:rsid w:val="00A51BDE"/>
    <w:rsid w:val="00A528BA"/>
    <w:rsid w:val="00A55BE7"/>
    <w:rsid w:val="00A56EFE"/>
    <w:rsid w:val="00A60CA7"/>
    <w:rsid w:val="00A616BC"/>
    <w:rsid w:val="00A63DA7"/>
    <w:rsid w:val="00A649CB"/>
    <w:rsid w:val="00A65B55"/>
    <w:rsid w:val="00A679AC"/>
    <w:rsid w:val="00A70944"/>
    <w:rsid w:val="00A71419"/>
    <w:rsid w:val="00A72017"/>
    <w:rsid w:val="00A720E2"/>
    <w:rsid w:val="00A729D3"/>
    <w:rsid w:val="00A75AC1"/>
    <w:rsid w:val="00A767F7"/>
    <w:rsid w:val="00A77355"/>
    <w:rsid w:val="00A77394"/>
    <w:rsid w:val="00A77A77"/>
    <w:rsid w:val="00A77BD4"/>
    <w:rsid w:val="00A8116E"/>
    <w:rsid w:val="00A834A2"/>
    <w:rsid w:val="00A837CD"/>
    <w:rsid w:val="00A83B9D"/>
    <w:rsid w:val="00A857DB"/>
    <w:rsid w:val="00A9055E"/>
    <w:rsid w:val="00A905FF"/>
    <w:rsid w:val="00A90E3A"/>
    <w:rsid w:val="00A95169"/>
    <w:rsid w:val="00A9532D"/>
    <w:rsid w:val="00AA00EF"/>
    <w:rsid w:val="00AA0890"/>
    <w:rsid w:val="00AA0B9F"/>
    <w:rsid w:val="00AA168A"/>
    <w:rsid w:val="00AA3CA5"/>
    <w:rsid w:val="00AA41DF"/>
    <w:rsid w:val="00AA54DB"/>
    <w:rsid w:val="00AA564B"/>
    <w:rsid w:val="00AA6414"/>
    <w:rsid w:val="00AB1FBA"/>
    <w:rsid w:val="00AB2804"/>
    <w:rsid w:val="00AB3A3F"/>
    <w:rsid w:val="00AB3E57"/>
    <w:rsid w:val="00AB4CA9"/>
    <w:rsid w:val="00AB4D89"/>
    <w:rsid w:val="00AB4FA7"/>
    <w:rsid w:val="00AB58CE"/>
    <w:rsid w:val="00AC02E6"/>
    <w:rsid w:val="00AC07CF"/>
    <w:rsid w:val="00AC174C"/>
    <w:rsid w:val="00AC1DD4"/>
    <w:rsid w:val="00AC2082"/>
    <w:rsid w:val="00AC488E"/>
    <w:rsid w:val="00AD0570"/>
    <w:rsid w:val="00AD0AC7"/>
    <w:rsid w:val="00AD1295"/>
    <w:rsid w:val="00AD2C73"/>
    <w:rsid w:val="00AD45C5"/>
    <w:rsid w:val="00AD52F6"/>
    <w:rsid w:val="00AD5763"/>
    <w:rsid w:val="00AD75A8"/>
    <w:rsid w:val="00AE049E"/>
    <w:rsid w:val="00AE062D"/>
    <w:rsid w:val="00AE181E"/>
    <w:rsid w:val="00AE373C"/>
    <w:rsid w:val="00AE4031"/>
    <w:rsid w:val="00AE4E48"/>
    <w:rsid w:val="00AE4F20"/>
    <w:rsid w:val="00AE5182"/>
    <w:rsid w:val="00AE7DBA"/>
    <w:rsid w:val="00AF1875"/>
    <w:rsid w:val="00AF2270"/>
    <w:rsid w:val="00AF2717"/>
    <w:rsid w:val="00AF28E0"/>
    <w:rsid w:val="00AF458B"/>
    <w:rsid w:val="00AF4913"/>
    <w:rsid w:val="00AF7365"/>
    <w:rsid w:val="00B00740"/>
    <w:rsid w:val="00B00F21"/>
    <w:rsid w:val="00B0174F"/>
    <w:rsid w:val="00B0287C"/>
    <w:rsid w:val="00B03F3F"/>
    <w:rsid w:val="00B04E49"/>
    <w:rsid w:val="00B06507"/>
    <w:rsid w:val="00B06C3A"/>
    <w:rsid w:val="00B07A6F"/>
    <w:rsid w:val="00B10712"/>
    <w:rsid w:val="00B11828"/>
    <w:rsid w:val="00B11A55"/>
    <w:rsid w:val="00B1327B"/>
    <w:rsid w:val="00B1424C"/>
    <w:rsid w:val="00B14696"/>
    <w:rsid w:val="00B16544"/>
    <w:rsid w:val="00B16645"/>
    <w:rsid w:val="00B16E31"/>
    <w:rsid w:val="00B17CAE"/>
    <w:rsid w:val="00B17EFA"/>
    <w:rsid w:val="00B20E64"/>
    <w:rsid w:val="00B22F5E"/>
    <w:rsid w:val="00B23510"/>
    <w:rsid w:val="00B24C55"/>
    <w:rsid w:val="00B274FD"/>
    <w:rsid w:val="00B27A77"/>
    <w:rsid w:val="00B27C79"/>
    <w:rsid w:val="00B27FEE"/>
    <w:rsid w:val="00B303A7"/>
    <w:rsid w:val="00B30926"/>
    <w:rsid w:val="00B34995"/>
    <w:rsid w:val="00B350F8"/>
    <w:rsid w:val="00B35BCB"/>
    <w:rsid w:val="00B362D7"/>
    <w:rsid w:val="00B40272"/>
    <w:rsid w:val="00B40341"/>
    <w:rsid w:val="00B41546"/>
    <w:rsid w:val="00B4189A"/>
    <w:rsid w:val="00B4245B"/>
    <w:rsid w:val="00B4317E"/>
    <w:rsid w:val="00B43B37"/>
    <w:rsid w:val="00B43EA8"/>
    <w:rsid w:val="00B44652"/>
    <w:rsid w:val="00B44E89"/>
    <w:rsid w:val="00B4644F"/>
    <w:rsid w:val="00B46C34"/>
    <w:rsid w:val="00B520E8"/>
    <w:rsid w:val="00B52B30"/>
    <w:rsid w:val="00B53149"/>
    <w:rsid w:val="00B53A85"/>
    <w:rsid w:val="00B54EDD"/>
    <w:rsid w:val="00B561EA"/>
    <w:rsid w:val="00B566C3"/>
    <w:rsid w:val="00B5675D"/>
    <w:rsid w:val="00B56DC4"/>
    <w:rsid w:val="00B60E76"/>
    <w:rsid w:val="00B614FB"/>
    <w:rsid w:val="00B61E81"/>
    <w:rsid w:val="00B6218A"/>
    <w:rsid w:val="00B62684"/>
    <w:rsid w:val="00B62B5E"/>
    <w:rsid w:val="00B64141"/>
    <w:rsid w:val="00B64E40"/>
    <w:rsid w:val="00B65918"/>
    <w:rsid w:val="00B67671"/>
    <w:rsid w:val="00B67BB0"/>
    <w:rsid w:val="00B72F46"/>
    <w:rsid w:val="00B73EA5"/>
    <w:rsid w:val="00B74A22"/>
    <w:rsid w:val="00B8111C"/>
    <w:rsid w:val="00B815FF"/>
    <w:rsid w:val="00B82719"/>
    <w:rsid w:val="00B82748"/>
    <w:rsid w:val="00B834E2"/>
    <w:rsid w:val="00B84EEF"/>
    <w:rsid w:val="00B8591D"/>
    <w:rsid w:val="00B86910"/>
    <w:rsid w:val="00B90467"/>
    <w:rsid w:val="00B917C8"/>
    <w:rsid w:val="00B91A35"/>
    <w:rsid w:val="00B91B45"/>
    <w:rsid w:val="00B91C24"/>
    <w:rsid w:val="00B9373C"/>
    <w:rsid w:val="00B94D25"/>
    <w:rsid w:val="00B9623A"/>
    <w:rsid w:val="00B96D87"/>
    <w:rsid w:val="00BA7A0A"/>
    <w:rsid w:val="00BB02E4"/>
    <w:rsid w:val="00BB0FD7"/>
    <w:rsid w:val="00BB7C15"/>
    <w:rsid w:val="00BB7E4C"/>
    <w:rsid w:val="00BC119C"/>
    <w:rsid w:val="00BC2A1A"/>
    <w:rsid w:val="00BC4226"/>
    <w:rsid w:val="00BC6F19"/>
    <w:rsid w:val="00BD06D8"/>
    <w:rsid w:val="00BD0ECD"/>
    <w:rsid w:val="00BD3500"/>
    <w:rsid w:val="00BD380D"/>
    <w:rsid w:val="00BD3892"/>
    <w:rsid w:val="00BD4FEC"/>
    <w:rsid w:val="00BD6121"/>
    <w:rsid w:val="00BD69F5"/>
    <w:rsid w:val="00BE093A"/>
    <w:rsid w:val="00BE49DA"/>
    <w:rsid w:val="00BE4EC5"/>
    <w:rsid w:val="00BE53B7"/>
    <w:rsid w:val="00BE59CB"/>
    <w:rsid w:val="00BE6039"/>
    <w:rsid w:val="00BE6203"/>
    <w:rsid w:val="00BE6536"/>
    <w:rsid w:val="00BF132A"/>
    <w:rsid w:val="00BF14AE"/>
    <w:rsid w:val="00BF222D"/>
    <w:rsid w:val="00BF33B8"/>
    <w:rsid w:val="00BF3A89"/>
    <w:rsid w:val="00BF4218"/>
    <w:rsid w:val="00BF4FB7"/>
    <w:rsid w:val="00BF5AD8"/>
    <w:rsid w:val="00BF5E1D"/>
    <w:rsid w:val="00BF6D53"/>
    <w:rsid w:val="00BF7179"/>
    <w:rsid w:val="00BF7FA1"/>
    <w:rsid w:val="00C022FC"/>
    <w:rsid w:val="00C028AA"/>
    <w:rsid w:val="00C028BF"/>
    <w:rsid w:val="00C0421D"/>
    <w:rsid w:val="00C044D0"/>
    <w:rsid w:val="00C04C22"/>
    <w:rsid w:val="00C050D7"/>
    <w:rsid w:val="00C0694A"/>
    <w:rsid w:val="00C116AB"/>
    <w:rsid w:val="00C11749"/>
    <w:rsid w:val="00C11B78"/>
    <w:rsid w:val="00C1213E"/>
    <w:rsid w:val="00C12722"/>
    <w:rsid w:val="00C13128"/>
    <w:rsid w:val="00C14891"/>
    <w:rsid w:val="00C171D8"/>
    <w:rsid w:val="00C17679"/>
    <w:rsid w:val="00C17C15"/>
    <w:rsid w:val="00C17F5C"/>
    <w:rsid w:val="00C21424"/>
    <w:rsid w:val="00C240B4"/>
    <w:rsid w:val="00C2505F"/>
    <w:rsid w:val="00C2617A"/>
    <w:rsid w:val="00C27622"/>
    <w:rsid w:val="00C2778F"/>
    <w:rsid w:val="00C277A8"/>
    <w:rsid w:val="00C277EA"/>
    <w:rsid w:val="00C27800"/>
    <w:rsid w:val="00C27E3A"/>
    <w:rsid w:val="00C30B09"/>
    <w:rsid w:val="00C31944"/>
    <w:rsid w:val="00C322D8"/>
    <w:rsid w:val="00C330E3"/>
    <w:rsid w:val="00C33784"/>
    <w:rsid w:val="00C34BB1"/>
    <w:rsid w:val="00C37393"/>
    <w:rsid w:val="00C409C1"/>
    <w:rsid w:val="00C40B51"/>
    <w:rsid w:val="00C40E68"/>
    <w:rsid w:val="00C40EE8"/>
    <w:rsid w:val="00C41D19"/>
    <w:rsid w:val="00C4256E"/>
    <w:rsid w:val="00C426B1"/>
    <w:rsid w:val="00C4270A"/>
    <w:rsid w:val="00C45993"/>
    <w:rsid w:val="00C46280"/>
    <w:rsid w:val="00C479B0"/>
    <w:rsid w:val="00C520E4"/>
    <w:rsid w:val="00C53E09"/>
    <w:rsid w:val="00C53F0B"/>
    <w:rsid w:val="00C5457E"/>
    <w:rsid w:val="00C5570A"/>
    <w:rsid w:val="00C55BB5"/>
    <w:rsid w:val="00C56542"/>
    <w:rsid w:val="00C56964"/>
    <w:rsid w:val="00C576FF"/>
    <w:rsid w:val="00C61A6B"/>
    <w:rsid w:val="00C651F4"/>
    <w:rsid w:val="00C65F22"/>
    <w:rsid w:val="00C6606C"/>
    <w:rsid w:val="00C700C7"/>
    <w:rsid w:val="00C700EA"/>
    <w:rsid w:val="00C70F75"/>
    <w:rsid w:val="00C757A0"/>
    <w:rsid w:val="00C7661B"/>
    <w:rsid w:val="00C77238"/>
    <w:rsid w:val="00C778A2"/>
    <w:rsid w:val="00C828F6"/>
    <w:rsid w:val="00C82C3C"/>
    <w:rsid w:val="00C82FC1"/>
    <w:rsid w:val="00C8377A"/>
    <w:rsid w:val="00C85DA0"/>
    <w:rsid w:val="00C87747"/>
    <w:rsid w:val="00C87B6A"/>
    <w:rsid w:val="00C87D44"/>
    <w:rsid w:val="00C9033A"/>
    <w:rsid w:val="00C91C53"/>
    <w:rsid w:val="00C9472F"/>
    <w:rsid w:val="00C94EBC"/>
    <w:rsid w:val="00C954DB"/>
    <w:rsid w:val="00C97279"/>
    <w:rsid w:val="00CA1E81"/>
    <w:rsid w:val="00CA2D51"/>
    <w:rsid w:val="00CA2D55"/>
    <w:rsid w:val="00CA48E9"/>
    <w:rsid w:val="00CA52C0"/>
    <w:rsid w:val="00CA5BFA"/>
    <w:rsid w:val="00CA78EC"/>
    <w:rsid w:val="00CB133C"/>
    <w:rsid w:val="00CB15E0"/>
    <w:rsid w:val="00CB267E"/>
    <w:rsid w:val="00CB7373"/>
    <w:rsid w:val="00CB7C57"/>
    <w:rsid w:val="00CC21D8"/>
    <w:rsid w:val="00CC2377"/>
    <w:rsid w:val="00CC240E"/>
    <w:rsid w:val="00CC4BA6"/>
    <w:rsid w:val="00CC4ED3"/>
    <w:rsid w:val="00CC628D"/>
    <w:rsid w:val="00CC62AB"/>
    <w:rsid w:val="00CC7936"/>
    <w:rsid w:val="00CD03F1"/>
    <w:rsid w:val="00CD1DC6"/>
    <w:rsid w:val="00CD2254"/>
    <w:rsid w:val="00CD26BB"/>
    <w:rsid w:val="00CD3EA6"/>
    <w:rsid w:val="00CD479F"/>
    <w:rsid w:val="00CE3A12"/>
    <w:rsid w:val="00CE4A1D"/>
    <w:rsid w:val="00CE4FB8"/>
    <w:rsid w:val="00CE53F2"/>
    <w:rsid w:val="00CE5705"/>
    <w:rsid w:val="00CE5DA5"/>
    <w:rsid w:val="00CF43DC"/>
    <w:rsid w:val="00CF44FC"/>
    <w:rsid w:val="00CF64E2"/>
    <w:rsid w:val="00D0002E"/>
    <w:rsid w:val="00D025B8"/>
    <w:rsid w:val="00D02E61"/>
    <w:rsid w:val="00D103E8"/>
    <w:rsid w:val="00D10DE4"/>
    <w:rsid w:val="00D12A77"/>
    <w:rsid w:val="00D12C60"/>
    <w:rsid w:val="00D12C7C"/>
    <w:rsid w:val="00D15237"/>
    <w:rsid w:val="00D15776"/>
    <w:rsid w:val="00D16C49"/>
    <w:rsid w:val="00D1784D"/>
    <w:rsid w:val="00D178A2"/>
    <w:rsid w:val="00D21CB5"/>
    <w:rsid w:val="00D24852"/>
    <w:rsid w:val="00D30CB6"/>
    <w:rsid w:val="00D3144F"/>
    <w:rsid w:val="00D32D01"/>
    <w:rsid w:val="00D335A9"/>
    <w:rsid w:val="00D33BAA"/>
    <w:rsid w:val="00D36395"/>
    <w:rsid w:val="00D36C5F"/>
    <w:rsid w:val="00D37FC3"/>
    <w:rsid w:val="00D40DEF"/>
    <w:rsid w:val="00D4232C"/>
    <w:rsid w:val="00D44411"/>
    <w:rsid w:val="00D44E39"/>
    <w:rsid w:val="00D45B35"/>
    <w:rsid w:val="00D5146B"/>
    <w:rsid w:val="00D55A0E"/>
    <w:rsid w:val="00D57199"/>
    <w:rsid w:val="00D57C1C"/>
    <w:rsid w:val="00D60AC2"/>
    <w:rsid w:val="00D60AD8"/>
    <w:rsid w:val="00D62509"/>
    <w:rsid w:val="00D63C6D"/>
    <w:rsid w:val="00D66940"/>
    <w:rsid w:val="00D7177D"/>
    <w:rsid w:val="00D72180"/>
    <w:rsid w:val="00D7352E"/>
    <w:rsid w:val="00D73DFA"/>
    <w:rsid w:val="00D74412"/>
    <w:rsid w:val="00D75A95"/>
    <w:rsid w:val="00D76119"/>
    <w:rsid w:val="00D76CC8"/>
    <w:rsid w:val="00D7747A"/>
    <w:rsid w:val="00D8052C"/>
    <w:rsid w:val="00D80D5C"/>
    <w:rsid w:val="00D825F3"/>
    <w:rsid w:val="00D8319D"/>
    <w:rsid w:val="00D873DD"/>
    <w:rsid w:val="00D87B6B"/>
    <w:rsid w:val="00D90467"/>
    <w:rsid w:val="00D91843"/>
    <w:rsid w:val="00D94719"/>
    <w:rsid w:val="00D949F9"/>
    <w:rsid w:val="00D965FB"/>
    <w:rsid w:val="00D9693B"/>
    <w:rsid w:val="00DA0B59"/>
    <w:rsid w:val="00DA25A6"/>
    <w:rsid w:val="00DA2612"/>
    <w:rsid w:val="00DA564E"/>
    <w:rsid w:val="00DA6257"/>
    <w:rsid w:val="00DB1412"/>
    <w:rsid w:val="00DB1D12"/>
    <w:rsid w:val="00DB20FC"/>
    <w:rsid w:val="00DB2D68"/>
    <w:rsid w:val="00DB3C75"/>
    <w:rsid w:val="00DB4524"/>
    <w:rsid w:val="00DB460C"/>
    <w:rsid w:val="00DB4EBF"/>
    <w:rsid w:val="00DB5769"/>
    <w:rsid w:val="00DB6987"/>
    <w:rsid w:val="00DB6C27"/>
    <w:rsid w:val="00DB73DC"/>
    <w:rsid w:val="00DC1E7D"/>
    <w:rsid w:val="00DC1EDD"/>
    <w:rsid w:val="00DC249D"/>
    <w:rsid w:val="00DC2699"/>
    <w:rsid w:val="00DC2CFC"/>
    <w:rsid w:val="00DC591D"/>
    <w:rsid w:val="00DC5CC5"/>
    <w:rsid w:val="00DD63A2"/>
    <w:rsid w:val="00DD6D0D"/>
    <w:rsid w:val="00DE3720"/>
    <w:rsid w:val="00DE448A"/>
    <w:rsid w:val="00DE75CD"/>
    <w:rsid w:val="00DF03FD"/>
    <w:rsid w:val="00DF076A"/>
    <w:rsid w:val="00DF154B"/>
    <w:rsid w:val="00DF1D91"/>
    <w:rsid w:val="00DF23BF"/>
    <w:rsid w:val="00DF246C"/>
    <w:rsid w:val="00DF3DC4"/>
    <w:rsid w:val="00DF4725"/>
    <w:rsid w:val="00DF53DB"/>
    <w:rsid w:val="00DF580A"/>
    <w:rsid w:val="00DF7A11"/>
    <w:rsid w:val="00E00E51"/>
    <w:rsid w:val="00E022D1"/>
    <w:rsid w:val="00E02C5F"/>
    <w:rsid w:val="00E03826"/>
    <w:rsid w:val="00E03AC6"/>
    <w:rsid w:val="00E03CCB"/>
    <w:rsid w:val="00E04E95"/>
    <w:rsid w:val="00E0587C"/>
    <w:rsid w:val="00E05953"/>
    <w:rsid w:val="00E06754"/>
    <w:rsid w:val="00E06A5A"/>
    <w:rsid w:val="00E119C9"/>
    <w:rsid w:val="00E11D94"/>
    <w:rsid w:val="00E11EFB"/>
    <w:rsid w:val="00E14252"/>
    <w:rsid w:val="00E15DF3"/>
    <w:rsid w:val="00E2026F"/>
    <w:rsid w:val="00E20C70"/>
    <w:rsid w:val="00E20E6D"/>
    <w:rsid w:val="00E21EB4"/>
    <w:rsid w:val="00E237EF"/>
    <w:rsid w:val="00E239DB"/>
    <w:rsid w:val="00E23A55"/>
    <w:rsid w:val="00E23E3B"/>
    <w:rsid w:val="00E245D3"/>
    <w:rsid w:val="00E251C9"/>
    <w:rsid w:val="00E262AD"/>
    <w:rsid w:val="00E263D4"/>
    <w:rsid w:val="00E26AC8"/>
    <w:rsid w:val="00E273B9"/>
    <w:rsid w:val="00E275EB"/>
    <w:rsid w:val="00E27E76"/>
    <w:rsid w:val="00E314A1"/>
    <w:rsid w:val="00E315C6"/>
    <w:rsid w:val="00E3160E"/>
    <w:rsid w:val="00E33F72"/>
    <w:rsid w:val="00E3743B"/>
    <w:rsid w:val="00E37F79"/>
    <w:rsid w:val="00E41395"/>
    <w:rsid w:val="00E4187E"/>
    <w:rsid w:val="00E424C1"/>
    <w:rsid w:val="00E42F5B"/>
    <w:rsid w:val="00E42F9D"/>
    <w:rsid w:val="00E43064"/>
    <w:rsid w:val="00E46EE7"/>
    <w:rsid w:val="00E52C94"/>
    <w:rsid w:val="00E53E91"/>
    <w:rsid w:val="00E56DA5"/>
    <w:rsid w:val="00E57469"/>
    <w:rsid w:val="00E61645"/>
    <w:rsid w:val="00E62438"/>
    <w:rsid w:val="00E63843"/>
    <w:rsid w:val="00E64CAF"/>
    <w:rsid w:val="00E65D7F"/>
    <w:rsid w:val="00E67A9E"/>
    <w:rsid w:val="00E707B2"/>
    <w:rsid w:val="00E70941"/>
    <w:rsid w:val="00E71083"/>
    <w:rsid w:val="00E73552"/>
    <w:rsid w:val="00E736E8"/>
    <w:rsid w:val="00E74D86"/>
    <w:rsid w:val="00E75BBC"/>
    <w:rsid w:val="00E80D7E"/>
    <w:rsid w:val="00E815F4"/>
    <w:rsid w:val="00E83451"/>
    <w:rsid w:val="00E86935"/>
    <w:rsid w:val="00E86BA0"/>
    <w:rsid w:val="00E86CA8"/>
    <w:rsid w:val="00E875A2"/>
    <w:rsid w:val="00E878D9"/>
    <w:rsid w:val="00E908CE"/>
    <w:rsid w:val="00E90F7D"/>
    <w:rsid w:val="00E92C2C"/>
    <w:rsid w:val="00E93218"/>
    <w:rsid w:val="00E93A24"/>
    <w:rsid w:val="00E9478C"/>
    <w:rsid w:val="00E96395"/>
    <w:rsid w:val="00E96E28"/>
    <w:rsid w:val="00E96E82"/>
    <w:rsid w:val="00E97386"/>
    <w:rsid w:val="00E9782A"/>
    <w:rsid w:val="00EA01EA"/>
    <w:rsid w:val="00EA1004"/>
    <w:rsid w:val="00EA2C4E"/>
    <w:rsid w:val="00EA34F6"/>
    <w:rsid w:val="00EA3BBD"/>
    <w:rsid w:val="00EA6CA6"/>
    <w:rsid w:val="00EA72E3"/>
    <w:rsid w:val="00EA745A"/>
    <w:rsid w:val="00EB20EF"/>
    <w:rsid w:val="00EB375F"/>
    <w:rsid w:val="00EB497B"/>
    <w:rsid w:val="00EB5DF5"/>
    <w:rsid w:val="00EB62A9"/>
    <w:rsid w:val="00EB79B0"/>
    <w:rsid w:val="00EB7A8E"/>
    <w:rsid w:val="00EB7D3D"/>
    <w:rsid w:val="00EC0FDD"/>
    <w:rsid w:val="00EC18D6"/>
    <w:rsid w:val="00EC3E93"/>
    <w:rsid w:val="00EC5D55"/>
    <w:rsid w:val="00EC6F77"/>
    <w:rsid w:val="00EC7554"/>
    <w:rsid w:val="00EC76A7"/>
    <w:rsid w:val="00ED082B"/>
    <w:rsid w:val="00ED1B73"/>
    <w:rsid w:val="00ED1B98"/>
    <w:rsid w:val="00ED2D34"/>
    <w:rsid w:val="00ED2D44"/>
    <w:rsid w:val="00ED788B"/>
    <w:rsid w:val="00EE0A09"/>
    <w:rsid w:val="00EE0A9B"/>
    <w:rsid w:val="00EE22ED"/>
    <w:rsid w:val="00EE33E5"/>
    <w:rsid w:val="00EE7487"/>
    <w:rsid w:val="00EE7F97"/>
    <w:rsid w:val="00EF1C91"/>
    <w:rsid w:val="00EF214D"/>
    <w:rsid w:val="00EF4D74"/>
    <w:rsid w:val="00EF4F82"/>
    <w:rsid w:val="00EF6111"/>
    <w:rsid w:val="00EF678E"/>
    <w:rsid w:val="00EF7684"/>
    <w:rsid w:val="00F0163E"/>
    <w:rsid w:val="00F01C40"/>
    <w:rsid w:val="00F04304"/>
    <w:rsid w:val="00F04534"/>
    <w:rsid w:val="00F04629"/>
    <w:rsid w:val="00F07A49"/>
    <w:rsid w:val="00F07D97"/>
    <w:rsid w:val="00F103C7"/>
    <w:rsid w:val="00F104E6"/>
    <w:rsid w:val="00F125AF"/>
    <w:rsid w:val="00F13628"/>
    <w:rsid w:val="00F14091"/>
    <w:rsid w:val="00F160D6"/>
    <w:rsid w:val="00F16646"/>
    <w:rsid w:val="00F202ED"/>
    <w:rsid w:val="00F218DA"/>
    <w:rsid w:val="00F2278E"/>
    <w:rsid w:val="00F229FB"/>
    <w:rsid w:val="00F23EAD"/>
    <w:rsid w:val="00F253EA"/>
    <w:rsid w:val="00F25AB3"/>
    <w:rsid w:val="00F26C2E"/>
    <w:rsid w:val="00F277A3"/>
    <w:rsid w:val="00F30676"/>
    <w:rsid w:val="00F30A20"/>
    <w:rsid w:val="00F315C8"/>
    <w:rsid w:val="00F31919"/>
    <w:rsid w:val="00F33728"/>
    <w:rsid w:val="00F3466B"/>
    <w:rsid w:val="00F352BF"/>
    <w:rsid w:val="00F375F6"/>
    <w:rsid w:val="00F40060"/>
    <w:rsid w:val="00F44969"/>
    <w:rsid w:val="00F44B12"/>
    <w:rsid w:val="00F46C6D"/>
    <w:rsid w:val="00F50131"/>
    <w:rsid w:val="00F502D0"/>
    <w:rsid w:val="00F5067E"/>
    <w:rsid w:val="00F50A4B"/>
    <w:rsid w:val="00F51711"/>
    <w:rsid w:val="00F521CD"/>
    <w:rsid w:val="00F529E2"/>
    <w:rsid w:val="00F538F2"/>
    <w:rsid w:val="00F5448F"/>
    <w:rsid w:val="00F54EAA"/>
    <w:rsid w:val="00F61012"/>
    <w:rsid w:val="00F63B4A"/>
    <w:rsid w:val="00F645DA"/>
    <w:rsid w:val="00F64DDF"/>
    <w:rsid w:val="00F65EE9"/>
    <w:rsid w:val="00F66EB8"/>
    <w:rsid w:val="00F676E3"/>
    <w:rsid w:val="00F70916"/>
    <w:rsid w:val="00F70DA9"/>
    <w:rsid w:val="00F71D02"/>
    <w:rsid w:val="00F738BC"/>
    <w:rsid w:val="00F74490"/>
    <w:rsid w:val="00F75BC7"/>
    <w:rsid w:val="00F76757"/>
    <w:rsid w:val="00F77ACF"/>
    <w:rsid w:val="00F80A7B"/>
    <w:rsid w:val="00F82595"/>
    <w:rsid w:val="00F82A07"/>
    <w:rsid w:val="00F82C1D"/>
    <w:rsid w:val="00F82EB2"/>
    <w:rsid w:val="00F86C07"/>
    <w:rsid w:val="00F91040"/>
    <w:rsid w:val="00F919FB"/>
    <w:rsid w:val="00F91AA8"/>
    <w:rsid w:val="00F922C3"/>
    <w:rsid w:val="00F92D25"/>
    <w:rsid w:val="00F93863"/>
    <w:rsid w:val="00F93C67"/>
    <w:rsid w:val="00F94063"/>
    <w:rsid w:val="00F946EC"/>
    <w:rsid w:val="00F955FB"/>
    <w:rsid w:val="00F96D86"/>
    <w:rsid w:val="00F96E2F"/>
    <w:rsid w:val="00F97AC5"/>
    <w:rsid w:val="00FA0991"/>
    <w:rsid w:val="00FA1B5B"/>
    <w:rsid w:val="00FA1DC2"/>
    <w:rsid w:val="00FA35CE"/>
    <w:rsid w:val="00FA3AA1"/>
    <w:rsid w:val="00FA3BA8"/>
    <w:rsid w:val="00FA454D"/>
    <w:rsid w:val="00FB0B61"/>
    <w:rsid w:val="00FB10EE"/>
    <w:rsid w:val="00FB1765"/>
    <w:rsid w:val="00FB3D0D"/>
    <w:rsid w:val="00FB4C98"/>
    <w:rsid w:val="00FB55F0"/>
    <w:rsid w:val="00FB5BF5"/>
    <w:rsid w:val="00FB5C26"/>
    <w:rsid w:val="00FB724B"/>
    <w:rsid w:val="00FC0DCB"/>
    <w:rsid w:val="00FC2884"/>
    <w:rsid w:val="00FC2C60"/>
    <w:rsid w:val="00FC2CF3"/>
    <w:rsid w:val="00FC55DC"/>
    <w:rsid w:val="00FC6A65"/>
    <w:rsid w:val="00FC71E3"/>
    <w:rsid w:val="00FD1CD3"/>
    <w:rsid w:val="00FD1EBA"/>
    <w:rsid w:val="00FD20B7"/>
    <w:rsid w:val="00FD22C9"/>
    <w:rsid w:val="00FD66D6"/>
    <w:rsid w:val="00FE01FF"/>
    <w:rsid w:val="00FE3528"/>
    <w:rsid w:val="00FE3F58"/>
    <w:rsid w:val="00FE4275"/>
    <w:rsid w:val="00FE4723"/>
    <w:rsid w:val="00FE4B8E"/>
    <w:rsid w:val="00FE60FA"/>
    <w:rsid w:val="00FE67CC"/>
    <w:rsid w:val="00FF0F16"/>
    <w:rsid w:val="00FF414A"/>
    <w:rsid w:val="00FF4C28"/>
    <w:rsid w:val="00FF6DAF"/>
    <w:rsid w:val="00FF79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60CF3C"/>
  <w15:docId w15:val="{BAFBA71F-BE40-4687-B4EF-6B7FBFA004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AC02E6"/>
    <w:rPr>
      <w:rFonts w:ascii="Times New Roman" w:hAnsi="Times New Roman" w:cs="Times New Roman"/>
      <w:sz w:val="24"/>
      <w:szCs w:val="24"/>
    </w:rPr>
  </w:style>
  <w:style w:type="paragraph" w:styleId="Heading1">
    <w:name w:val="heading 1"/>
    <w:basedOn w:val="Normal"/>
    <w:next w:val="Normal"/>
    <w:link w:val="Heading1Char"/>
    <w:uiPriority w:val="9"/>
    <w:qFormat/>
    <w:rsid w:val="00F82EB2"/>
    <w:pPr>
      <w:outlineLvl w:val="0"/>
    </w:pPr>
    <w:rPr>
      <w:b/>
    </w:rPr>
  </w:style>
  <w:style w:type="paragraph" w:styleId="Heading2">
    <w:name w:val="heading 2"/>
    <w:basedOn w:val="Normal"/>
    <w:next w:val="Normal"/>
    <w:link w:val="Heading2Char"/>
    <w:uiPriority w:val="9"/>
    <w:unhideWhenUsed/>
    <w:qFormat/>
    <w:rsid w:val="00E05953"/>
    <w:pPr>
      <w:keepNext/>
      <w:keepLines/>
      <w:spacing w:before="40" w:after="0"/>
      <w:outlineLvl w:val="1"/>
    </w:pPr>
    <w:rPr>
      <w:rFonts w:eastAsiaTheme="majorEastAsia"/>
      <w:i/>
    </w:rPr>
  </w:style>
  <w:style w:type="paragraph" w:styleId="Heading3">
    <w:name w:val="heading 3"/>
    <w:basedOn w:val="Heading2"/>
    <w:next w:val="Normal"/>
    <w:link w:val="Heading3Char"/>
    <w:uiPriority w:val="9"/>
    <w:unhideWhenUsed/>
    <w:qFormat/>
    <w:rsid w:val="009176CC"/>
    <w:pPr>
      <w:outlineLvl w:val="2"/>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1B0A"/>
    <w:pPr>
      <w:ind w:left="720"/>
      <w:contextualSpacing/>
    </w:pPr>
  </w:style>
  <w:style w:type="table" w:styleId="TableGrid">
    <w:name w:val="Table Grid"/>
    <w:basedOn w:val="TableNormal"/>
    <w:uiPriority w:val="39"/>
    <w:rsid w:val="004165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02FC3"/>
    <w:rPr>
      <w:color w:val="808080"/>
    </w:rPr>
  </w:style>
  <w:style w:type="character" w:styleId="Hyperlink">
    <w:name w:val="Hyperlink"/>
    <w:basedOn w:val="DefaultParagraphFont"/>
    <w:uiPriority w:val="99"/>
    <w:unhideWhenUsed/>
    <w:rsid w:val="00994FE7"/>
    <w:rPr>
      <w:color w:val="0563C1" w:themeColor="hyperlink"/>
      <w:u w:val="single"/>
    </w:rPr>
  </w:style>
  <w:style w:type="character" w:customStyle="1" w:styleId="UnresolvedMention1">
    <w:name w:val="Unresolved Mention1"/>
    <w:basedOn w:val="DefaultParagraphFont"/>
    <w:uiPriority w:val="99"/>
    <w:semiHidden/>
    <w:unhideWhenUsed/>
    <w:rsid w:val="00994FE7"/>
    <w:rPr>
      <w:color w:val="605E5C"/>
      <w:shd w:val="clear" w:color="auto" w:fill="E1DFDD"/>
    </w:rPr>
  </w:style>
  <w:style w:type="character" w:customStyle="1" w:styleId="Heading1Char">
    <w:name w:val="Heading 1 Char"/>
    <w:basedOn w:val="DefaultParagraphFont"/>
    <w:link w:val="Heading1"/>
    <w:uiPriority w:val="9"/>
    <w:rsid w:val="00F82EB2"/>
    <w:rPr>
      <w:rFonts w:ascii="Times New Roman" w:hAnsi="Times New Roman" w:cs="Times New Roman"/>
      <w:b/>
      <w:sz w:val="24"/>
      <w:szCs w:val="24"/>
    </w:rPr>
  </w:style>
  <w:style w:type="paragraph" w:styleId="Title">
    <w:name w:val="Title"/>
    <w:basedOn w:val="Normal"/>
    <w:next w:val="Normal"/>
    <w:link w:val="TitleChar"/>
    <w:uiPriority w:val="10"/>
    <w:qFormat/>
    <w:rsid w:val="009C34F2"/>
    <w:rPr>
      <w:b/>
      <w:sz w:val="28"/>
      <w:szCs w:val="28"/>
    </w:rPr>
  </w:style>
  <w:style w:type="character" w:customStyle="1" w:styleId="TitleChar">
    <w:name w:val="Title Char"/>
    <w:basedOn w:val="DefaultParagraphFont"/>
    <w:link w:val="Title"/>
    <w:uiPriority w:val="10"/>
    <w:rsid w:val="009C34F2"/>
    <w:rPr>
      <w:rFonts w:ascii="Times New Roman" w:hAnsi="Times New Roman" w:cs="Times New Roman"/>
      <w:b/>
      <w:sz w:val="28"/>
      <w:szCs w:val="28"/>
    </w:rPr>
  </w:style>
  <w:style w:type="character" w:styleId="CommentReference">
    <w:name w:val="annotation reference"/>
    <w:basedOn w:val="DefaultParagraphFont"/>
    <w:uiPriority w:val="99"/>
    <w:semiHidden/>
    <w:unhideWhenUsed/>
    <w:rsid w:val="00F218DA"/>
    <w:rPr>
      <w:sz w:val="16"/>
      <w:szCs w:val="16"/>
    </w:rPr>
  </w:style>
  <w:style w:type="paragraph" w:styleId="CommentText">
    <w:name w:val="annotation text"/>
    <w:basedOn w:val="Normal"/>
    <w:link w:val="CommentTextChar"/>
    <w:uiPriority w:val="99"/>
    <w:unhideWhenUsed/>
    <w:rsid w:val="00F218DA"/>
    <w:pPr>
      <w:spacing w:line="240" w:lineRule="auto"/>
    </w:pPr>
    <w:rPr>
      <w:sz w:val="20"/>
      <w:szCs w:val="20"/>
    </w:rPr>
  </w:style>
  <w:style w:type="character" w:customStyle="1" w:styleId="CommentTextChar">
    <w:name w:val="Comment Text Char"/>
    <w:basedOn w:val="DefaultParagraphFont"/>
    <w:link w:val="CommentText"/>
    <w:uiPriority w:val="99"/>
    <w:rsid w:val="00F218DA"/>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218DA"/>
    <w:rPr>
      <w:b/>
      <w:bCs/>
    </w:rPr>
  </w:style>
  <w:style w:type="character" w:customStyle="1" w:styleId="CommentSubjectChar">
    <w:name w:val="Comment Subject Char"/>
    <w:basedOn w:val="CommentTextChar"/>
    <w:link w:val="CommentSubject"/>
    <w:uiPriority w:val="99"/>
    <w:semiHidden/>
    <w:rsid w:val="00F218DA"/>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F218DA"/>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218DA"/>
    <w:rPr>
      <w:rFonts w:ascii="Segoe UI" w:hAnsi="Segoe UI" w:cs="Segoe UI"/>
      <w:sz w:val="18"/>
      <w:szCs w:val="18"/>
    </w:rPr>
  </w:style>
  <w:style w:type="paragraph" w:styleId="NormalWeb">
    <w:name w:val="Normal (Web)"/>
    <w:basedOn w:val="Normal"/>
    <w:uiPriority w:val="99"/>
    <w:semiHidden/>
    <w:unhideWhenUsed/>
    <w:rsid w:val="00FC6A65"/>
    <w:pPr>
      <w:spacing w:before="100" w:beforeAutospacing="1" w:after="100" w:afterAutospacing="1" w:line="240" w:lineRule="auto"/>
    </w:pPr>
    <w:rPr>
      <w:rFonts w:eastAsia="Times New Roman"/>
    </w:rPr>
  </w:style>
  <w:style w:type="paragraph" w:styleId="Caption">
    <w:name w:val="caption"/>
    <w:basedOn w:val="Normal"/>
    <w:next w:val="Normal"/>
    <w:uiPriority w:val="35"/>
    <w:unhideWhenUsed/>
    <w:qFormat/>
    <w:rsid w:val="00A46BB7"/>
    <w:pPr>
      <w:spacing w:after="200" w:line="240" w:lineRule="auto"/>
    </w:pPr>
    <w:rPr>
      <w:iCs/>
    </w:rPr>
  </w:style>
  <w:style w:type="paragraph" w:styleId="Header">
    <w:name w:val="header"/>
    <w:basedOn w:val="Normal"/>
    <w:link w:val="HeaderChar"/>
    <w:uiPriority w:val="99"/>
    <w:unhideWhenUsed/>
    <w:rsid w:val="00F50131"/>
    <w:pPr>
      <w:tabs>
        <w:tab w:val="center" w:pos="4680"/>
        <w:tab w:val="right" w:pos="9360"/>
      </w:tabs>
      <w:spacing w:after="0" w:line="240" w:lineRule="auto"/>
    </w:pPr>
  </w:style>
  <w:style w:type="character" w:customStyle="1" w:styleId="HeaderChar">
    <w:name w:val="Header Char"/>
    <w:basedOn w:val="DefaultParagraphFont"/>
    <w:link w:val="Header"/>
    <w:uiPriority w:val="99"/>
    <w:rsid w:val="00F50131"/>
    <w:rPr>
      <w:rFonts w:ascii="Times New Roman" w:hAnsi="Times New Roman" w:cs="Times New Roman"/>
      <w:sz w:val="24"/>
      <w:szCs w:val="24"/>
    </w:rPr>
  </w:style>
  <w:style w:type="paragraph" w:styleId="Footer">
    <w:name w:val="footer"/>
    <w:basedOn w:val="Normal"/>
    <w:link w:val="FooterChar"/>
    <w:uiPriority w:val="99"/>
    <w:unhideWhenUsed/>
    <w:rsid w:val="00F50131"/>
    <w:pPr>
      <w:tabs>
        <w:tab w:val="center" w:pos="4680"/>
        <w:tab w:val="right" w:pos="9360"/>
      </w:tabs>
      <w:spacing w:after="0" w:line="240" w:lineRule="auto"/>
    </w:pPr>
  </w:style>
  <w:style w:type="character" w:customStyle="1" w:styleId="FooterChar">
    <w:name w:val="Footer Char"/>
    <w:basedOn w:val="DefaultParagraphFont"/>
    <w:link w:val="Footer"/>
    <w:uiPriority w:val="99"/>
    <w:rsid w:val="00F50131"/>
    <w:rPr>
      <w:rFonts w:ascii="Times New Roman" w:hAnsi="Times New Roman" w:cs="Times New Roman"/>
      <w:sz w:val="24"/>
      <w:szCs w:val="24"/>
    </w:rPr>
  </w:style>
  <w:style w:type="character" w:customStyle="1" w:styleId="Heading2Char">
    <w:name w:val="Heading 2 Char"/>
    <w:basedOn w:val="DefaultParagraphFont"/>
    <w:link w:val="Heading2"/>
    <w:uiPriority w:val="9"/>
    <w:rsid w:val="00E05953"/>
    <w:rPr>
      <w:rFonts w:ascii="Times New Roman" w:eastAsiaTheme="majorEastAsia" w:hAnsi="Times New Roman" w:cs="Times New Roman"/>
      <w:i/>
      <w:sz w:val="24"/>
      <w:szCs w:val="24"/>
    </w:rPr>
  </w:style>
  <w:style w:type="paragraph" w:styleId="Revision">
    <w:name w:val="Revision"/>
    <w:hidden/>
    <w:uiPriority w:val="99"/>
    <w:semiHidden/>
    <w:rsid w:val="00B9623A"/>
    <w:pPr>
      <w:spacing w:after="0" w:line="240" w:lineRule="auto"/>
    </w:pPr>
    <w:rPr>
      <w:rFonts w:ascii="Times New Roman" w:hAnsi="Times New Roman" w:cs="Times New Roman"/>
      <w:sz w:val="24"/>
      <w:szCs w:val="24"/>
    </w:rPr>
  </w:style>
  <w:style w:type="character" w:styleId="LineNumber">
    <w:name w:val="line number"/>
    <w:basedOn w:val="DefaultParagraphFont"/>
    <w:uiPriority w:val="99"/>
    <w:semiHidden/>
    <w:unhideWhenUsed/>
    <w:rsid w:val="007D19A2"/>
  </w:style>
  <w:style w:type="character" w:customStyle="1" w:styleId="Heading3Char">
    <w:name w:val="Heading 3 Char"/>
    <w:basedOn w:val="DefaultParagraphFont"/>
    <w:link w:val="Heading3"/>
    <w:uiPriority w:val="9"/>
    <w:rsid w:val="009176CC"/>
    <w:rPr>
      <w:rFonts w:ascii="Times New Roman" w:eastAsiaTheme="majorEastAsia" w:hAnsi="Times New Roman" w:cs="Times New Roman"/>
      <w:i/>
      <w:sz w:val="24"/>
      <w:szCs w:val="24"/>
    </w:rPr>
  </w:style>
  <w:style w:type="character" w:customStyle="1" w:styleId="nlmarticle-title">
    <w:name w:val="nlm_article-title"/>
    <w:basedOn w:val="DefaultParagraphFont"/>
    <w:rsid w:val="002C350B"/>
  </w:style>
  <w:style w:type="character" w:customStyle="1" w:styleId="contribdegrees">
    <w:name w:val="contribdegrees"/>
    <w:basedOn w:val="DefaultParagraphFont"/>
    <w:rsid w:val="002C350B"/>
  </w:style>
  <w:style w:type="character" w:styleId="FollowedHyperlink">
    <w:name w:val="FollowedHyperlink"/>
    <w:basedOn w:val="DefaultParagraphFont"/>
    <w:uiPriority w:val="99"/>
    <w:semiHidden/>
    <w:unhideWhenUsed/>
    <w:rsid w:val="003A7C48"/>
    <w:rPr>
      <w:color w:val="954F72" w:themeColor="followedHyperlink"/>
      <w:u w:val="single"/>
    </w:rPr>
  </w:style>
  <w:style w:type="paragraph" w:styleId="NoSpacing">
    <w:name w:val="No Spacing"/>
    <w:uiPriority w:val="1"/>
    <w:qFormat/>
    <w:rsid w:val="005D7596"/>
    <w:pPr>
      <w:spacing w:after="0" w:line="240" w:lineRule="auto"/>
    </w:pPr>
    <w:rPr>
      <w:rFonts w:ascii="Times New Roman" w:hAnsi="Times New Roman" w:cs="Times New Roman"/>
      <w:sz w:val="24"/>
      <w:szCs w:val="24"/>
    </w:rPr>
  </w:style>
  <w:style w:type="character" w:customStyle="1" w:styleId="UnresolvedMention2">
    <w:name w:val="Unresolved Mention2"/>
    <w:basedOn w:val="DefaultParagraphFont"/>
    <w:uiPriority w:val="99"/>
    <w:semiHidden/>
    <w:unhideWhenUsed/>
    <w:rsid w:val="00A77355"/>
    <w:rPr>
      <w:color w:val="605E5C"/>
      <w:shd w:val="clear" w:color="auto" w:fill="E1DFDD"/>
    </w:rPr>
  </w:style>
  <w:style w:type="character" w:customStyle="1" w:styleId="UnresolvedMention3">
    <w:name w:val="Unresolved Mention3"/>
    <w:basedOn w:val="DefaultParagraphFont"/>
    <w:uiPriority w:val="99"/>
    <w:semiHidden/>
    <w:unhideWhenUsed/>
    <w:rsid w:val="00D873D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444816">
      <w:bodyDiv w:val="1"/>
      <w:marLeft w:val="0"/>
      <w:marRight w:val="0"/>
      <w:marTop w:val="0"/>
      <w:marBottom w:val="0"/>
      <w:divBdr>
        <w:top w:val="none" w:sz="0" w:space="0" w:color="auto"/>
        <w:left w:val="none" w:sz="0" w:space="0" w:color="auto"/>
        <w:bottom w:val="none" w:sz="0" w:space="0" w:color="auto"/>
        <w:right w:val="none" w:sz="0" w:space="0" w:color="auto"/>
      </w:divBdr>
    </w:div>
    <w:div w:id="28576747">
      <w:bodyDiv w:val="1"/>
      <w:marLeft w:val="0"/>
      <w:marRight w:val="0"/>
      <w:marTop w:val="0"/>
      <w:marBottom w:val="0"/>
      <w:divBdr>
        <w:top w:val="none" w:sz="0" w:space="0" w:color="auto"/>
        <w:left w:val="none" w:sz="0" w:space="0" w:color="auto"/>
        <w:bottom w:val="none" w:sz="0" w:space="0" w:color="auto"/>
        <w:right w:val="none" w:sz="0" w:space="0" w:color="auto"/>
      </w:divBdr>
    </w:div>
    <w:div w:id="128016412">
      <w:bodyDiv w:val="1"/>
      <w:marLeft w:val="0"/>
      <w:marRight w:val="0"/>
      <w:marTop w:val="0"/>
      <w:marBottom w:val="0"/>
      <w:divBdr>
        <w:top w:val="none" w:sz="0" w:space="0" w:color="auto"/>
        <w:left w:val="none" w:sz="0" w:space="0" w:color="auto"/>
        <w:bottom w:val="none" w:sz="0" w:space="0" w:color="auto"/>
        <w:right w:val="none" w:sz="0" w:space="0" w:color="auto"/>
      </w:divBdr>
    </w:div>
    <w:div w:id="150490093">
      <w:bodyDiv w:val="1"/>
      <w:marLeft w:val="0"/>
      <w:marRight w:val="0"/>
      <w:marTop w:val="0"/>
      <w:marBottom w:val="0"/>
      <w:divBdr>
        <w:top w:val="none" w:sz="0" w:space="0" w:color="auto"/>
        <w:left w:val="none" w:sz="0" w:space="0" w:color="auto"/>
        <w:bottom w:val="none" w:sz="0" w:space="0" w:color="auto"/>
        <w:right w:val="none" w:sz="0" w:space="0" w:color="auto"/>
      </w:divBdr>
    </w:div>
    <w:div w:id="173418174">
      <w:bodyDiv w:val="1"/>
      <w:marLeft w:val="0"/>
      <w:marRight w:val="0"/>
      <w:marTop w:val="0"/>
      <w:marBottom w:val="0"/>
      <w:divBdr>
        <w:top w:val="none" w:sz="0" w:space="0" w:color="auto"/>
        <w:left w:val="none" w:sz="0" w:space="0" w:color="auto"/>
        <w:bottom w:val="none" w:sz="0" w:space="0" w:color="auto"/>
        <w:right w:val="none" w:sz="0" w:space="0" w:color="auto"/>
      </w:divBdr>
    </w:div>
    <w:div w:id="175967848">
      <w:bodyDiv w:val="1"/>
      <w:marLeft w:val="0"/>
      <w:marRight w:val="0"/>
      <w:marTop w:val="0"/>
      <w:marBottom w:val="0"/>
      <w:divBdr>
        <w:top w:val="none" w:sz="0" w:space="0" w:color="auto"/>
        <w:left w:val="none" w:sz="0" w:space="0" w:color="auto"/>
        <w:bottom w:val="none" w:sz="0" w:space="0" w:color="auto"/>
        <w:right w:val="none" w:sz="0" w:space="0" w:color="auto"/>
      </w:divBdr>
    </w:div>
    <w:div w:id="216357863">
      <w:bodyDiv w:val="1"/>
      <w:marLeft w:val="0"/>
      <w:marRight w:val="0"/>
      <w:marTop w:val="0"/>
      <w:marBottom w:val="0"/>
      <w:divBdr>
        <w:top w:val="none" w:sz="0" w:space="0" w:color="auto"/>
        <w:left w:val="none" w:sz="0" w:space="0" w:color="auto"/>
        <w:bottom w:val="none" w:sz="0" w:space="0" w:color="auto"/>
        <w:right w:val="none" w:sz="0" w:space="0" w:color="auto"/>
      </w:divBdr>
    </w:div>
    <w:div w:id="235286740">
      <w:bodyDiv w:val="1"/>
      <w:marLeft w:val="0"/>
      <w:marRight w:val="0"/>
      <w:marTop w:val="0"/>
      <w:marBottom w:val="0"/>
      <w:divBdr>
        <w:top w:val="none" w:sz="0" w:space="0" w:color="auto"/>
        <w:left w:val="none" w:sz="0" w:space="0" w:color="auto"/>
        <w:bottom w:val="none" w:sz="0" w:space="0" w:color="auto"/>
        <w:right w:val="none" w:sz="0" w:space="0" w:color="auto"/>
      </w:divBdr>
    </w:div>
    <w:div w:id="252708208">
      <w:bodyDiv w:val="1"/>
      <w:marLeft w:val="0"/>
      <w:marRight w:val="0"/>
      <w:marTop w:val="0"/>
      <w:marBottom w:val="0"/>
      <w:divBdr>
        <w:top w:val="none" w:sz="0" w:space="0" w:color="auto"/>
        <w:left w:val="none" w:sz="0" w:space="0" w:color="auto"/>
        <w:bottom w:val="none" w:sz="0" w:space="0" w:color="auto"/>
        <w:right w:val="none" w:sz="0" w:space="0" w:color="auto"/>
      </w:divBdr>
    </w:div>
    <w:div w:id="257564310">
      <w:bodyDiv w:val="1"/>
      <w:marLeft w:val="0"/>
      <w:marRight w:val="0"/>
      <w:marTop w:val="0"/>
      <w:marBottom w:val="0"/>
      <w:divBdr>
        <w:top w:val="none" w:sz="0" w:space="0" w:color="auto"/>
        <w:left w:val="none" w:sz="0" w:space="0" w:color="auto"/>
        <w:bottom w:val="none" w:sz="0" w:space="0" w:color="auto"/>
        <w:right w:val="none" w:sz="0" w:space="0" w:color="auto"/>
      </w:divBdr>
    </w:div>
    <w:div w:id="273173440">
      <w:bodyDiv w:val="1"/>
      <w:marLeft w:val="0"/>
      <w:marRight w:val="0"/>
      <w:marTop w:val="0"/>
      <w:marBottom w:val="0"/>
      <w:divBdr>
        <w:top w:val="none" w:sz="0" w:space="0" w:color="auto"/>
        <w:left w:val="none" w:sz="0" w:space="0" w:color="auto"/>
        <w:bottom w:val="none" w:sz="0" w:space="0" w:color="auto"/>
        <w:right w:val="none" w:sz="0" w:space="0" w:color="auto"/>
      </w:divBdr>
    </w:div>
    <w:div w:id="290550688">
      <w:bodyDiv w:val="1"/>
      <w:marLeft w:val="0"/>
      <w:marRight w:val="0"/>
      <w:marTop w:val="0"/>
      <w:marBottom w:val="0"/>
      <w:divBdr>
        <w:top w:val="none" w:sz="0" w:space="0" w:color="auto"/>
        <w:left w:val="none" w:sz="0" w:space="0" w:color="auto"/>
        <w:bottom w:val="none" w:sz="0" w:space="0" w:color="auto"/>
        <w:right w:val="none" w:sz="0" w:space="0" w:color="auto"/>
      </w:divBdr>
    </w:div>
    <w:div w:id="303432507">
      <w:bodyDiv w:val="1"/>
      <w:marLeft w:val="0"/>
      <w:marRight w:val="0"/>
      <w:marTop w:val="0"/>
      <w:marBottom w:val="0"/>
      <w:divBdr>
        <w:top w:val="none" w:sz="0" w:space="0" w:color="auto"/>
        <w:left w:val="none" w:sz="0" w:space="0" w:color="auto"/>
        <w:bottom w:val="none" w:sz="0" w:space="0" w:color="auto"/>
        <w:right w:val="none" w:sz="0" w:space="0" w:color="auto"/>
      </w:divBdr>
    </w:div>
    <w:div w:id="330451076">
      <w:bodyDiv w:val="1"/>
      <w:marLeft w:val="0"/>
      <w:marRight w:val="0"/>
      <w:marTop w:val="0"/>
      <w:marBottom w:val="0"/>
      <w:divBdr>
        <w:top w:val="none" w:sz="0" w:space="0" w:color="auto"/>
        <w:left w:val="none" w:sz="0" w:space="0" w:color="auto"/>
        <w:bottom w:val="none" w:sz="0" w:space="0" w:color="auto"/>
        <w:right w:val="none" w:sz="0" w:space="0" w:color="auto"/>
      </w:divBdr>
    </w:div>
    <w:div w:id="357584733">
      <w:bodyDiv w:val="1"/>
      <w:marLeft w:val="0"/>
      <w:marRight w:val="0"/>
      <w:marTop w:val="0"/>
      <w:marBottom w:val="0"/>
      <w:divBdr>
        <w:top w:val="none" w:sz="0" w:space="0" w:color="auto"/>
        <w:left w:val="none" w:sz="0" w:space="0" w:color="auto"/>
        <w:bottom w:val="none" w:sz="0" w:space="0" w:color="auto"/>
        <w:right w:val="none" w:sz="0" w:space="0" w:color="auto"/>
      </w:divBdr>
    </w:div>
    <w:div w:id="371809534">
      <w:bodyDiv w:val="1"/>
      <w:marLeft w:val="0"/>
      <w:marRight w:val="0"/>
      <w:marTop w:val="0"/>
      <w:marBottom w:val="0"/>
      <w:divBdr>
        <w:top w:val="none" w:sz="0" w:space="0" w:color="auto"/>
        <w:left w:val="none" w:sz="0" w:space="0" w:color="auto"/>
        <w:bottom w:val="none" w:sz="0" w:space="0" w:color="auto"/>
        <w:right w:val="none" w:sz="0" w:space="0" w:color="auto"/>
      </w:divBdr>
      <w:divsChild>
        <w:div w:id="966080968">
          <w:marLeft w:val="0"/>
          <w:marRight w:val="0"/>
          <w:marTop w:val="0"/>
          <w:marBottom w:val="0"/>
          <w:divBdr>
            <w:top w:val="none" w:sz="0" w:space="0" w:color="auto"/>
            <w:left w:val="none" w:sz="0" w:space="0" w:color="auto"/>
            <w:bottom w:val="none" w:sz="0" w:space="0" w:color="auto"/>
            <w:right w:val="none" w:sz="0" w:space="0" w:color="auto"/>
          </w:divBdr>
          <w:divsChild>
            <w:div w:id="148601205">
              <w:marLeft w:val="0"/>
              <w:marRight w:val="0"/>
              <w:marTop w:val="0"/>
              <w:marBottom w:val="0"/>
              <w:divBdr>
                <w:top w:val="none" w:sz="0" w:space="0" w:color="auto"/>
                <w:left w:val="none" w:sz="0" w:space="0" w:color="auto"/>
                <w:bottom w:val="none" w:sz="0" w:space="0" w:color="auto"/>
                <w:right w:val="none" w:sz="0" w:space="0" w:color="auto"/>
              </w:divBdr>
              <w:divsChild>
                <w:div w:id="142894401">
                  <w:marLeft w:val="0"/>
                  <w:marRight w:val="0"/>
                  <w:marTop w:val="0"/>
                  <w:marBottom w:val="0"/>
                  <w:divBdr>
                    <w:top w:val="none" w:sz="0" w:space="0" w:color="auto"/>
                    <w:left w:val="none" w:sz="0" w:space="0" w:color="auto"/>
                    <w:bottom w:val="none" w:sz="0" w:space="0" w:color="auto"/>
                    <w:right w:val="none" w:sz="0" w:space="0" w:color="auto"/>
                  </w:divBdr>
                  <w:divsChild>
                    <w:div w:id="871960611">
                      <w:marLeft w:val="0"/>
                      <w:marRight w:val="0"/>
                      <w:marTop w:val="0"/>
                      <w:marBottom w:val="0"/>
                      <w:divBdr>
                        <w:top w:val="none" w:sz="0" w:space="0" w:color="auto"/>
                        <w:left w:val="none" w:sz="0" w:space="0" w:color="auto"/>
                        <w:bottom w:val="none" w:sz="0" w:space="0" w:color="auto"/>
                        <w:right w:val="none" w:sz="0" w:space="0" w:color="auto"/>
                      </w:divBdr>
                      <w:divsChild>
                        <w:div w:id="516696308">
                          <w:marLeft w:val="0"/>
                          <w:marRight w:val="0"/>
                          <w:marTop w:val="0"/>
                          <w:marBottom w:val="0"/>
                          <w:divBdr>
                            <w:top w:val="none" w:sz="0" w:space="0" w:color="auto"/>
                            <w:left w:val="none" w:sz="0" w:space="0" w:color="auto"/>
                            <w:bottom w:val="none" w:sz="0" w:space="0" w:color="auto"/>
                            <w:right w:val="none" w:sz="0" w:space="0" w:color="auto"/>
                          </w:divBdr>
                          <w:divsChild>
                            <w:div w:id="666517589">
                              <w:marLeft w:val="0"/>
                              <w:marRight w:val="0"/>
                              <w:marTop w:val="0"/>
                              <w:marBottom w:val="0"/>
                              <w:divBdr>
                                <w:top w:val="none" w:sz="0" w:space="0" w:color="auto"/>
                                <w:left w:val="none" w:sz="0" w:space="0" w:color="auto"/>
                                <w:bottom w:val="none" w:sz="0" w:space="0" w:color="auto"/>
                                <w:right w:val="none" w:sz="0" w:space="0" w:color="auto"/>
                              </w:divBdr>
                              <w:divsChild>
                                <w:div w:id="823085666">
                                  <w:marLeft w:val="0"/>
                                  <w:marRight w:val="0"/>
                                  <w:marTop w:val="0"/>
                                  <w:marBottom w:val="0"/>
                                  <w:divBdr>
                                    <w:top w:val="none" w:sz="0" w:space="0" w:color="auto"/>
                                    <w:left w:val="none" w:sz="0" w:space="0" w:color="auto"/>
                                    <w:bottom w:val="none" w:sz="0" w:space="0" w:color="auto"/>
                                    <w:right w:val="none" w:sz="0" w:space="0" w:color="auto"/>
                                  </w:divBdr>
                                  <w:divsChild>
                                    <w:div w:id="1436559551">
                                      <w:marLeft w:val="0"/>
                                      <w:marRight w:val="0"/>
                                      <w:marTop w:val="0"/>
                                      <w:marBottom w:val="0"/>
                                      <w:divBdr>
                                        <w:top w:val="none" w:sz="0" w:space="0" w:color="auto"/>
                                        <w:left w:val="none" w:sz="0" w:space="0" w:color="auto"/>
                                        <w:bottom w:val="none" w:sz="0" w:space="0" w:color="auto"/>
                                        <w:right w:val="none" w:sz="0" w:space="0" w:color="auto"/>
                                      </w:divBdr>
                                      <w:divsChild>
                                        <w:div w:id="775173876">
                                          <w:marLeft w:val="0"/>
                                          <w:marRight w:val="0"/>
                                          <w:marTop w:val="0"/>
                                          <w:marBottom w:val="0"/>
                                          <w:divBdr>
                                            <w:top w:val="none" w:sz="0" w:space="0" w:color="auto"/>
                                            <w:left w:val="none" w:sz="0" w:space="0" w:color="auto"/>
                                            <w:bottom w:val="none" w:sz="0" w:space="0" w:color="auto"/>
                                            <w:right w:val="none" w:sz="0" w:space="0" w:color="auto"/>
                                          </w:divBdr>
                                          <w:divsChild>
                                            <w:div w:id="704212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7047827">
                              <w:marLeft w:val="0"/>
                              <w:marRight w:val="0"/>
                              <w:marTop w:val="0"/>
                              <w:marBottom w:val="0"/>
                              <w:divBdr>
                                <w:top w:val="none" w:sz="0" w:space="0" w:color="auto"/>
                                <w:left w:val="none" w:sz="0" w:space="0" w:color="auto"/>
                                <w:bottom w:val="none" w:sz="0" w:space="0" w:color="auto"/>
                                <w:right w:val="none" w:sz="0" w:space="0" w:color="auto"/>
                              </w:divBdr>
                              <w:divsChild>
                                <w:div w:id="405418969">
                                  <w:marLeft w:val="0"/>
                                  <w:marRight w:val="0"/>
                                  <w:marTop w:val="0"/>
                                  <w:marBottom w:val="0"/>
                                  <w:divBdr>
                                    <w:top w:val="none" w:sz="0" w:space="0" w:color="auto"/>
                                    <w:left w:val="none" w:sz="0" w:space="0" w:color="auto"/>
                                    <w:bottom w:val="none" w:sz="0" w:space="0" w:color="auto"/>
                                    <w:right w:val="none" w:sz="0" w:space="0" w:color="auto"/>
                                  </w:divBdr>
                                  <w:divsChild>
                                    <w:div w:id="177624247">
                                      <w:marLeft w:val="0"/>
                                      <w:marRight w:val="0"/>
                                      <w:marTop w:val="0"/>
                                      <w:marBottom w:val="0"/>
                                      <w:divBdr>
                                        <w:top w:val="none" w:sz="0" w:space="0" w:color="auto"/>
                                        <w:left w:val="none" w:sz="0" w:space="0" w:color="auto"/>
                                        <w:bottom w:val="none" w:sz="0" w:space="0" w:color="auto"/>
                                        <w:right w:val="none" w:sz="0" w:space="0" w:color="auto"/>
                                      </w:divBdr>
                                      <w:divsChild>
                                        <w:div w:id="90130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79209833">
          <w:marLeft w:val="0"/>
          <w:marRight w:val="0"/>
          <w:marTop w:val="0"/>
          <w:marBottom w:val="0"/>
          <w:divBdr>
            <w:top w:val="none" w:sz="0" w:space="0" w:color="auto"/>
            <w:left w:val="none" w:sz="0" w:space="0" w:color="auto"/>
            <w:bottom w:val="none" w:sz="0" w:space="0" w:color="auto"/>
            <w:right w:val="none" w:sz="0" w:space="0" w:color="auto"/>
          </w:divBdr>
          <w:divsChild>
            <w:div w:id="20682165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1463148">
      <w:bodyDiv w:val="1"/>
      <w:marLeft w:val="0"/>
      <w:marRight w:val="0"/>
      <w:marTop w:val="0"/>
      <w:marBottom w:val="0"/>
      <w:divBdr>
        <w:top w:val="none" w:sz="0" w:space="0" w:color="auto"/>
        <w:left w:val="none" w:sz="0" w:space="0" w:color="auto"/>
        <w:bottom w:val="none" w:sz="0" w:space="0" w:color="auto"/>
        <w:right w:val="none" w:sz="0" w:space="0" w:color="auto"/>
      </w:divBdr>
    </w:div>
    <w:div w:id="397821167">
      <w:bodyDiv w:val="1"/>
      <w:marLeft w:val="0"/>
      <w:marRight w:val="0"/>
      <w:marTop w:val="0"/>
      <w:marBottom w:val="0"/>
      <w:divBdr>
        <w:top w:val="none" w:sz="0" w:space="0" w:color="auto"/>
        <w:left w:val="none" w:sz="0" w:space="0" w:color="auto"/>
        <w:bottom w:val="none" w:sz="0" w:space="0" w:color="auto"/>
        <w:right w:val="none" w:sz="0" w:space="0" w:color="auto"/>
      </w:divBdr>
    </w:div>
    <w:div w:id="424301724">
      <w:bodyDiv w:val="1"/>
      <w:marLeft w:val="0"/>
      <w:marRight w:val="0"/>
      <w:marTop w:val="0"/>
      <w:marBottom w:val="0"/>
      <w:divBdr>
        <w:top w:val="none" w:sz="0" w:space="0" w:color="auto"/>
        <w:left w:val="none" w:sz="0" w:space="0" w:color="auto"/>
        <w:bottom w:val="none" w:sz="0" w:space="0" w:color="auto"/>
        <w:right w:val="none" w:sz="0" w:space="0" w:color="auto"/>
      </w:divBdr>
    </w:div>
    <w:div w:id="634025973">
      <w:bodyDiv w:val="1"/>
      <w:marLeft w:val="0"/>
      <w:marRight w:val="0"/>
      <w:marTop w:val="0"/>
      <w:marBottom w:val="0"/>
      <w:divBdr>
        <w:top w:val="none" w:sz="0" w:space="0" w:color="auto"/>
        <w:left w:val="none" w:sz="0" w:space="0" w:color="auto"/>
        <w:bottom w:val="none" w:sz="0" w:space="0" w:color="auto"/>
        <w:right w:val="none" w:sz="0" w:space="0" w:color="auto"/>
      </w:divBdr>
    </w:div>
    <w:div w:id="694505972">
      <w:bodyDiv w:val="1"/>
      <w:marLeft w:val="0"/>
      <w:marRight w:val="0"/>
      <w:marTop w:val="0"/>
      <w:marBottom w:val="0"/>
      <w:divBdr>
        <w:top w:val="none" w:sz="0" w:space="0" w:color="auto"/>
        <w:left w:val="none" w:sz="0" w:space="0" w:color="auto"/>
        <w:bottom w:val="none" w:sz="0" w:space="0" w:color="auto"/>
        <w:right w:val="none" w:sz="0" w:space="0" w:color="auto"/>
      </w:divBdr>
    </w:div>
    <w:div w:id="727807139">
      <w:bodyDiv w:val="1"/>
      <w:marLeft w:val="0"/>
      <w:marRight w:val="0"/>
      <w:marTop w:val="0"/>
      <w:marBottom w:val="0"/>
      <w:divBdr>
        <w:top w:val="none" w:sz="0" w:space="0" w:color="auto"/>
        <w:left w:val="none" w:sz="0" w:space="0" w:color="auto"/>
        <w:bottom w:val="none" w:sz="0" w:space="0" w:color="auto"/>
        <w:right w:val="none" w:sz="0" w:space="0" w:color="auto"/>
      </w:divBdr>
    </w:div>
    <w:div w:id="738600759">
      <w:bodyDiv w:val="1"/>
      <w:marLeft w:val="0"/>
      <w:marRight w:val="0"/>
      <w:marTop w:val="0"/>
      <w:marBottom w:val="0"/>
      <w:divBdr>
        <w:top w:val="none" w:sz="0" w:space="0" w:color="auto"/>
        <w:left w:val="none" w:sz="0" w:space="0" w:color="auto"/>
        <w:bottom w:val="none" w:sz="0" w:space="0" w:color="auto"/>
        <w:right w:val="none" w:sz="0" w:space="0" w:color="auto"/>
      </w:divBdr>
    </w:div>
    <w:div w:id="768159654">
      <w:bodyDiv w:val="1"/>
      <w:marLeft w:val="0"/>
      <w:marRight w:val="0"/>
      <w:marTop w:val="0"/>
      <w:marBottom w:val="0"/>
      <w:divBdr>
        <w:top w:val="none" w:sz="0" w:space="0" w:color="auto"/>
        <w:left w:val="none" w:sz="0" w:space="0" w:color="auto"/>
        <w:bottom w:val="none" w:sz="0" w:space="0" w:color="auto"/>
        <w:right w:val="none" w:sz="0" w:space="0" w:color="auto"/>
      </w:divBdr>
    </w:div>
    <w:div w:id="819273448">
      <w:bodyDiv w:val="1"/>
      <w:marLeft w:val="0"/>
      <w:marRight w:val="0"/>
      <w:marTop w:val="0"/>
      <w:marBottom w:val="0"/>
      <w:divBdr>
        <w:top w:val="none" w:sz="0" w:space="0" w:color="auto"/>
        <w:left w:val="none" w:sz="0" w:space="0" w:color="auto"/>
        <w:bottom w:val="none" w:sz="0" w:space="0" w:color="auto"/>
        <w:right w:val="none" w:sz="0" w:space="0" w:color="auto"/>
      </w:divBdr>
    </w:div>
    <w:div w:id="860557232">
      <w:bodyDiv w:val="1"/>
      <w:marLeft w:val="0"/>
      <w:marRight w:val="0"/>
      <w:marTop w:val="0"/>
      <w:marBottom w:val="0"/>
      <w:divBdr>
        <w:top w:val="none" w:sz="0" w:space="0" w:color="auto"/>
        <w:left w:val="none" w:sz="0" w:space="0" w:color="auto"/>
        <w:bottom w:val="none" w:sz="0" w:space="0" w:color="auto"/>
        <w:right w:val="none" w:sz="0" w:space="0" w:color="auto"/>
      </w:divBdr>
    </w:div>
    <w:div w:id="905457720">
      <w:bodyDiv w:val="1"/>
      <w:marLeft w:val="0"/>
      <w:marRight w:val="0"/>
      <w:marTop w:val="0"/>
      <w:marBottom w:val="0"/>
      <w:divBdr>
        <w:top w:val="none" w:sz="0" w:space="0" w:color="auto"/>
        <w:left w:val="none" w:sz="0" w:space="0" w:color="auto"/>
        <w:bottom w:val="none" w:sz="0" w:space="0" w:color="auto"/>
        <w:right w:val="none" w:sz="0" w:space="0" w:color="auto"/>
      </w:divBdr>
    </w:div>
    <w:div w:id="1020202727">
      <w:bodyDiv w:val="1"/>
      <w:marLeft w:val="0"/>
      <w:marRight w:val="0"/>
      <w:marTop w:val="0"/>
      <w:marBottom w:val="0"/>
      <w:divBdr>
        <w:top w:val="none" w:sz="0" w:space="0" w:color="auto"/>
        <w:left w:val="none" w:sz="0" w:space="0" w:color="auto"/>
        <w:bottom w:val="none" w:sz="0" w:space="0" w:color="auto"/>
        <w:right w:val="none" w:sz="0" w:space="0" w:color="auto"/>
      </w:divBdr>
    </w:div>
    <w:div w:id="1123184345">
      <w:bodyDiv w:val="1"/>
      <w:marLeft w:val="0"/>
      <w:marRight w:val="0"/>
      <w:marTop w:val="0"/>
      <w:marBottom w:val="0"/>
      <w:divBdr>
        <w:top w:val="none" w:sz="0" w:space="0" w:color="auto"/>
        <w:left w:val="none" w:sz="0" w:space="0" w:color="auto"/>
        <w:bottom w:val="none" w:sz="0" w:space="0" w:color="auto"/>
        <w:right w:val="none" w:sz="0" w:space="0" w:color="auto"/>
      </w:divBdr>
    </w:div>
    <w:div w:id="1128937599">
      <w:bodyDiv w:val="1"/>
      <w:marLeft w:val="0"/>
      <w:marRight w:val="0"/>
      <w:marTop w:val="0"/>
      <w:marBottom w:val="0"/>
      <w:divBdr>
        <w:top w:val="none" w:sz="0" w:space="0" w:color="auto"/>
        <w:left w:val="none" w:sz="0" w:space="0" w:color="auto"/>
        <w:bottom w:val="none" w:sz="0" w:space="0" w:color="auto"/>
        <w:right w:val="none" w:sz="0" w:space="0" w:color="auto"/>
      </w:divBdr>
    </w:div>
    <w:div w:id="1136412870">
      <w:bodyDiv w:val="1"/>
      <w:marLeft w:val="0"/>
      <w:marRight w:val="0"/>
      <w:marTop w:val="0"/>
      <w:marBottom w:val="0"/>
      <w:divBdr>
        <w:top w:val="none" w:sz="0" w:space="0" w:color="auto"/>
        <w:left w:val="none" w:sz="0" w:space="0" w:color="auto"/>
        <w:bottom w:val="none" w:sz="0" w:space="0" w:color="auto"/>
        <w:right w:val="none" w:sz="0" w:space="0" w:color="auto"/>
      </w:divBdr>
    </w:div>
    <w:div w:id="1193300178">
      <w:bodyDiv w:val="1"/>
      <w:marLeft w:val="0"/>
      <w:marRight w:val="0"/>
      <w:marTop w:val="0"/>
      <w:marBottom w:val="0"/>
      <w:divBdr>
        <w:top w:val="none" w:sz="0" w:space="0" w:color="auto"/>
        <w:left w:val="none" w:sz="0" w:space="0" w:color="auto"/>
        <w:bottom w:val="none" w:sz="0" w:space="0" w:color="auto"/>
        <w:right w:val="none" w:sz="0" w:space="0" w:color="auto"/>
      </w:divBdr>
    </w:div>
    <w:div w:id="1193882979">
      <w:bodyDiv w:val="1"/>
      <w:marLeft w:val="0"/>
      <w:marRight w:val="0"/>
      <w:marTop w:val="0"/>
      <w:marBottom w:val="0"/>
      <w:divBdr>
        <w:top w:val="none" w:sz="0" w:space="0" w:color="auto"/>
        <w:left w:val="none" w:sz="0" w:space="0" w:color="auto"/>
        <w:bottom w:val="none" w:sz="0" w:space="0" w:color="auto"/>
        <w:right w:val="none" w:sz="0" w:space="0" w:color="auto"/>
      </w:divBdr>
    </w:div>
    <w:div w:id="1256547651">
      <w:bodyDiv w:val="1"/>
      <w:marLeft w:val="0"/>
      <w:marRight w:val="0"/>
      <w:marTop w:val="0"/>
      <w:marBottom w:val="0"/>
      <w:divBdr>
        <w:top w:val="none" w:sz="0" w:space="0" w:color="auto"/>
        <w:left w:val="none" w:sz="0" w:space="0" w:color="auto"/>
        <w:bottom w:val="none" w:sz="0" w:space="0" w:color="auto"/>
        <w:right w:val="none" w:sz="0" w:space="0" w:color="auto"/>
      </w:divBdr>
    </w:div>
    <w:div w:id="1287614948">
      <w:bodyDiv w:val="1"/>
      <w:marLeft w:val="0"/>
      <w:marRight w:val="0"/>
      <w:marTop w:val="0"/>
      <w:marBottom w:val="0"/>
      <w:divBdr>
        <w:top w:val="none" w:sz="0" w:space="0" w:color="auto"/>
        <w:left w:val="none" w:sz="0" w:space="0" w:color="auto"/>
        <w:bottom w:val="none" w:sz="0" w:space="0" w:color="auto"/>
        <w:right w:val="none" w:sz="0" w:space="0" w:color="auto"/>
      </w:divBdr>
    </w:div>
    <w:div w:id="1341544222">
      <w:bodyDiv w:val="1"/>
      <w:marLeft w:val="0"/>
      <w:marRight w:val="0"/>
      <w:marTop w:val="0"/>
      <w:marBottom w:val="0"/>
      <w:divBdr>
        <w:top w:val="none" w:sz="0" w:space="0" w:color="auto"/>
        <w:left w:val="none" w:sz="0" w:space="0" w:color="auto"/>
        <w:bottom w:val="none" w:sz="0" w:space="0" w:color="auto"/>
        <w:right w:val="none" w:sz="0" w:space="0" w:color="auto"/>
      </w:divBdr>
    </w:div>
    <w:div w:id="1503858584">
      <w:bodyDiv w:val="1"/>
      <w:marLeft w:val="0"/>
      <w:marRight w:val="0"/>
      <w:marTop w:val="0"/>
      <w:marBottom w:val="0"/>
      <w:divBdr>
        <w:top w:val="none" w:sz="0" w:space="0" w:color="auto"/>
        <w:left w:val="none" w:sz="0" w:space="0" w:color="auto"/>
        <w:bottom w:val="none" w:sz="0" w:space="0" w:color="auto"/>
        <w:right w:val="none" w:sz="0" w:space="0" w:color="auto"/>
      </w:divBdr>
    </w:div>
    <w:div w:id="1510363104">
      <w:bodyDiv w:val="1"/>
      <w:marLeft w:val="0"/>
      <w:marRight w:val="0"/>
      <w:marTop w:val="0"/>
      <w:marBottom w:val="0"/>
      <w:divBdr>
        <w:top w:val="none" w:sz="0" w:space="0" w:color="auto"/>
        <w:left w:val="none" w:sz="0" w:space="0" w:color="auto"/>
        <w:bottom w:val="none" w:sz="0" w:space="0" w:color="auto"/>
        <w:right w:val="none" w:sz="0" w:space="0" w:color="auto"/>
      </w:divBdr>
    </w:div>
    <w:div w:id="1551918470">
      <w:bodyDiv w:val="1"/>
      <w:marLeft w:val="0"/>
      <w:marRight w:val="0"/>
      <w:marTop w:val="0"/>
      <w:marBottom w:val="0"/>
      <w:divBdr>
        <w:top w:val="none" w:sz="0" w:space="0" w:color="auto"/>
        <w:left w:val="none" w:sz="0" w:space="0" w:color="auto"/>
        <w:bottom w:val="none" w:sz="0" w:space="0" w:color="auto"/>
        <w:right w:val="none" w:sz="0" w:space="0" w:color="auto"/>
      </w:divBdr>
    </w:div>
    <w:div w:id="1566066776">
      <w:bodyDiv w:val="1"/>
      <w:marLeft w:val="0"/>
      <w:marRight w:val="0"/>
      <w:marTop w:val="0"/>
      <w:marBottom w:val="0"/>
      <w:divBdr>
        <w:top w:val="none" w:sz="0" w:space="0" w:color="auto"/>
        <w:left w:val="none" w:sz="0" w:space="0" w:color="auto"/>
        <w:bottom w:val="none" w:sz="0" w:space="0" w:color="auto"/>
        <w:right w:val="none" w:sz="0" w:space="0" w:color="auto"/>
      </w:divBdr>
    </w:div>
    <w:div w:id="1601991958">
      <w:bodyDiv w:val="1"/>
      <w:marLeft w:val="0"/>
      <w:marRight w:val="0"/>
      <w:marTop w:val="0"/>
      <w:marBottom w:val="0"/>
      <w:divBdr>
        <w:top w:val="none" w:sz="0" w:space="0" w:color="auto"/>
        <w:left w:val="none" w:sz="0" w:space="0" w:color="auto"/>
        <w:bottom w:val="none" w:sz="0" w:space="0" w:color="auto"/>
        <w:right w:val="none" w:sz="0" w:space="0" w:color="auto"/>
      </w:divBdr>
    </w:div>
    <w:div w:id="1684087909">
      <w:bodyDiv w:val="1"/>
      <w:marLeft w:val="0"/>
      <w:marRight w:val="0"/>
      <w:marTop w:val="0"/>
      <w:marBottom w:val="0"/>
      <w:divBdr>
        <w:top w:val="none" w:sz="0" w:space="0" w:color="auto"/>
        <w:left w:val="none" w:sz="0" w:space="0" w:color="auto"/>
        <w:bottom w:val="none" w:sz="0" w:space="0" w:color="auto"/>
        <w:right w:val="none" w:sz="0" w:space="0" w:color="auto"/>
      </w:divBdr>
    </w:div>
    <w:div w:id="1735661708">
      <w:bodyDiv w:val="1"/>
      <w:marLeft w:val="0"/>
      <w:marRight w:val="0"/>
      <w:marTop w:val="0"/>
      <w:marBottom w:val="0"/>
      <w:divBdr>
        <w:top w:val="none" w:sz="0" w:space="0" w:color="auto"/>
        <w:left w:val="none" w:sz="0" w:space="0" w:color="auto"/>
        <w:bottom w:val="none" w:sz="0" w:space="0" w:color="auto"/>
        <w:right w:val="none" w:sz="0" w:space="0" w:color="auto"/>
      </w:divBdr>
    </w:div>
    <w:div w:id="2066175667">
      <w:bodyDiv w:val="1"/>
      <w:marLeft w:val="0"/>
      <w:marRight w:val="0"/>
      <w:marTop w:val="0"/>
      <w:marBottom w:val="0"/>
      <w:divBdr>
        <w:top w:val="none" w:sz="0" w:space="0" w:color="auto"/>
        <w:left w:val="none" w:sz="0" w:space="0" w:color="auto"/>
        <w:bottom w:val="none" w:sz="0" w:space="0" w:color="auto"/>
        <w:right w:val="none" w:sz="0" w:space="0" w:color="auto"/>
      </w:divBdr>
    </w:div>
    <w:div w:id="2068994318">
      <w:bodyDiv w:val="1"/>
      <w:marLeft w:val="0"/>
      <w:marRight w:val="0"/>
      <w:marTop w:val="0"/>
      <w:marBottom w:val="0"/>
      <w:divBdr>
        <w:top w:val="none" w:sz="0" w:space="0" w:color="auto"/>
        <w:left w:val="none" w:sz="0" w:space="0" w:color="auto"/>
        <w:bottom w:val="none" w:sz="0" w:space="0" w:color="auto"/>
        <w:right w:val="none" w:sz="0" w:space="0" w:color="auto"/>
      </w:divBdr>
    </w:div>
    <w:div w:id="21370681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data.amerigeoss.org/en_AU/dataset/major-ocean-currents-arrowpolys-30m-85"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4.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kapurm@uw.edu"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CB4B0B-9727-4E01-A7E9-7ADAAF9FCD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TotalTime>
  <Pages>31</Pages>
  <Words>39528</Words>
  <Characters>217804</Characters>
  <Application>Microsoft Office Word</Application>
  <DocSecurity>0</DocSecurity>
  <Lines>8377</Lines>
  <Paragraphs>4020</Paragraphs>
  <ScaleCrop>false</ScaleCrop>
  <HeadingPairs>
    <vt:vector size="2" baseType="variant">
      <vt:variant>
        <vt:lpstr>Title</vt:lpstr>
      </vt:variant>
      <vt:variant>
        <vt:i4>1</vt:i4>
      </vt:variant>
    </vt:vector>
  </HeadingPairs>
  <TitlesOfParts>
    <vt:vector size="1" baseType="lpstr">
      <vt:lpstr/>
    </vt:vector>
  </TitlesOfParts>
  <Company>Toshiba</Company>
  <LinksUpToDate>false</LinksUpToDate>
  <CharactersWithSpaces>253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kapur</dc:creator>
  <cp:lastModifiedBy>mkapur</cp:lastModifiedBy>
  <cp:revision>10</cp:revision>
  <cp:lastPrinted>2019-05-20T17:47:00Z</cp:lastPrinted>
  <dcterms:created xsi:type="dcterms:W3CDTF">2019-07-09T00:10:00Z</dcterms:created>
  <dcterms:modified xsi:type="dcterms:W3CDTF">2019-09-23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isheries-research</vt:lpwstr>
  </property>
  <property fmtid="{D5CDD505-2E9C-101B-9397-08002B2CF9AE}" pid="13" name="Mendeley Recent Style Name 5_1">
    <vt:lpwstr>Fisheries Research</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1a4326a-54fb-3254-bac9-51f7e9a00ff9</vt:lpwstr>
  </property>
  <property fmtid="{D5CDD505-2E9C-101B-9397-08002B2CF9AE}" pid="24" name="Mendeley Citation Style_1">
    <vt:lpwstr>http://www.zotero.org/styles/fisheries-research</vt:lpwstr>
  </property>
</Properties>
</file>